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8" w:history="1">
            <w:r w:rsidRPr="00ED21DA">
              <w:rPr>
                <w:rStyle w:val="Hyperlink"/>
                <w:rFonts w:ascii="Times New Roman" w:eastAsia="Times New Roman" w:hAnsi="Times New Roman" w:cs="Times New Roman"/>
                <w:b/>
                <w:lang w:eastAsia="en-CA"/>
              </w:rPr>
              <w:t>Lay Summary</w:t>
            </w:r>
            <w:r w:rsidRPr="00ED21DA">
              <w:rPr>
                <w:webHidden/>
              </w:rPr>
              <w:tab/>
            </w:r>
            <w:r w:rsidRPr="00ED21DA">
              <w:rPr>
                <w:webHidden/>
              </w:rPr>
              <w:fldChar w:fldCharType="begin"/>
            </w:r>
            <w:r w:rsidRPr="00ED21DA">
              <w:rPr>
                <w:webHidden/>
              </w:rPr>
              <w:instrText xml:space="preserve"> PAGEREF _Toc199480608 \h </w:instrText>
            </w:r>
            <w:r w:rsidRPr="00ED21DA">
              <w:rPr>
                <w:webHidden/>
              </w:rPr>
            </w:r>
            <w:r w:rsidRPr="00ED21DA">
              <w:rPr>
                <w:webHidden/>
              </w:rPr>
              <w:fldChar w:fldCharType="separate"/>
            </w:r>
            <w:r w:rsidRPr="00ED21DA">
              <w:rPr>
                <w:webHidden/>
              </w:rPr>
              <w:t>3</w:t>
            </w:r>
            <w:r w:rsidRPr="00ED21DA">
              <w:rPr>
                <w:webHidden/>
              </w:rPr>
              <w:fldChar w:fldCharType="end"/>
            </w:r>
          </w:hyperlink>
        </w:p>
        <w:p w14:paraId="4086F043" w14:textId="7C7EC9A9"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9" w:history="1">
            <w:r w:rsidRPr="00ED21DA">
              <w:rPr>
                <w:rStyle w:val="Hyperlink"/>
                <w:rFonts w:ascii="Times New Roman" w:eastAsia="Times New Roman" w:hAnsi="Times New Roman" w:cs="Times New Roman"/>
                <w:b/>
                <w:lang w:eastAsia="en-CA"/>
              </w:rPr>
              <w:t>Preface</w:t>
            </w:r>
            <w:r w:rsidRPr="00ED21DA">
              <w:rPr>
                <w:webHidden/>
              </w:rPr>
              <w:tab/>
            </w:r>
            <w:r w:rsidRPr="00ED21DA">
              <w:rPr>
                <w:webHidden/>
              </w:rPr>
              <w:fldChar w:fldCharType="begin"/>
            </w:r>
            <w:r w:rsidRPr="00ED21DA">
              <w:rPr>
                <w:webHidden/>
              </w:rPr>
              <w:instrText xml:space="preserve"> PAGEREF _Toc199480609 \h </w:instrText>
            </w:r>
            <w:r w:rsidRPr="00ED21DA">
              <w:rPr>
                <w:webHidden/>
              </w:rPr>
            </w:r>
            <w:r w:rsidRPr="00ED21DA">
              <w:rPr>
                <w:webHidden/>
              </w:rPr>
              <w:fldChar w:fldCharType="separate"/>
            </w:r>
            <w:r w:rsidRPr="00ED21DA">
              <w:rPr>
                <w:webHidden/>
              </w:rPr>
              <w:t>4</w:t>
            </w:r>
            <w:r w:rsidRPr="00ED21DA">
              <w:rPr>
                <w:webHidden/>
              </w:rPr>
              <w:fldChar w:fldCharType="end"/>
            </w:r>
          </w:hyperlink>
        </w:p>
        <w:p w14:paraId="13BC1E26" w14:textId="7725106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0" w:history="1">
            <w:r w:rsidRPr="00ED21DA">
              <w:rPr>
                <w:rStyle w:val="Hyperlink"/>
                <w:rFonts w:ascii="Times New Roman" w:eastAsia="Times New Roman" w:hAnsi="Times New Roman" w:cs="Times New Roman"/>
                <w:b/>
                <w:lang w:eastAsia="en-CA"/>
              </w:rPr>
              <w:t>List of Tables</w:t>
            </w:r>
            <w:r w:rsidRPr="00ED21DA">
              <w:rPr>
                <w:webHidden/>
              </w:rPr>
              <w:tab/>
            </w:r>
            <w:r w:rsidRPr="00ED21DA">
              <w:rPr>
                <w:webHidden/>
              </w:rPr>
              <w:fldChar w:fldCharType="begin"/>
            </w:r>
            <w:r w:rsidRPr="00ED21DA">
              <w:rPr>
                <w:webHidden/>
              </w:rPr>
              <w:instrText xml:space="preserve"> PAGEREF _Toc199480610 \h </w:instrText>
            </w:r>
            <w:r w:rsidRPr="00ED21DA">
              <w:rPr>
                <w:webHidden/>
              </w:rPr>
            </w:r>
            <w:r w:rsidRPr="00ED21DA">
              <w:rPr>
                <w:webHidden/>
              </w:rPr>
              <w:fldChar w:fldCharType="separate"/>
            </w:r>
            <w:r w:rsidRPr="00ED21DA">
              <w:rPr>
                <w:webHidden/>
              </w:rPr>
              <w:t>6</w:t>
            </w:r>
            <w:r w:rsidRPr="00ED21DA">
              <w:rPr>
                <w:webHidden/>
              </w:rPr>
              <w:fldChar w:fldCharType="end"/>
            </w:r>
          </w:hyperlink>
        </w:p>
        <w:p w14:paraId="32DD492F" w14:textId="172A2125"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1" w:history="1">
            <w:r w:rsidRPr="00ED21DA">
              <w:rPr>
                <w:rStyle w:val="Hyperlink"/>
                <w:rFonts w:ascii="Times New Roman" w:eastAsia="Times New Roman" w:hAnsi="Times New Roman" w:cs="Times New Roman"/>
                <w:b/>
                <w:lang w:eastAsia="en-CA"/>
              </w:rPr>
              <w:t>List of Figures</w:t>
            </w:r>
            <w:r w:rsidRPr="00ED21DA">
              <w:rPr>
                <w:webHidden/>
              </w:rPr>
              <w:tab/>
            </w:r>
            <w:r w:rsidRPr="00ED21DA">
              <w:rPr>
                <w:webHidden/>
              </w:rPr>
              <w:fldChar w:fldCharType="begin"/>
            </w:r>
            <w:r w:rsidRPr="00ED21DA">
              <w:rPr>
                <w:webHidden/>
              </w:rPr>
              <w:instrText xml:space="preserve"> PAGEREF _Toc199480611 \h </w:instrText>
            </w:r>
            <w:r w:rsidRPr="00ED21DA">
              <w:rPr>
                <w:webHidden/>
              </w:rPr>
            </w:r>
            <w:r w:rsidRPr="00ED21DA">
              <w:rPr>
                <w:webHidden/>
              </w:rPr>
              <w:fldChar w:fldCharType="separate"/>
            </w:r>
            <w:r w:rsidRPr="00ED21DA">
              <w:rPr>
                <w:webHidden/>
              </w:rPr>
              <w:t>7</w:t>
            </w:r>
            <w:r w:rsidRPr="00ED21DA">
              <w:rPr>
                <w:webHidden/>
              </w:rPr>
              <w:fldChar w:fldCharType="end"/>
            </w:r>
          </w:hyperlink>
        </w:p>
        <w:p w14:paraId="6E4D5E72" w14:textId="120D7A2C"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2" w:history="1">
            <w:r w:rsidRPr="00ED21DA">
              <w:rPr>
                <w:rStyle w:val="Hyperlink"/>
                <w:rFonts w:ascii="Times New Roman" w:eastAsia="Times New Roman" w:hAnsi="Times New Roman" w:cs="Times New Roman"/>
                <w:b/>
                <w:lang w:eastAsia="en-CA"/>
              </w:rPr>
              <w:t>List of Abbreviations</w:t>
            </w:r>
            <w:r w:rsidRPr="00ED21DA">
              <w:rPr>
                <w:webHidden/>
              </w:rPr>
              <w:tab/>
            </w:r>
            <w:r w:rsidRPr="00ED21DA">
              <w:rPr>
                <w:webHidden/>
              </w:rPr>
              <w:fldChar w:fldCharType="begin"/>
            </w:r>
            <w:r w:rsidRPr="00ED21DA">
              <w:rPr>
                <w:webHidden/>
              </w:rPr>
              <w:instrText xml:space="preserve"> PAGEREF _Toc199480612 \h </w:instrText>
            </w:r>
            <w:r w:rsidRPr="00ED21DA">
              <w:rPr>
                <w:webHidden/>
              </w:rPr>
            </w:r>
            <w:r w:rsidRPr="00ED21DA">
              <w:rPr>
                <w:webHidden/>
              </w:rPr>
              <w:fldChar w:fldCharType="separate"/>
            </w:r>
            <w:r w:rsidRPr="00ED21DA">
              <w:rPr>
                <w:webHidden/>
              </w:rPr>
              <w:t>8</w:t>
            </w:r>
            <w:r w:rsidRPr="00ED21DA">
              <w:rPr>
                <w:webHidden/>
              </w:rPr>
              <w:fldChar w:fldCharType="end"/>
            </w:r>
          </w:hyperlink>
        </w:p>
        <w:p w14:paraId="292D3B78" w14:textId="74E95E0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3" w:history="1">
            <w:r w:rsidRPr="00ED21DA">
              <w:rPr>
                <w:rStyle w:val="Hyperlink"/>
                <w:rFonts w:ascii="Times New Roman" w:eastAsia="Times New Roman" w:hAnsi="Times New Roman" w:cs="Times New Roman"/>
                <w:b/>
                <w:lang w:eastAsia="en-CA"/>
              </w:rPr>
              <w:t>Acknowledgments</w:t>
            </w:r>
            <w:r w:rsidRPr="00ED21DA">
              <w:rPr>
                <w:webHidden/>
              </w:rPr>
              <w:tab/>
            </w:r>
            <w:r w:rsidRPr="00ED21DA">
              <w:rPr>
                <w:webHidden/>
              </w:rPr>
              <w:fldChar w:fldCharType="begin"/>
            </w:r>
            <w:r w:rsidRPr="00ED21DA">
              <w:rPr>
                <w:webHidden/>
              </w:rPr>
              <w:instrText xml:space="preserve"> PAGEREF _Toc199480613 \h </w:instrText>
            </w:r>
            <w:r w:rsidRPr="00ED21DA">
              <w:rPr>
                <w:webHidden/>
              </w:rPr>
            </w:r>
            <w:r w:rsidRPr="00ED21DA">
              <w:rPr>
                <w:webHidden/>
              </w:rPr>
              <w:fldChar w:fldCharType="separate"/>
            </w:r>
            <w:r w:rsidRPr="00ED21DA">
              <w:rPr>
                <w:webHidden/>
              </w:rPr>
              <w:t>9</w:t>
            </w:r>
            <w:r w:rsidRPr="00ED21DA">
              <w:rPr>
                <w:webHidden/>
              </w:rPr>
              <w:fldChar w:fldCharType="end"/>
            </w:r>
          </w:hyperlink>
        </w:p>
        <w:p w14:paraId="474F2E67" w14:textId="3962611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4" w:history="1">
            <w:r w:rsidRPr="00ED21DA">
              <w:rPr>
                <w:rStyle w:val="Hyperlink"/>
                <w:rFonts w:ascii="Times New Roman" w:eastAsia="Times New Roman" w:hAnsi="Times New Roman" w:cs="Times New Roman"/>
                <w:b/>
                <w:lang w:eastAsia="en-CA"/>
              </w:rPr>
              <w:t>Dedication</w:t>
            </w:r>
            <w:r w:rsidRPr="00ED21DA">
              <w:rPr>
                <w:webHidden/>
              </w:rPr>
              <w:tab/>
            </w:r>
            <w:r w:rsidRPr="00ED21DA">
              <w:rPr>
                <w:webHidden/>
              </w:rPr>
              <w:fldChar w:fldCharType="begin"/>
            </w:r>
            <w:r w:rsidRPr="00ED21DA">
              <w:rPr>
                <w:webHidden/>
              </w:rPr>
              <w:instrText xml:space="preserve"> PAGEREF _Toc199480614 \h </w:instrText>
            </w:r>
            <w:r w:rsidRPr="00ED21DA">
              <w:rPr>
                <w:webHidden/>
              </w:rPr>
            </w:r>
            <w:r w:rsidRPr="00ED21DA">
              <w:rPr>
                <w:webHidden/>
              </w:rPr>
              <w:fldChar w:fldCharType="separate"/>
            </w:r>
            <w:r w:rsidRPr="00ED21DA">
              <w:rPr>
                <w:webHidden/>
              </w:rPr>
              <w:t>10</w:t>
            </w:r>
            <w:r w:rsidRPr="00ED21DA">
              <w:rPr>
                <w:webHidden/>
              </w:rPr>
              <w:fldChar w:fldCharType="end"/>
            </w:r>
          </w:hyperlink>
        </w:p>
        <w:p w14:paraId="43B40E05" w14:textId="001D2A98"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5" w:history="1">
            <w:r w:rsidRPr="00ED21DA">
              <w:rPr>
                <w:rStyle w:val="Hyperlink"/>
                <w:rFonts w:ascii="Times New Roman" w:hAnsi="Times New Roman" w:cs="Times New Roman"/>
                <w:b/>
                <w:bCs/>
              </w:rPr>
              <w:t>Chapter 1: Movement ecology and foraging behaviour</w:t>
            </w:r>
            <w:r w:rsidRPr="00ED21DA">
              <w:rPr>
                <w:webHidden/>
              </w:rPr>
              <w:tab/>
            </w:r>
            <w:r w:rsidRPr="00ED21DA">
              <w:rPr>
                <w:webHidden/>
              </w:rPr>
              <w:fldChar w:fldCharType="begin"/>
            </w:r>
            <w:r w:rsidRPr="00ED21DA">
              <w:rPr>
                <w:webHidden/>
              </w:rPr>
              <w:instrText xml:space="preserve"> PAGEREF _Toc199480615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6D8A9F2B" w14:textId="70ED4EFA"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6" w:history="1">
            <w:r w:rsidRPr="00ED21DA">
              <w:rPr>
                <w:rStyle w:val="Hyperlink"/>
                <w:rFonts w:ascii="Times New Roman" w:hAnsi="Times New Roman" w:cs="Times New Roman"/>
                <w:b/>
                <w:bCs/>
              </w:rPr>
              <w:t>1.1 Movement ecology in wildlife – an overview</w:t>
            </w:r>
            <w:r w:rsidRPr="00ED21DA">
              <w:rPr>
                <w:webHidden/>
              </w:rPr>
              <w:tab/>
            </w:r>
            <w:r w:rsidRPr="00ED21DA">
              <w:rPr>
                <w:webHidden/>
              </w:rPr>
              <w:fldChar w:fldCharType="begin"/>
            </w:r>
            <w:r w:rsidRPr="00ED21DA">
              <w:rPr>
                <w:webHidden/>
              </w:rPr>
              <w:instrText xml:space="preserve"> PAGEREF _Toc199480616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7A092E27" w14:textId="07D2DE1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7" w:history="1">
            <w:r w:rsidRPr="00ED21DA">
              <w:rPr>
                <w:rStyle w:val="Hyperlink"/>
                <w:rFonts w:ascii="Times New Roman" w:hAnsi="Times New Roman" w:cs="Times New Roman"/>
                <w:b/>
                <w:bCs/>
              </w:rPr>
              <w:t>1.2 The unique nature of avian foraging ecology</w:t>
            </w:r>
            <w:r w:rsidRPr="00ED21DA">
              <w:rPr>
                <w:webHidden/>
              </w:rPr>
              <w:tab/>
            </w:r>
            <w:r w:rsidRPr="00ED21DA">
              <w:rPr>
                <w:webHidden/>
              </w:rPr>
              <w:fldChar w:fldCharType="begin"/>
            </w:r>
            <w:r w:rsidRPr="00ED21DA">
              <w:rPr>
                <w:webHidden/>
              </w:rPr>
              <w:instrText xml:space="preserve"> PAGEREF _Toc199480617 \h </w:instrText>
            </w:r>
            <w:r w:rsidRPr="00ED21DA">
              <w:rPr>
                <w:webHidden/>
              </w:rPr>
            </w:r>
            <w:r w:rsidRPr="00ED21DA">
              <w:rPr>
                <w:webHidden/>
              </w:rPr>
              <w:fldChar w:fldCharType="separate"/>
            </w:r>
            <w:r w:rsidRPr="00ED21DA">
              <w:rPr>
                <w:webHidden/>
              </w:rPr>
              <w:t>13</w:t>
            </w:r>
            <w:r w:rsidRPr="00ED21DA">
              <w:rPr>
                <w:webHidden/>
              </w:rPr>
              <w:fldChar w:fldCharType="end"/>
            </w:r>
          </w:hyperlink>
        </w:p>
        <w:p w14:paraId="4D3C7FFC" w14:textId="319E585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8" w:history="1">
            <w:r w:rsidRPr="00ED21DA">
              <w:rPr>
                <w:rStyle w:val="Hyperlink"/>
                <w:rFonts w:ascii="Times New Roman" w:hAnsi="Times New Roman" w:cs="Times New Roman"/>
                <w:b/>
                <w:bCs/>
              </w:rPr>
              <w:t>1.3 Movement ecology and bird foraging behaviour</w:t>
            </w:r>
            <w:r w:rsidRPr="00ED21DA">
              <w:rPr>
                <w:webHidden/>
              </w:rPr>
              <w:tab/>
            </w:r>
            <w:r w:rsidRPr="00ED21DA">
              <w:rPr>
                <w:webHidden/>
              </w:rPr>
              <w:fldChar w:fldCharType="begin"/>
            </w:r>
            <w:r w:rsidRPr="00ED21DA">
              <w:rPr>
                <w:webHidden/>
              </w:rPr>
              <w:instrText xml:space="preserve"> PAGEREF _Toc199480618 \h </w:instrText>
            </w:r>
            <w:r w:rsidRPr="00ED21DA">
              <w:rPr>
                <w:webHidden/>
              </w:rPr>
            </w:r>
            <w:r w:rsidRPr="00ED21DA">
              <w:rPr>
                <w:webHidden/>
              </w:rPr>
              <w:fldChar w:fldCharType="separate"/>
            </w:r>
            <w:r w:rsidRPr="00ED21DA">
              <w:rPr>
                <w:webHidden/>
              </w:rPr>
              <w:t>14</w:t>
            </w:r>
            <w:r w:rsidRPr="00ED21DA">
              <w:rPr>
                <w:webHidden/>
              </w:rPr>
              <w:fldChar w:fldCharType="end"/>
            </w:r>
          </w:hyperlink>
        </w:p>
        <w:p w14:paraId="2506BD17" w14:textId="6EBF4E4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9" w:history="1">
            <w:r w:rsidRPr="00ED21DA">
              <w:rPr>
                <w:rStyle w:val="Hyperlink"/>
                <w:rFonts w:ascii="Times New Roman" w:hAnsi="Times New Roman" w:cs="Times New Roman"/>
                <w:b/>
                <w:bCs/>
              </w:rPr>
              <w:t>1.4 Predictability of resources and foraging behaviour</w:t>
            </w:r>
            <w:r w:rsidRPr="00ED21DA">
              <w:rPr>
                <w:webHidden/>
              </w:rPr>
              <w:tab/>
            </w:r>
            <w:r w:rsidRPr="00ED21DA">
              <w:rPr>
                <w:webHidden/>
              </w:rPr>
              <w:fldChar w:fldCharType="begin"/>
            </w:r>
            <w:r w:rsidRPr="00ED21DA">
              <w:rPr>
                <w:webHidden/>
              </w:rPr>
              <w:instrText xml:space="preserve"> PAGEREF _Toc199480619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0E90ED55" w14:textId="755328FF"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0" w:history="1">
            <w:r w:rsidRPr="00ED21DA">
              <w:rPr>
                <w:rStyle w:val="Hyperlink"/>
                <w:rFonts w:ascii="Times New Roman" w:hAnsi="Times New Roman" w:cs="Times New Roman"/>
                <w:b/>
                <w:bCs/>
              </w:rPr>
              <w:t>1.5 Sociality and foraging behaviour</w:t>
            </w:r>
            <w:r w:rsidRPr="00ED21DA">
              <w:rPr>
                <w:webHidden/>
              </w:rPr>
              <w:tab/>
            </w:r>
            <w:r w:rsidRPr="00ED21DA">
              <w:rPr>
                <w:webHidden/>
              </w:rPr>
              <w:fldChar w:fldCharType="begin"/>
            </w:r>
            <w:r w:rsidRPr="00ED21DA">
              <w:rPr>
                <w:webHidden/>
              </w:rPr>
              <w:instrText xml:space="preserve"> PAGEREF _Toc199480620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68ED7E6A" w14:textId="6E5F554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1" w:history="1">
            <w:r w:rsidRPr="00ED21DA">
              <w:rPr>
                <w:rStyle w:val="Hyperlink"/>
                <w:rFonts w:ascii="Times New Roman" w:hAnsi="Times New Roman" w:cs="Times New Roman"/>
                <w:b/>
                <w:bCs/>
              </w:rPr>
              <w:t>1.6 Memory and foraging behaviour</w:t>
            </w:r>
            <w:r w:rsidRPr="00ED21DA">
              <w:rPr>
                <w:webHidden/>
              </w:rPr>
              <w:tab/>
            </w:r>
            <w:r w:rsidRPr="00ED21DA">
              <w:rPr>
                <w:webHidden/>
              </w:rPr>
              <w:fldChar w:fldCharType="begin"/>
            </w:r>
            <w:r w:rsidRPr="00ED21DA">
              <w:rPr>
                <w:webHidden/>
              </w:rPr>
              <w:instrText xml:space="preserve"> PAGEREF _Toc199480621 \h </w:instrText>
            </w:r>
            <w:r w:rsidRPr="00ED21DA">
              <w:rPr>
                <w:webHidden/>
              </w:rPr>
            </w:r>
            <w:r w:rsidRPr="00ED21DA">
              <w:rPr>
                <w:webHidden/>
              </w:rPr>
              <w:fldChar w:fldCharType="separate"/>
            </w:r>
            <w:r w:rsidRPr="00ED21DA">
              <w:rPr>
                <w:webHidden/>
              </w:rPr>
              <w:t>16</w:t>
            </w:r>
            <w:r w:rsidRPr="00ED21DA">
              <w:rPr>
                <w:webHidden/>
              </w:rPr>
              <w:fldChar w:fldCharType="end"/>
            </w:r>
          </w:hyperlink>
        </w:p>
        <w:p w14:paraId="7A178C9C" w14:textId="39BB346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2" w:history="1">
            <w:r w:rsidRPr="00ED21DA">
              <w:rPr>
                <w:rStyle w:val="Hyperlink"/>
                <w:rFonts w:ascii="Times New Roman" w:hAnsi="Times New Roman" w:cs="Times New Roman"/>
                <w:b/>
                <w:bCs/>
              </w:rPr>
              <w:t>1.7 Foraging ecology and conservation implications</w:t>
            </w:r>
            <w:r w:rsidRPr="00ED21DA">
              <w:rPr>
                <w:webHidden/>
              </w:rPr>
              <w:tab/>
            </w:r>
            <w:r w:rsidRPr="00ED21DA">
              <w:rPr>
                <w:webHidden/>
              </w:rPr>
              <w:fldChar w:fldCharType="begin"/>
            </w:r>
            <w:r w:rsidRPr="00ED21DA">
              <w:rPr>
                <w:webHidden/>
              </w:rPr>
              <w:instrText xml:space="preserve"> PAGEREF _Toc199480622 \h </w:instrText>
            </w:r>
            <w:r w:rsidRPr="00ED21DA">
              <w:rPr>
                <w:webHidden/>
              </w:rPr>
            </w:r>
            <w:r w:rsidRPr="00ED21DA">
              <w:rPr>
                <w:webHidden/>
              </w:rPr>
              <w:fldChar w:fldCharType="separate"/>
            </w:r>
            <w:r w:rsidRPr="00ED21DA">
              <w:rPr>
                <w:webHidden/>
              </w:rPr>
              <w:t>17</w:t>
            </w:r>
            <w:r w:rsidRPr="00ED21DA">
              <w:rPr>
                <w:webHidden/>
              </w:rPr>
              <w:fldChar w:fldCharType="end"/>
            </w:r>
          </w:hyperlink>
        </w:p>
        <w:p w14:paraId="747A3049" w14:textId="68AD73D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3" w:history="1">
            <w:r w:rsidRPr="00ED21DA">
              <w:rPr>
                <w:rStyle w:val="Hyperlink"/>
                <w:rFonts w:ascii="Times New Roman" w:hAnsi="Times New Roman" w:cs="Times New Roman"/>
                <w:b/>
                <w:bCs/>
              </w:rPr>
              <w:t>1.8 Knowledge gaps and future directions</w:t>
            </w:r>
            <w:r w:rsidRPr="00ED21DA">
              <w:rPr>
                <w:webHidden/>
              </w:rPr>
              <w:tab/>
            </w:r>
            <w:r w:rsidRPr="00ED21DA">
              <w:rPr>
                <w:webHidden/>
              </w:rPr>
              <w:fldChar w:fldCharType="begin"/>
            </w:r>
            <w:r w:rsidRPr="00ED21DA">
              <w:rPr>
                <w:webHidden/>
              </w:rPr>
              <w:instrText xml:space="preserve"> PAGEREF _Toc199480623 \h </w:instrText>
            </w:r>
            <w:r w:rsidRPr="00ED21DA">
              <w:rPr>
                <w:webHidden/>
              </w:rPr>
            </w:r>
            <w:r w:rsidRPr="00ED21DA">
              <w:rPr>
                <w:webHidden/>
              </w:rPr>
              <w:fldChar w:fldCharType="separate"/>
            </w:r>
            <w:r w:rsidRPr="00ED21DA">
              <w:rPr>
                <w:webHidden/>
              </w:rPr>
              <w:t>18</w:t>
            </w:r>
            <w:r w:rsidRPr="00ED21DA">
              <w:rPr>
                <w:webHidden/>
              </w:rPr>
              <w:fldChar w:fldCharType="end"/>
            </w:r>
          </w:hyperlink>
        </w:p>
        <w:p w14:paraId="0E9B44DA" w14:textId="0FE28697"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4" w:history="1">
            <w:r w:rsidRPr="00ED21DA">
              <w:rPr>
                <w:rStyle w:val="Hyperlink"/>
                <w:rFonts w:ascii="Times New Roman" w:hAnsi="Times New Roman" w:cs="Times New Roman"/>
                <w:b/>
                <w:bCs/>
              </w:rPr>
              <w:t>1.9 Thesis aims and structure</w:t>
            </w:r>
            <w:r w:rsidRPr="00ED21DA">
              <w:rPr>
                <w:webHidden/>
              </w:rPr>
              <w:tab/>
            </w:r>
            <w:r w:rsidRPr="00ED21DA">
              <w:rPr>
                <w:webHidden/>
              </w:rPr>
              <w:fldChar w:fldCharType="begin"/>
            </w:r>
            <w:r w:rsidRPr="00ED21DA">
              <w:rPr>
                <w:webHidden/>
              </w:rPr>
              <w:instrText xml:space="preserve"> PAGEREF _Toc199480624 \h </w:instrText>
            </w:r>
            <w:r w:rsidRPr="00ED21DA">
              <w:rPr>
                <w:webHidden/>
              </w:rPr>
            </w:r>
            <w:r w:rsidRPr="00ED21DA">
              <w:rPr>
                <w:webHidden/>
              </w:rPr>
              <w:fldChar w:fldCharType="separate"/>
            </w:r>
            <w:r w:rsidRPr="00ED21DA">
              <w:rPr>
                <w:webHidden/>
              </w:rPr>
              <w:t>19</w:t>
            </w:r>
            <w:r w:rsidRPr="00ED21DA">
              <w:rPr>
                <w:webHidden/>
              </w:rPr>
              <w:fldChar w:fldCharType="end"/>
            </w:r>
          </w:hyperlink>
        </w:p>
        <w:p w14:paraId="75AD1B0F" w14:textId="66E534E4"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25" w:history="1">
            <w:r w:rsidRPr="00ED21DA">
              <w:rPr>
                <w:rStyle w:val="Hyperlink"/>
                <w:rFonts w:ascii="Times New Roman" w:hAnsi="Times New Roman" w:cs="Times New Roman"/>
                <w:b/>
                <w:bCs/>
              </w:rPr>
              <w:t>Chapter 2: Sharing is caring - The evolution of communal roosting behaviour in birds</w:t>
            </w:r>
            <w:r w:rsidRPr="00ED21DA">
              <w:rPr>
                <w:webHidden/>
              </w:rPr>
              <w:tab/>
            </w:r>
            <w:r w:rsidRPr="00ED21DA">
              <w:rPr>
                <w:webHidden/>
              </w:rPr>
              <w:fldChar w:fldCharType="begin"/>
            </w:r>
            <w:r w:rsidRPr="00ED21DA">
              <w:rPr>
                <w:webHidden/>
              </w:rPr>
              <w:instrText xml:space="preserve"> PAGEREF _Toc199480625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CF413AD" w14:textId="46F85C7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6" w:history="1">
            <w:r w:rsidRPr="00ED21DA">
              <w:rPr>
                <w:rStyle w:val="Hyperlink"/>
                <w:rFonts w:ascii="Times New Roman" w:hAnsi="Times New Roman" w:cs="Times New Roman"/>
                <w:b/>
                <w:bCs/>
              </w:rPr>
              <w:t>2.1 Introduction</w:t>
            </w:r>
            <w:r w:rsidRPr="00ED21DA">
              <w:rPr>
                <w:webHidden/>
              </w:rPr>
              <w:tab/>
            </w:r>
            <w:r w:rsidRPr="00ED21DA">
              <w:rPr>
                <w:webHidden/>
              </w:rPr>
              <w:fldChar w:fldCharType="begin"/>
            </w:r>
            <w:r w:rsidRPr="00ED21DA">
              <w:rPr>
                <w:webHidden/>
              </w:rPr>
              <w:instrText xml:space="preserve"> PAGEREF _Toc199480626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AA385D4" w14:textId="3F4BC57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7" w:history="1">
            <w:r w:rsidRPr="00ED21DA">
              <w:rPr>
                <w:rStyle w:val="Hyperlink"/>
                <w:rFonts w:ascii="Times New Roman" w:hAnsi="Times New Roman" w:cs="Times New Roman"/>
                <w:b/>
                <w:bCs/>
              </w:rPr>
              <w:t>2.2 Methods</w:t>
            </w:r>
            <w:r w:rsidRPr="00ED21DA">
              <w:rPr>
                <w:webHidden/>
              </w:rPr>
              <w:tab/>
            </w:r>
            <w:r w:rsidRPr="00ED21DA">
              <w:rPr>
                <w:webHidden/>
              </w:rPr>
              <w:fldChar w:fldCharType="begin"/>
            </w:r>
            <w:r w:rsidRPr="00ED21DA">
              <w:rPr>
                <w:webHidden/>
              </w:rPr>
              <w:instrText xml:space="preserve"> PAGEREF _Toc199480627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3E51CF69" w14:textId="3F43C8F9" w:rsidR="00193919" w:rsidRPr="00ED21DA" w:rsidRDefault="00193919">
          <w:pPr>
            <w:pStyle w:val="TOC3"/>
            <w:tabs>
              <w:tab w:val="right" w:leader="dot" w:pos="9350"/>
            </w:tabs>
          </w:pPr>
          <w:hyperlink w:anchor="_Toc199480628" w:history="1">
            <w:r w:rsidRPr="00ED21DA">
              <w:rPr>
                <w:rStyle w:val="Hyperlink"/>
                <w:rFonts w:ascii="Times New Roman" w:eastAsia="SimSun" w:hAnsi="Times New Roman" w:cs="Times New Roman"/>
                <w:b/>
              </w:rPr>
              <w:t>2.2.1 Biological variables</w:t>
            </w:r>
            <w:r w:rsidRPr="00ED21DA">
              <w:rPr>
                <w:webHidden/>
              </w:rPr>
              <w:tab/>
            </w:r>
            <w:r w:rsidRPr="00ED21DA">
              <w:rPr>
                <w:webHidden/>
              </w:rPr>
              <w:fldChar w:fldCharType="begin"/>
            </w:r>
            <w:r w:rsidRPr="00ED21DA">
              <w:rPr>
                <w:webHidden/>
              </w:rPr>
              <w:instrText xml:space="preserve"> PAGEREF _Toc199480628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638ECE3A" w14:textId="5AE6BC61" w:rsidR="00193919" w:rsidRPr="00ED21DA" w:rsidRDefault="00193919">
          <w:pPr>
            <w:pStyle w:val="TOC3"/>
            <w:tabs>
              <w:tab w:val="right" w:leader="dot" w:pos="9350"/>
            </w:tabs>
          </w:pPr>
          <w:hyperlink w:anchor="_Toc199480629" w:history="1">
            <w:r w:rsidRPr="00ED21DA">
              <w:rPr>
                <w:rStyle w:val="Hyperlink"/>
                <w:rFonts w:ascii="Times New Roman" w:eastAsia="SimSun" w:hAnsi="Times New Roman" w:cs="Times New Roman"/>
                <w:b/>
              </w:rPr>
              <w:t>2.2.2 Communal roosting behaviour</w:t>
            </w:r>
            <w:r w:rsidRPr="00ED21DA">
              <w:rPr>
                <w:webHidden/>
              </w:rPr>
              <w:tab/>
            </w:r>
            <w:r w:rsidRPr="00ED21DA">
              <w:rPr>
                <w:webHidden/>
              </w:rPr>
              <w:fldChar w:fldCharType="begin"/>
            </w:r>
            <w:r w:rsidRPr="00ED21DA">
              <w:rPr>
                <w:webHidden/>
              </w:rPr>
              <w:instrText xml:space="preserve"> PAGEREF _Toc199480629 \h </w:instrText>
            </w:r>
            <w:r w:rsidRPr="00ED21DA">
              <w:rPr>
                <w:webHidden/>
              </w:rPr>
            </w:r>
            <w:r w:rsidRPr="00ED21DA">
              <w:rPr>
                <w:webHidden/>
              </w:rPr>
              <w:fldChar w:fldCharType="separate"/>
            </w:r>
            <w:r w:rsidRPr="00ED21DA">
              <w:rPr>
                <w:webHidden/>
              </w:rPr>
              <w:t>24</w:t>
            </w:r>
            <w:r w:rsidRPr="00ED21DA">
              <w:rPr>
                <w:webHidden/>
              </w:rPr>
              <w:fldChar w:fldCharType="end"/>
            </w:r>
          </w:hyperlink>
        </w:p>
        <w:p w14:paraId="788A742A" w14:textId="01933977" w:rsidR="00193919" w:rsidRPr="00ED21DA" w:rsidRDefault="00193919">
          <w:pPr>
            <w:pStyle w:val="TOC3"/>
            <w:tabs>
              <w:tab w:val="right" w:leader="dot" w:pos="9350"/>
            </w:tabs>
          </w:pPr>
          <w:hyperlink w:anchor="_Toc199480630" w:history="1">
            <w:r w:rsidRPr="00ED21DA">
              <w:rPr>
                <w:rStyle w:val="Hyperlink"/>
                <w:rFonts w:ascii="Times New Roman" w:eastAsia="SimSun" w:hAnsi="Times New Roman" w:cs="Times New Roman"/>
                <w:b/>
              </w:rPr>
              <w:t>2.2.3 Phylogenetic data</w:t>
            </w:r>
            <w:r w:rsidRPr="00ED21DA">
              <w:rPr>
                <w:webHidden/>
              </w:rPr>
              <w:tab/>
            </w:r>
            <w:r w:rsidRPr="00ED21DA">
              <w:rPr>
                <w:webHidden/>
              </w:rPr>
              <w:fldChar w:fldCharType="begin"/>
            </w:r>
            <w:r w:rsidRPr="00ED21DA">
              <w:rPr>
                <w:webHidden/>
              </w:rPr>
              <w:instrText xml:space="preserve"> PAGEREF _Toc199480630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72975B14" w14:textId="73C2A76A" w:rsidR="00193919" w:rsidRPr="00ED21DA" w:rsidRDefault="00193919">
          <w:pPr>
            <w:pStyle w:val="TOC3"/>
            <w:tabs>
              <w:tab w:val="right" w:leader="dot" w:pos="9350"/>
            </w:tabs>
          </w:pPr>
          <w:hyperlink w:anchor="_Toc199480631" w:history="1">
            <w:r w:rsidRPr="00ED21DA">
              <w:rPr>
                <w:rStyle w:val="Hyperlink"/>
                <w:rFonts w:ascii="Times New Roman" w:hAnsi="Times New Roman" w:cs="Times New Roman"/>
                <w:b/>
                <w:bCs/>
              </w:rPr>
              <w:t>2.2.4 Statistical analyses</w:t>
            </w:r>
            <w:r w:rsidRPr="00ED21DA">
              <w:rPr>
                <w:webHidden/>
              </w:rPr>
              <w:tab/>
            </w:r>
            <w:r w:rsidRPr="00ED21DA">
              <w:rPr>
                <w:webHidden/>
              </w:rPr>
              <w:fldChar w:fldCharType="begin"/>
            </w:r>
            <w:r w:rsidRPr="00ED21DA">
              <w:rPr>
                <w:webHidden/>
              </w:rPr>
              <w:instrText xml:space="preserve"> PAGEREF _Toc199480631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338DF6CB" w14:textId="6D6E222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2" w:history="1">
            <w:r w:rsidRPr="00ED21DA">
              <w:rPr>
                <w:rStyle w:val="Hyperlink"/>
                <w:rFonts w:ascii="Times New Roman" w:hAnsi="Times New Roman" w:cs="Times New Roman"/>
                <w:b/>
                <w:bCs/>
              </w:rPr>
              <w:t>2.3 Results</w:t>
            </w:r>
            <w:r w:rsidRPr="00ED21DA">
              <w:rPr>
                <w:webHidden/>
              </w:rPr>
              <w:tab/>
            </w:r>
            <w:r w:rsidRPr="00ED21DA">
              <w:rPr>
                <w:webHidden/>
              </w:rPr>
              <w:fldChar w:fldCharType="begin"/>
            </w:r>
            <w:r w:rsidRPr="00ED21DA">
              <w:rPr>
                <w:webHidden/>
              </w:rPr>
              <w:instrText xml:space="preserve"> PAGEREF _Toc199480632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68418C35" w14:textId="2BD9B90A" w:rsidR="00193919" w:rsidRPr="00ED21DA" w:rsidRDefault="00193919">
          <w:pPr>
            <w:pStyle w:val="TOC3"/>
            <w:tabs>
              <w:tab w:val="right" w:leader="dot" w:pos="9350"/>
            </w:tabs>
          </w:pPr>
          <w:hyperlink w:anchor="_Toc199480633" w:history="1">
            <w:r w:rsidRPr="00ED21DA">
              <w:rPr>
                <w:rStyle w:val="Hyperlink"/>
                <w:rFonts w:ascii="Times New Roman" w:eastAsia="SimSun" w:hAnsi="Times New Roman" w:cs="Times New Roman"/>
                <w:b/>
              </w:rPr>
              <w:t>2.3.1 The distribution of Communal Roosting</w:t>
            </w:r>
            <w:r w:rsidRPr="00ED21DA">
              <w:rPr>
                <w:webHidden/>
              </w:rPr>
              <w:tab/>
            </w:r>
            <w:r w:rsidRPr="00ED21DA">
              <w:rPr>
                <w:webHidden/>
              </w:rPr>
              <w:fldChar w:fldCharType="begin"/>
            </w:r>
            <w:r w:rsidRPr="00ED21DA">
              <w:rPr>
                <w:webHidden/>
              </w:rPr>
              <w:instrText xml:space="preserve"> PAGEREF _Toc199480633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35ACAB84" w14:textId="40FEC18E" w:rsidR="00193919" w:rsidRPr="00ED21DA" w:rsidRDefault="00193919">
          <w:pPr>
            <w:pStyle w:val="TOC3"/>
            <w:tabs>
              <w:tab w:val="right" w:leader="dot" w:pos="9350"/>
            </w:tabs>
          </w:pPr>
          <w:hyperlink w:anchor="_Toc199480634" w:history="1">
            <w:r w:rsidRPr="00ED21DA">
              <w:rPr>
                <w:rStyle w:val="Hyperlink"/>
                <w:rFonts w:ascii="Times New Roman" w:eastAsia="SimSun" w:hAnsi="Times New Roman" w:cs="Times New Roman"/>
                <w:b/>
              </w:rPr>
              <w:t>2.3.3 Biological variables and CRB</w:t>
            </w:r>
            <w:r w:rsidRPr="00ED21DA">
              <w:rPr>
                <w:webHidden/>
              </w:rPr>
              <w:tab/>
            </w:r>
            <w:r w:rsidRPr="00ED21DA">
              <w:rPr>
                <w:webHidden/>
              </w:rPr>
              <w:fldChar w:fldCharType="begin"/>
            </w:r>
            <w:r w:rsidRPr="00ED21DA">
              <w:rPr>
                <w:webHidden/>
              </w:rPr>
              <w:instrText xml:space="preserve"> PAGEREF _Toc199480634 \h </w:instrText>
            </w:r>
            <w:r w:rsidRPr="00ED21DA">
              <w:rPr>
                <w:webHidden/>
              </w:rPr>
            </w:r>
            <w:r w:rsidRPr="00ED21DA">
              <w:rPr>
                <w:webHidden/>
              </w:rPr>
              <w:fldChar w:fldCharType="separate"/>
            </w:r>
            <w:r w:rsidRPr="00ED21DA">
              <w:rPr>
                <w:webHidden/>
              </w:rPr>
              <w:t>28</w:t>
            </w:r>
            <w:r w:rsidRPr="00ED21DA">
              <w:rPr>
                <w:webHidden/>
              </w:rPr>
              <w:fldChar w:fldCharType="end"/>
            </w:r>
          </w:hyperlink>
        </w:p>
        <w:p w14:paraId="3C3CADC3" w14:textId="221F967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5" w:history="1">
            <w:r w:rsidRPr="00ED21DA">
              <w:rPr>
                <w:rStyle w:val="Hyperlink"/>
                <w:rFonts w:ascii="Times New Roman" w:hAnsi="Times New Roman" w:cs="Times New Roman"/>
                <w:b/>
                <w:bCs/>
              </w:rPr>
              <w:t xml:space="preserve">2.4 Discussion </w:t>
            </w:r>
            <w:r w:rsidRPr="00ED21DA">
              <w:rPr>
                <w:webHidden/>
              </w:rPr>
              <w:tab/>
            </w:r>
            <w:r w:rsidRPr="00ED21DA">
              <w:rPr>
                <w:webHidden/>
              </w:rPr>
              <w:fldChar w:fldCharType="begin"/>
            </w:r>
            <w:r w:rsidRPr="00ED21DA">
              <w:rPr>
                <w:webHidden/>
              </w:rPr>
              <w:instrText xml:space="preserve"> PAGEREF _Toc199480635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7EE2DE43" w14:textId="76445D54" w:rsidR="00193919" w:rsidRPr="00ED21DA" w:rsidRDefault="00193919">
          <w:pPr>
            <w:pStyle w:val="TOC3"/>
            <w:tabs>
              <w:tab w:val="right" w:leader="dot" w:pos="9350"/>
            </w:tabs>
          </w:pPr>
          <w:hyperlink w:anchor="_Toc199480636" w:history="1">
            <w:r w:rsidRPr="00ED21DA">
              <w:rPr>
                <w:rStyle w:val="Hyperlink"/>
                <w:rFonts w:ascii="Times New Roman" w:eastAsia="SimSun" w:hAnsi="Times New Roman" w:cs="Times New Roman"/>
                <w:b/>
              </w:rPr>
              <w:t>2.4.1 Hand Wing Index and Communal Roosting Behaviour</w:t>
            </w:r>
            <w:r w:rsidRPr="00ED21DA">
              <w:rPr>
                <w:webHidden/>
              </w:rPr>
              <w:tab/>
            </w:r>
            <w:r w:rsidRPr="00ED21DA">
              <w:rPr>
                <w:webHidden/>
              </w:rPr>
              <w:fldChar w:fldCharType="begin"/>
            </w:r>
            <w:r w:rsidRPr="00ED21DA">
              <w:rPr>
                <w:webHidden/>
              </w:rPr>
              <w:instrText xml:space="preserve"> PAGEREF _Toc199480636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6075BB08" w14:textId="77EB3D8E" w:rsidR="00193919" w:rsidRPr="00ED21DA" w:rsidRDefault="00193919">
          <w:pPr>
            <w:pStyle w:val="TOC3"/>
            <w:tabs>
              <w:tab w:val="right" w:leader="dot" w:pos="9350"/>
            </w:tabs>
          </w:pPr>
          <w:hyperlink w:anchor="_Toc199480637" w:history="1">
            <w:r w:rsidRPr="00ED21DA">
              <w:rPr>
                <w:rStyle w:val="Hyperlink"/>
                <w:rFonts w:ascii="Times New Roman" w:eastAsia="SimSun" w:hAnsi="Times New Roman" w:cs="Times New Roman"/>
                <w:b/>
              </w:rPr>
              <w:t>2.4.2 Mass and Communal Roosting Behaviour</w:t>
            </w:r>
            <w:r w:rsidRPr="00ED21DA">
              <w:rPr>
                <w:webHidden/>
              </w:rPr>
              <w:tab/>
            </w:r>
            <w:r w:rsidRPr="00ED21DA">
              <w:rPr>
                <w:webHidden/>
              </w:rPr>
              <w:fldChar w:fldCharType="begin"/>
            </w:r>
            <w:r w:rsidRPr="00ED21DA">
              <w:rPr>
                <w:webHidden/>
              </w:rPr>
              <w:instrText xml:space="preserve"> PAGEREF _Toc199480637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1F950424" w14:textId="6243F9F4" w:rsidR="00193919" w:rsidRPr="00ED21DA" w:rsidRDefault="00193919">
          <w:pPr>
            <w:pStyle w:val="TOC3"/>
            <w:tabs>
              <w:tab w:val="right" w:leader="dot" w:pos="9350"/>
            </w:tabs>
          </w:pPr>
          <w:hyperlink w:anchor="_Toc199480638" w:history="1">
            <w:r w:rsidRPr="00ED21DA">
              <w:rPr>
                <w:rStyle w:val="Hyperlink"/>
                <w:rFonts w:ascii="Times New Roman" w:eastAsia="SimSun" w:hAnsi="Times New Roman" w:cs="Times New Roman"/>
                <w:b/>
              </w:rPr>
              <w:t>2.4.3 Trophic level and Communal Roosting Behaviour</w:t>
            </w:r>
            <w:r w:rsidRPr="00ED21DA">
              <w:rPr>
                <w:webHidden/>
              </w:rPr>
              <w:tab/>
            </w:r>
            <w:r w:rsidRPr="00ED21DA">
              <w:rPr>
                <w:webHidden/>
              </w:rPr>
              <w:fldChar w:fldCharType="begin"/>
            </w:r>
            <w:r w:rsidRPr="00ED21DA">
              <w:rPr>
                <w:webHidden/>
              </w:rPr>
              <w:instrText xml:space="preserve"> PAGEREF _Toc199480638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32CC9193" w14:textId="7457A5EC" w:rsidR="00193919" w:rsidRPr="00ED21DA" w:rsidRDefault="00193919">
          <w:pPr>
            <w:pStyle w:val="TOC3"/>
            <w:tabs>
              <w:tab w:val="right" w:leader="dot" w:pos="9350"/>
            </w:tabs>
          </w:pPr>
          <w:hyperlink w:anchor="_Toc199480639" w:history="1">
            <w:r w:rsidRPr="00ED21DA">
              <w:rPr>
                <w:rStyle w:val="Hyperlink"/>
                <w:rFonts w:ascii="Times New Roman" w:eastAsia="SimSun" w:hAnsi="Times New Roman" w:cs="Times New Roman"/>
                <w:b/>
              </w:rPr>
              <w:t>2.4.4. Brain size and Communal Roosting Behaviour</w:t>
            </w:r>
            <w:r w:rsidRPr="00ED21DA">
              <w:rPr>
                <w:webHidden/>
              </w:rPr>
              <w:tab/>
            </w:r>
            <w:r w:rsidRPr="00ED21DA">
              <w:rPr>
                <w:webHidden/>
              </w:rPr>
              <w:fldChar w:fldCharType="begin"/>
            </w:r>
            <w:r w:rsidRPr="00ED21DA">
              <w:rPr>
                <w:webHidden/>
              </w:rPr>
              <w:instrText xml:space="preserve"> PAGEREF _Toc199480639 \h </w:instrText>
            </w:r>
            <w:r w:rsidRPr="00ED21DA">
              <w:rPr>
                <w:webHidden/>
              </w:rPr>
            </w:r>
            <w:r w:rsidRPr="00ED21DA">
              <w:rPr>
                <w:webHidden/>
              </w:rPr>
              <w:fldChar w:fldCharType="separate"/>
            </w:r>
            <w:r w:rsidRPr="00ED21DA">
              <w:rPr>
                <w:webHidden/>
              </w:rPr>
              <w:t>35</w:t>
            </w:r>
            <w:r w:rsidRPr="00ED21DA">
              <w:rPr>
                <w:webHidden/>
              </w:rPr>
              <w:fldChar w:fldCharType="end"/>
            </w:r>
          </w:hyperlink>
        </w:p>
        <w:p w14:paraId="6CF98C97" w14:textId="51FB8151" w:rsidR="00193919" w:rsidRPr="00ED21DA" w:rsidRDefault="00193919">
          <w:pPr>
            <w:pStyle w:val="TOC3"/>
            <w:tabs>
              <w:tab w:val="right" w:leader="dot" w:pos="9350"/>
            </w:tabs>
          </w:pPr>
          <w:hyperlink w:anchor="_Toc199480640" w:history="1">
            <w:r w:rsidRPr="00ED21DA">
              <w:rPr>
                <w:rStyle w:val="Hyperlink"/>
                <w:rFonts w:ascii="Times New Roman" w:eastAsia="SimSun" w:hAnsi="Times New Roman" w:cs="Times New Roman"/>
                <w:b/>
              </w:rPr>
              <w:t>2.4.5 Alternative predictors: Predictability of food sources and food abundance</w:t>
            </w:r>
            <w:r w:rsidRPr="00ED21DA">
              <w:rPr>
                <w:webHidden/>
              </w:rPr>
              <w:tab/>
            </w:r>
            <w:r w:rsidRPr="00ED21DA">
              <w:rPr>
                <w:webHidden/>
              </w:rPr>
              <w:fldChar w:fldCharType="begin"/>
            </w:r>
            <w:r w:rsidRPr="00ED21DA">
              <w:rPr>
                <w:webHidden/>
              </w:rPr>
              <w:instrText xml:space="preserve"> PAGEREF _Toc199480640 \h </w:instrText>
            </w:r>
            <w:r w:rsidRPr="00ED21DA">
              <w:rPr>
                <w:webHidden/>
              </w:rPr>
            </w:r>
            <w:r w:rsidRPr="00ED21DA">
              <w:rPr>
                <w:webHidden/>
              </w:rPr>
              <w:fldChar w:fldCharType="separate"/>
            </w:r>
            <w:r w:rsidRPr="00ED21DA">
              <w:rPr>
                <w:webHidden/>
              </w:rPr>
              <w:t>36</w:t>
            </w:r>
            <w:r w:rsidRPr="00ED21DA">
              <w:rPr>
                <w:webHidden/>
              </w:rPr>
              <w:fldChar w:fldCharType="end"/>
            </w:r>
          </w:hyperlink>
        </w:p>
        <w:p w14:paraId="3C93750A" w14:textId="7499526F" w:rsidR="00193919" w:rsidRPr="00ED21DA" w:rsidRDefault="00193919">
          <w:pPr>
            <w:pStyle w:val="TOC3"/>
            <w:tabs>
              <w:tab w:val="right" w:leader="dot" w:pos="9350"/>
            </w:tabs>
          </w:pPr>
          <w:hyperlink w:anchor="_Toc199480641" w:history="1">
            <w:r w:rsidRPr="00ED21DA">
              <w:rPr>
                <w:rStyle w:val="Hyperlink"/>
                <w:rFonts w:ascii="Times New Roman" w:eastAsia="SimSun" w:hAnsi="Times New Roman" w:cs="Times New Roman"/>
                <w:b/>
              </w:rPr>
              <w:t>2.4.6 Limitations</w:t>
            </w:r>
            <w:r w:rsidRPr="00ED21DA">
              <w:rPr>
                <w:webHidden/>
              </w:rPr>
              <w:tab/>
            </w:r>
            <w:r w:rsidRPr="00ED21DA">
              <w:rPr>
                <w:webHidden/>
              </w:rPr>
              <w:fldChar w:fldCharType="begin"/>
            </w:r>
            <w:r w:rsidRPr="00ED21DA">
              <w:rPr>
                <w:webHidden/>
              </w:rPr>
              <w:instrText xml:space="preserve"> PAGEREF _Toc199480641 \h </w:instrText>
            </w:r>
            <w:r w:rsidRPr="00ED21DA">
              <w:rPr>
                <w:webHidden/>
              </w:rPr>
            </w:r>
            <w:r w:rsidRPr="00ED21DA">
              <w:rPr>
                <w:webHidden/>
              </w:rPr>
              <w:fldChar w:fldCharType="separate"/>
            </w:r>
            <w:r w:rsidRPr="00ED21DA">
              <w:rPr>
                <w:webHidden/>
              </w:rPr>
              <w:t>37</w:t>
            </w:r>
            <w:r w:rsidRPr="00ED21DA">
              <w:rPr>
                <w:webHidden/>
              </w:rPr>
              <w:fldChar w:fldCharType="end"/>
            </w:r>
          </w:hyperlink>
        </w:p>
        <w:p w14:paraId="7FFDE7F5" w14:textId="434751F8" w:rsidR="00193919" w:rsidRPr="00ED21DA" w:rsidRDefault="00193919">
          <w:pPr>
            <w:pStyle w:val="TOC3"/>
            <w:tabs>
              <w:tab w:val="right" w:leader="dot" w:pos="9350"/>
            </w:tabs>
          </w:pPr>
          <w:hyperlink w:anchor="_Toc199480642" w:history="1">
            <w:r w:rsidRPr="00ED21DA">
              <w:rPr>
                <w:rStyle w:val="Hyperlink"/>
                <w:rFonts w:ascii="Times New Roman" w:eastAsia="SimSun" w:hAnsi="Times New Roman" w:cs="Times New Roman"/>
                <w:b/>
              </w:rPr>
              <w:t>2.4.7 Future work</w:t>
            </w:r>
            <w:r w:rsidRPr="00ED21DA">
              <w:rPr>
                <w:webHidden/>
              </w:rPr>
              <w:tab/>
            </w:r>
            <w:r w:rsidRPr="00ED21DA">
              <w:rPr>
                <w:webHidden/>
              </w:rPr>
              <w:fldChar w:fldCharType="begin"/>
            </w:r>
            <w:r w:rsidRPr="00ED21DA">
              <w:rPr>
                <w:webHidden/>
              </w:rPr>
              <w:instrText xml:space="preserve"> PAGEREF _Toc199480642 \h </w:instrText>
            </w:r>
            <w:r w:rsidRPr="00ED21DA">
              <w:rPr>
                <w:webHidden/>
              </w:rPr>
            </w:r>
            <w:r w:rsidRPr="00ED21DA">
              <w:rPr>
                <w:webHidden/>
              </w:rPr>
              <w:fldChar w:fldCharType="separate"/>
            </w:r>
            <w:r w:rsidRPr="00ED21DA">
              <w:rPr>
                <w:webHidden/>
              </w:rPr>
              <w:t>39</w:t>
            </w:r>
            <w:r w:rsidRPr="00ED21DA">
              <w:rPr>
                <w:webHidden/>
              </w:rPr>
              <w:fldChar w:fldCharType="end"/>
            </w:r>
          </w:hyperlink>
        </w:p>
        <w:p w14:paraId="4AB88E5A" w14:textId="5311E18E"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3" w:history="1">
            <w:r w:rsidRPr="00ED21DA">
              <w:rPr>
                <w:rStyle w:val="Hyperlink"/>
                <w:rFonts w:ascii="Times New Roman" w:hAnsi="Times New Roman" w:cs="Times New Roman"/>
                <w:b/>
                <w:bCs/>
              </w:rPr>
              <w:t>Chapter 3: The need for ecological studies in social species</w:t>
            </w:r>
            <w:r w:rsidRPr="00ED21DA">
              <w:rPr>
                <w:webHidden/>
              </w:rPr>
              <w:tab/>
            </w:r>
            <w:r w:rsidRPr="00ED21DA">
              <w:rPr>
                <w:webHidden/>
              </w:rPr>
              <w:fldChar w:fldCharType="begin"/>
            </w:r>
            <w:r w:rsidRPr="00ED21DA">
              <w:rPr>
                <w:webHidden/>
              </w:rPr>
              <w:instrText xml:space="preserve"> PAGEREF _Toc199480643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2539DF59" w14:textId="521432D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4" w:history="1">
            <w:r w:rsidRPr="00ED21DA">
              <w:rPr>
                <w:rStyle w:val="Hyperlink"/>
                <w:rFonts w:ascii="Times New Roman" w:hAnsi="Times New Roman" w:cs="Times New Roman"/>
                <w:b/>
                <w:bCs/>
              </w:rPr>
              <w:t>3.1 Introduction</w:t>
            </w:r>
            <w:r w:rsidRPr="00ED21DA">
              <w:rPr>
                <w:webHidden/>
              </w:rPr>
              <w:tab/>
            </w:r>
            <w:r w:rsidRPr="00ED21DA">
              <w:rPr>
                <w:webHidden/>
              </w:rPr>
              <w:fldChar w:fldCharType="begin"/>
            </w:r>
            <w:r w:rsidRPr="00ED21DA">
              <w:rPr>
                <w:webHidden/>
              </w:rPr>
              <w:instrText xml:space="preserve"> PAGEREF _Toc199480644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383A2C34" w14:textId="461D22E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5" w:history="1">
            <w:r w:rsidRPr="00ED21DA">
              <w:rPr>
                <w:rStyle w:val="Hyperlink"/>
                <w:rFonts w:ascii="Times New Roman" w:hAnsi="Times New Roman" w:cs="Times New Roman"/>
                <w:b/>
                <w:bCs/>
              </w:rPr>
              <w:t>3.2 Why vultures?</w:t>
            </w:r>
            <w:r w:rsidRPr="00ED21DA">
              <w:rPr>
                <w:webHidden/>
              </w:rPr>
              <w:tab/>
            </w:r>
            <w:r w:rsidRPr="00ED21DA">
              <w:rPr>
                <w:webHidden/>
              </w:rPr>
              <w:fldChar w:fldCharType="begin"/>
            </w:r>
            <w:r w:rsidRPr="00ED21DA">
              <w:rPr>
                <w:webHidden/>
              </w:rPr>
              <w:instrText xml:space="preserve"> PAGEREF _Toc199480645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2ABE9CAF" w14:textId="544ABEE2"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6" w:history="1">
            <w:r w:rsidRPr="00ED21DA">
              <w:rPr>
                <w:rStyle w:val="Hyperlink"/>
                <w:rFonts w:ascii="Times New Roman" w:hAnsi="Times New Roman" w:cs="Times New Roman"/>
                <w:b/>
                <w:bCs/>
              </w:rPr>
              <w:t>3.3 A note on the Information Center Hypothesis</w:t>
            </w:r>
            <w:r w:rsidRPr="00ED21DA">
              <w:rPr>
                <w:webHidden/>
              </w:rPr>
              <w:tab/>
            </w:r>
            <w:r w:rsidRPr="00ED21DA">
              <w:rPr>
                <w:webHidden/>
              </w:rPr>
              <w:fldChar w:fldCharType="begin"/>
            </w:r>
            <w:r w:rsidRPr="00ED21DA">
              <w:rPr>
                <w:webHidden/>
              </w:rPr>
              <w:instrText xml:space="preserve"> PAGEREF _Toc199480646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6D8DBE96" w14:textId="0800E6F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7" w:history="1">
            <w:r w:rsidRPr="00ED21DA">
              <w:rPr>
                <w:rStyle w:val="Hyperlink"/>
                <w:rFonts w:ascii="Times New Roman" w:hAnsi="Times New Roman" w:cs="Times New Roman"/>
                <w:b/>
                <w:bCs/>
              </w:rPr>
              <w:t>3.4 Size matters: The Andean Condor – A peculiar case study</w:t>
            </w:r>
            <w:r w:rsidRPr="00ED21DA">
              <w:rPr>
                <w:webHidden/>
              </w:rPr>
              <w:tab/>
            </w:r>
            <w:r w:rsidRPr="00ED21DA">
              <w:rPr>
                <w:webHidden/>
              </w:rPr>
              <w:fldChar w:fldCharType="begin"/>
            </w:r>
            <w:r w:rsidRPr="00ED21DA">
              <w:rPr>
                <w:webHidden/>
              </w:rPr>
              <w:instrText xml:space="preserve"> PAGEREF _Toc199480647 \h </w:instrText>
            </w:r>
            <w:r w:rsidRPr="00ED21DA">
              <w:rPr>
                <w:webHidden/>
              </w:rPr>
            </w:r>
            <w:r w:rsidRPr="00ED21DA">
              <w:rPr>
                <w:webHidden/>
              </w:rPr>
              <w:fldChar w:fldCharType="separate"/>
            </w:r>
            <w:r w:rsidRPr="00ED21DA">
              <w:rPr>
                <w:webHidden/>
              </w:rPr>
              <w:t>43</w:t>
            </w:r>
            <w:r w:rsidRPr="00ED21DA">
              <w:rPr>
                <w:webHidden/>
              </w:rPr>
              <w:fldChar w:fldCharType="end"/>
            </w:r>
          </w:hyperlink>
        </w:p>
        <w:p w14:paraId="71D57899" w14:textId="70E98230"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8" w:history="1">
            <w:r w:rsidRPr="00ED21DA">
              <w:rPr>
                <w:rStyle w:val="Hyperlink"/>
                <w:rFonts w:ascii="Times New Roman" w:hAnsi="Times New Roman" w:cs="Times New Roman"/>
                <w:b/>
                <w:bCs/>
              </w:rPr>
              <w:t>Bibliography</w:t>
            </w:r>
            <w:r w:rsidRPr="00ED21DA">
              <w:rPr>
                <w:webHidden/>
              </w:rPr>
              <w:tab/>
            </w:r>
            <w:r w:rsidRPr="00ED21DA">
              <w:rPr>
                <w:webHidden/>
              </w:rPr>
              <w:fldChar w:fldCharType="begin"/>
            </w:r>
            <w:r w:rsidRPr="00ED21DA">
              <w:rPr>
                <w:webHidden/>
              </w:rPr>
              <w:instrText xml:space="preserve"> PAGEREF _Toc199480648 \h </w:instrText>
            </w:r>
            <w:r w:rsidRPr="00ED21DA">
              <w:rPr>
                <w:webHidden/>
              </w:rPr>
            </w:r>
            <w:r w:rsidRPr="00ED21DA">
              <w:rPr>
                <w:webHidden/>
              </w:rPr>
              <w:fldChar w:fldCharType="separate"/>
            </w:r>
            <w:r w:rsidRPr="00ED21DA">
              <w:rPr>
                <w:webHidden/>
              </w:rPr>
              <w:t>44</w:t>
            </w:r>
            <w:r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proofErr w:type="spellStart"/>
            <w:r w:rsidRPr="00AD0CC1">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686858B5"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1: </w:t>
      </w:r>
      <w:bookmarkEnd w:id="14"/>
      <w:r w:rsidR="00DC17F8">
        <w:rPr>
          <w:rFonts w:ascii="Times New Roman" w:hAnsi="Times New Roman" w:cs="Times New Roman"/>
          <w:b/>
          <w:bCs/>
          <w:color w:val="auto"/>
          <w:sz w:val="28"/>
          <w:szCs w:val="28"/>
          <w:highlight w:val="yellow"/>
        </w:rPr>
        <w:t xml:space="preserve">The benefits of being a </w:t>
      </w:r>
      <w:proofErr w:type="gramStart"/>
      <w:r w:rsidR="00DC17F8">
        <w:rPr>
          <w:rFonts w:ascii="Times New Roman" w:hAnsi="Times New Roman" w:cs="Times New Roman"/>
          <w:b/>
          <w:bCs/>
          <w:color w:val="auto"/>
          <w:sz w:val="28"/>
          <w:szCs w:val="28"/>
          <w:highlight w:val="yellow"/>
        </w:rPr>
        <w:t xml:space="preserve">social </w:t>
      </w:r>
      <w:r w:rsidR="00AA50CE" w:rsidRPr="00ED21DA">
        <w:rPr>
          <w:rFonts w:ascii="Times New Roman" w:hAnsi="Times New Roman" w:cs="Times New Roman"/>
          <w:b/>
          <w:bCs/>
          <w:color w:val="auto"/>
          <w:sz w:val="28"/>
          <w:szCs w:val="28"/>
          <w:highlight w:val="yellow"/>
        </w:rPr>
        <w:t xml:space="preserve"> </w:t>
      </w:r>
      <w:r w:rsidR="00DC17F8">
        <w:rPr>
          <w:rFonts w:ascii="Times New Roman" w:hAnsi="Times New Roman" w:cs="Times New Roman"/>
          <w:b/>
          <w:bCs/>
          <w:color w:val="auto"/>
          <w:sz w:val="28"/>
          <w:szCs w:val="28"/>
          <w:highlight w:val="yellow"/>
        </w:rPr>
        <w:t>butterfly</w:t>
      </w:r>
      <w:proofErr w:type="gramEnd"/>
      <w:r w:rsidR="00DC17F8">
        <w:rPr>
          <w:rFonts w:ascii="Times New Roman" w:hAnsi="Times New Roman" w:cs="Times New Roman"/>
          <w:b/>
          <w:bCs/>
          <w:color w:val="auto"/>
          <w:sz w:val="28"/>
          <w:szCs w:val="28"/>
          <w:highlight w:val="yellow"/>
        </w:rPr>
        <w:t xml:space="preserve"> – Evolution of Communal Roosting Behaviour in Birds </w:t>
      </w:r>
      <w:r w:rsidR="00AA50CE" w:rsidRPr="00ED21DA">
        <w:rPr>
          <w:rFonts w:ascii="Times New Roman" w:hAnsi="Times New Roman" w:cs="Times New Roman"/>
          <w:b/>
          <w:bCs/>
          <w:color w:val="auto"/>
          <w:sz w:val="28"/>
          <w:szCs w:val="28"/>
          <w:highlight w:val="yellow"/>
        </w:rPr>
        <w:t>C</w:t>
      </w:r>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5" w:name="_Toc199480616"/>
      <w:r w:rsidRPr="00AD0CC1">
        <w:rPr>
          <w:rFonts w:ascii="Times New Roman" w:hAnsi="Times New Roman" w:cs="Times New Roman"/>
          <w:b/>
          <w:bCs/>
          <w:color w:val="auto"/>
          <w:sz w:val="24"/>
          <w:szCs w:val="24"/>
        </w:rPr>
        <w:t xml:space="preserve">1.1 </w:t>
      </w:r>
      <w:commentRangeStart w:id="16"/>
      <w:r w:rsidRPr="00AD0CC1">
        <w:rPr>
          <w:rFonts w:ascii="Times New Roman" w:hAnsi="Times New Roman" w:cs="Times New Roman"/>
          <w:b/>
          <w:bCs/>
          <w:color w:val="auto"/>
          <w:sz w:val="24"/>
          <w:szCs w:val="24"/>
        </w:rPr>
        <w:t>Introduction</w:t>
      </w:r>
      <w:commentRangeEnd w:id="16"/>
      <w:r w:rsidRPr="00AD0CC1">
        <w:rPr>
          <w:b/>
          <w:bCs/>
          <w:sz w:val="24"/>
          <w:szCs w:val="24"/>
        </w:rPr>
        <w:commentReference w:id="16"/>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20F62ED8" w14:textId="56A61589" w:rsidR="003B5F6A"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proofErr w:type="spellStart"/>
      <w:r w:rsidR="003B5F6A" w:rsidRPr="00AD0CC1">
        <w:rPr>
          <w:rFonts w:ascii="Times New Roman" w:eastAsia="Times New Roman" w:hAnsi="Times New Roman" w:cs="Times New Roman"/>
          <w:i/>
          <w:iCs/>
          <w:sz w:val="24"/>
          <w:szCs w:val="24"/>
        </w:rPr>
        <w:t>Euphagus</w:t>
      </w:r>
      <w:proofErr w:type="spellEnd"/>
      <w:r w:rsidR="003B5F6A" w:rsidRPr="00AD0CC1">
        <w:rPr>
          <w:rFonts w:ascii="Times New Roman" w:eastAsia="Times New Roman" w:hAnsi="Times New Roman" w:cs="Times New Roman"/>
          <w:i/>
          <w:iCs/>
          <w:sz w:val="24"/>
          <w:szCs w:val="24"/>
        </w:rPr>
        <w:t xml:space="preserve"> </w:t>
      </w:r>
      <w:proofErr w:type="spellStart"/>
      <w:r w:rsidR="003B5F6A" w:rsidRPr="00AD0CC1">
        <w:rPr>
          <w:rFonts w:ascii="Times New Roman" w:eastAsia="Times New Roman" w:hAnsi="Times New Roman" w:cs="Times New Roman"/>
          <w:i/>
          <w:iCs/>
          <w:sz w:val="24"/>
          <w:szCs w:val="24"/>
        </w:rPr>
        <w:t>cyanocephalus</w:t>
      </w:r>
      <w:proofErr w:type="spellEnd"/>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7"/>
      <w:r w:rsidR="008D2D0A" w:rsidRPr="00AD0CC1">
        <w:rPr>
          <w:rFonts w:ascii="Times New Roman" w:eastAsia="Times New Roman" w:hAnsi="Times New Roman" w:cs="Times New Roman"/>
          <w:sz w:val="24"/>
          <w:szCs w:val="24"/>
        </w:rPr>
        <w:t>Similarly, collective sensing in massive flocks of passenger pigeons (</w:t>
      </w:r>
      <w:proofErr w:type="spellStart"/>
      <w:r w:rsidR="008D2D0A" w:rsidRPr="00AD0CC1">
        <w:rPr>
          <w:rFonts w:ascii="Times New Roman" w:eastAsia="Times New Roman" w:hAnsi="Times New Roman" w:cs="Times New Roman"/>
          <w:i/>
          <w:iCs/>
          <w:sz w:val="24"/>
          <w:szCs w:val="24"/>
        </w:rPr>
        <w:t>Ectopistes</w:t>
      </w:r>
      <w:proofErr w:type="spellEnd"/>
      <w:r w:rsidR="008D2D0A" w:rsidRPr="00AD0CC1">
        <w:rPr>
          <w:rFonts w:ascii="Times New Roman" w:eastAsia="Times New Roman" w:hAnsi="Times New Roman" w:cs="Times New Roman"/>
          <w:i/>
          <w:iCs/>
          <w:sz w:val="24"/>
          <w:szCs w:val="24"/>
        </w:rPr>
        <w:t xml:space="preserve"> </w:t>
      </w:r>
      <w:proofErr w:type="spellStart"/>
      <w:r w:rsidR="008D2D0A" w:rsidRPr="00AD0CC1">
        <w:rPr>
          <w:rFonts w:ascii="Times New Roman" w:eastAsia="Times New Roman" w:hAnsi="Times New Roman" w:cs="Times New Roman"/>
          <w:i/>
          <w:iCs/>
          <w:sz w:val="24"/>
          <w:szCs w:val="24"/>
        </w:rPr>
        <w:t>migratorius</w:t>
      </w:r>
      <w:proofErr w:type="spellEnd"/>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7"/>
      <w:r w:rsidR="008D2D0A" w:rsidRPr="00AD0CC1">
        <w:rPr>
          <w:rStyle w:val="CommentReference"/>
        </w:rPr>
        <w:commentReference w:id="17"/>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0265C25C" w14:textId="424E40A6" w:rsidR="00FB60E3" w:rsidRPr="00AD0CC1" w:rsidRDefault="00FB60E3" w:rsidP="00046C1B">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8"/>
      <w:commentRangeEnd w:id="18"/>
      <w:r w:rsidR="00B101E2" w:rsidRPr="00AD0CC1">
        <w:rPr>
          <w:rStyle w:val="CommentReference"/>
        </w:rPr>
        <w:commentReference w:id="18"/>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 xml:space="preserve">Columbia </w:t>
      </w:r>
      <w:proofErr w:type="spellStart"/>
      <w:r w:rsidR="00260C5C" w:rsidRPr="00AD0CC1">
        <w:rPr>
          <w:rFonts w:ascii="Times New Roman" w:eastAsia="Times New Roman" w:hAnsi="Times New Roman" w:cs="Times New Roman"/>
          <w:i/>
          <w:iCs/>
          <w:sz w:val="24"/>
          <w:szCs w:val="24"/>
        </w:rPr>
        <w:t>livia</w:t>
      </w:r>
      <w:proofErr w:type="spellEnd"/>
      <w:r w:rsidR="00260C5C" w:rsidRPr="00AD0CC1">
        <w:rPr>
          <w:rFonts w:ascii="Times New Roman" w:eastAsia="Times New Roman" w:hAnsi="Times New Roman" w:cs="Times New Roman"/>
          <w:i/>
          <w:iCs/>
          <w:sz w:val="24"/>
          <w:szCs w:val="24"/>
        </w:rPr>
        <w:t xml:space="preserve">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19"/>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19"/>
      <w:r w:rsidR="00927534" w:rsidRPr="00AD0CC1">
        <w:rPr>
          <w:rStyle w:val="CommentReference"/>
        </w:rPr>
        <w:commentReference w:id="19"/>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w:t>
      </w:r>
      <w:proofErr w:type="spellStart"/>
      <w:r w:rsidR="008239B3" w:rsidRPr="00AD0CC1">
        <w:rPr>
          <w:rFonts w:ascii="Times New Roman" w:hAnsi="Times New Roman" w:cs="Times New Roman"/>
          <w:sz w:val="24"/>
          <w:szCs w:val="24"/>
        </w:rPr>
        <w:t>Eiserer</w:t>
      </w:r>
      <w:proofErr w:type="spellEnd"/>
      <w:r w:rsidR="008239B3" w:rsidRPr="00AD0CC1">
        <w:rPr>
          <w:rFonts w:ascii="Times New Roman" w:hAnsi="Times New Roman" w:cs="Times New Roman"/>
          <w:sz w:val="24"/>
          <w:szCs w:val="24"/>
        </w:rPr>
        <w:t xml:space="preserve">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trees 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xml:space="preserve">) considered a communal roost </w:t>
      </w:r>
      <w:r w:rsidR="003A1F04" w:rsidRPr="00AD0CC1">
        <w:rPr>
          <w:rFonts w:ascii="Times New Roman" w:eastAsia="Times New Roman" w:hAnsi="Times New Roman" w:cs="Times New Roman"/>
          <w:sz w:val="24"/>
          <w:szCs w:val="24"/>
        </w:rPr>
        <w:lastRenderedPageBreak/>
        <w:t>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0"/>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0"/>
      <w:r w:rsidR="00D065E0" w:rsidRPr="00AD0CC1">
        <w:rPr>
          <w:rStyle w:val="CommentReference"/>
          <w:rFonts w:ascii="Times New Roman" w:hAnsi="Times New Roman" w:cs="Times New Roman"/>
        </w:rPr>
        <w:commentReference w:id="20"/>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1"/>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2"/>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2"/>
      <w:r w:rsidR="00AD0CC1" w:rsidRPr="00AD0CC1">
        <w:rPr>
          <w:rStyle w:val="CommentReference"/>
        </w:rPr>
        <w:commentReference w:id="22"/>
      </w:r>
      <w:r w:rsidR="00046C1B" w:rsidRPr="00AD0CC1">
        <w:rPr>
          <w:rFonts w:ascii="Times New Roman" w:hAnsi="Times New Roman" w:cs="Times New Roman"/>
          <w:sz w:val="24"/>
          <w:szCs w:val="24"/>
        </w:rPr>
        <w:t xml:space="preserve">. </w:t>
      </w:r>
      <w:commentRangeEnd w:id="21"/>
      <w:r w:rsidR="008402A9" w:rsidRPr="00AD0CC1">
        <w:rPr>
          <w:rStyle w:val="CommentReference"/>
        </w:rPr>
        <w:commentReference w:id="21"/>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proofErr w:type="spellStart"/>
      <w:r w:rsidR="00A0162B" w:rsidRPr="00ED21DA">
        <w:rPr>
          <w:rFonts w:ascii="Times New Roman" w:hAnsi="Times New Roman" w:cs="Times New Roman"/>
          <w:i/>
          <w:iCs/>
          <w:sz w:val="24"/>
          <w:szCs w:val="24"/>
        </w:rPr>
        <w:t>Psaltriparus</w:t>
      </w:r>
      <w:proofErr w:type="spellEnd"/>
      <w:r w:rsidR="00A0162B" w:rsidRPr="00ED21DA">
        <w:rPr>
          <w:rFonts w:ascii="Times New Roman" w:hAnsi="Times New Roman" w:cs="Times New Roman"/>
          <w:i/>
          <w:iCs/>
          <w:sz w:val="24"/>
          <w:szCs w:val="24"/>
        </w:rPr>
        <w:t xml:space="preserve"> </w:t>
      </w:r>
      <w:proofErr w:type="spellStart"/>
      <w:r w:rsidR="00A0162B" w:rsidRPr="00ED21DA">
        <w:rPr>
          <w:rFonts w:ascii="Times New Roman" w:hAnsi="Times New Roman" w:cs="Times New Roman"/>
          <w:i/>
          <w:iCs/>
          <w:sz w:val="24"/>
          <w:szCs w:val="24"/>
        </w:rPr>
        <w:t>minimus</w:t>
      </w:r>
      <w:proofErr w:type="spellEnd"/>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 xml:space="preserve">Chaetura </w:t>
      </w:r>
      <w:proofErr w:type="spellStart"/>
      <w:r w:rsidR="00E0081C" w:rsidRPr="00374E41">
        <w:rPr>
          <w:rFonts w:ascii="Times New Roman" w:hAnsi="Times New Roman" w:cs="Times New Roman"/>
          <w:i/>
          <w:iCs/>
          <w:sz w:val="24"/>
          <w:szCs w:val="24"/>
        </w:rPr>
        <w:t>pelagica</w:t>
      </w:r>
      <w:proofErr w:type="spellEnd"/>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3"/>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w:t>
      </w:r>
      <w:r>
        <w:rPr>
          <w:rFonts w:ascii="Times New Roman" w:hAnsi="Times New Roman" w:cs="Times New Roman"/>
          <w:sz w:val="24"/>
          <w:szCs w:val="24"/>
        </w:rPr>
        <w:lastRenderedPageBreak/>
        <w:t xml:space="preserve">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155F3A4F"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3"/>
      <w:r w:rsidR="005E70C7" w:rsidRPr="00AD0CC1">
        <w:rPr>
          <w:rStyle w:val="CommentReference"/>
        </w:rPr>
        <w:commentReference w:id="23"/>
      </w:r>
      <w:commentRangeStart w:id="24"/>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5"/>
      <w:r w:rsidRPr="00AD0CC1">
        <w:rPr>
          <w:rFonts w:ascii="Times New Roman" w:hAnsi="Times New Roman" w:cs="Times New Roman"/>
          <w:sz w:val="24"/>
          <w:szCs w:val="24"/>
        </w:rPr>
        <w:t xml:space="preserve">CRB </w:t>
      </w:r>
      <w:commentRangeEnd w:id="25"/>
      <w:r w:rsidRPr="00AD0CC1">
        <w:rPr>
          <w:rStyle w:val="CommentReference"/>
        </w:rPr>
        <w:commentReference w:id="2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w:t>
      </w:r>
      <w:r w:rsidR="002B55D0">
        <w:rPr>
          <w:rFonts w:ascii="Times New Roman" w:hAnsi="Times New Roman" w:cs="Times New Roman"/>
          <w:sz w:val="24"/>
          <w:szCs w:val="24"/>
        </w:rPr>
        <w:t xml:space="preserve"> for others</w:t>
      </w:r>
      <w:r w:rsidR="001A710D">
        <w:rPr>
          <w:rFonts w:ascii="Times New Roman" w:hAnsi="Times New Roman" w:cs="Times New Roman"/>
          <w:sz w:val="24"/>
          <w:szCs w:val="24"/>
        </w:rPr>
        <w:t>. For instance, a study done on Whimbrels (</w:t>
      </w:r>
      <w:r w:rsidR="001A710D" w:rsidRPr="00ED21DA">
        <w:rPr>
          <w:rFonts w:ascii="Times New Roman" w:hAnsi="Times New Roman" w:cs="Times New Roman"/>
          <w:i/>
          <w:iCs/>
          <w:sz w:val="24"/>
          <w:szCs w:val="24"/>
        </w:rPr>
        <w:t xml:space="preserve">Numenius </w:t>
      </w:r>
      <w:proofErr w:type="spellStart"/>
      <w:r w:rsidR="001A710D" w:rsidRPr="00ED21DA">
        <w:rPr>
          <w:rFonts w:ascii="Times New Roman" w:hAnsi="Times New Roman" w:cs="Times New Roman"/>
          <w:i/>
          <w:iCs/>
          <w:sz w:val="24"/>
          <w:szCs w:val="24"/>
        </w:rPr>
        <w:t>phaeopus</w:t>
      </w:r>
      <w:proofErr w:type="spellEnd"/>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 xml:space="preserve">Buteo </w:t>
      </w:r>
      <w:proofErr w:type="spellStart"/>
      <w:r w:rsidR="008E660D" w:rsidRPr="00ED21DA">
        <w:rPr>
          <w:rFonts w:ascii="Times New Roman" w:hAnsi="Times New Roman" w:cs="Times New Roman"/>
          <w:i/>
          <w:iCs/>
          <w:sz w:val="24"/>
          <w:szCs w:val="24"/>
        </w:rPr>
        <w:t>swaisoni</w:t>
      </w:r>
      <w:proofErr w:type="spellEnd"/>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4"/>
      <w:r w:rsidR="005E70C7" w:rsidRPr="00AD0CC1">
        <w:rPr>
          <w:rStyle w:val="CommentReference"/>
        </w:rPr>
        <w:commentReference w:id="24"/>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3215F1EC" w14:textId="7BDCAC62" w:rsidR="00E469D8" w:rsidRPr="00ED21DA" w:rsidRDefault="00046C1B" w:rsidP="008B151C">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26"/>
      <w:commentRangeStart w:id="27"/>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w:t>
      </w:r>
      <w:r w:rsidR="0074215C" w:rsidRPr="00AD0CC1">
        <w:rPr>
          <w:rFonts w:ascii="Times New Roman" w:eastAsia="Times New Roman" w:hAnsi="Times New Roman" w:cs="Times New Roman"/>
          <w:sz w:val="24"/>
          <w:szCs w:val="24"/>
        </w:rPr>
        <w:lastRenderedPageBreak/>
        <w:t xml:space="preserve">conspecifics to spend the resting period (Ward &amp; Zahavi 1973, Wright et al. 2003). </w:t>
      </w:r>
      <w:commentRangeEnd w:id="26"/>
      <w:r w:rsidR="0074215C" w:rsidRPr="00AD0CC1">
        <w:rPr>
          <w:rStyle w:val="CommentReference"/>
        </w:rPr>
        <w:commentReference w:id="26"/>
      </w:r>
      <w:commentRangeEnd w:id="27"/>
      <w:r w:rsidR="0074215C" w:rsidRPr="00AD0CC1">
        <w:rPr>
          <w:rStyle w:val="CommentReference"/>
        </w:rPr>
        <w:commentReference w:id="27"/>
      </w:r>
      <w:r w:rsidR="0074215C" w:rsidRPr="00AD0CC1">
        <w:rPr>
          <w:rFonts w:ascii="Times New Roman" w:hAnsi="Times New Roman" w:cs="Times New Roman"/>
          <w:sz w:val="24"/>
          <w:szCs w:val="24"/>
        </w:rPr>
        <w:t xml:space="preserve"> </w:t>
      </w:r>
      <w:commentRangeStart w:id="28"/>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8"/>
      <w:r w:rsidR="0074215C" w:rsidRPr="00AD0CC1">
        <w:rPr>
          <w:rStyle w:val="CommentReference"/>
          <w:rFonts w:ascii="Times New Roman" w:hAnsi="Times New Roman" w:cs="Times New Roman"/>
        </w:rPr>
        <w:commentReference w:id="28"/>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sidR="00C53DB7">
        <w:rPr>
          <w:rFonts w:ascii="Times New Roman" w:hAnsi="Times New Roman" w:cs="Times New Roman"/>
          <w:sz w:val="24"/>
          <w:szCs w:val="24"/>
        </w:rPr>
        <w:t>Torresian</w:t>
      </w:r>
      <w:proofErr w:type="spellEnd"/>
      <w:r w:rsidR="00C53DB7">
        <w:rPr>
          <w:rFonts w:ascii="Times New Roman" w:hAnsi="Times New Roman" w:cs="Times New Roman"/>
          <w:sz w:val="24"/>
          <w:szCs w:val="24"/>
        </w:rPr>
        <w:t xml:space="preserve"> Crows (</w:t>
      </w:r>
      <w:r w:rsidR="00C53DB7" w:rsidRPr="00ED21DA">
        <w:rPr>
          <w:rFonts w:ascii="Times New Roman" w:hAnsi="Times New Roman" w:cs="Times New Roman"/>
          <w:i/>
          <w:iCs/>
          <w:sz w:val="24"/>
          <w:szCs w:val="24"/>
        </w:rPr>
        <w:t xml:space="preserve">Corvus </w:t>
      </w:r>
      <w:proofErr w:type="spellStart"/>
      <w:r w:rsidR="00C53DB7" w:rsidRPr="00ED21DA">
        <w:rPr>
          <w:rFonts w:ascii="Times New Roman" w:hAnsi="Times New Roman" w:cs="Times New Roman"/>
          <w:i/>
          <w:iCs/>
          <w:sz w:val="24"/>
          <w:szCs w:val="24"/>
        </w:rPr>
        <w:t>orru</w:t>
      </w:r>
      <w:proofErr w:type="spellEnd"/>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29"/>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29"/>
      <w:r w:rsidR="00EA6417" w:rsidRPr="00AD0CC1">
        <w:rPr>
          <w:rStyle w:val="CommentReference"/>
        </w:rPr>
        <w:commentReference w:id="29"/>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w:t>
      </w:r>
      <w:r w:rsidR="00EA6417">
        <w:rPr>
          <w:rFonts w:ascii="Times New Roman" w:eastAsia="Times New Roman" w:hAnsi="Times New Roman" w:cs="Times New Roman"/>
          <w:sz w:val="24"/>
          <w:szCs w:val="24"/>
        </w:rPr>
        <w:lastRenderedPageBreak/>
        <w:t xml:space="preserve">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 xml:space="preserve">Even within scavengers, there might be a differential pattern between obligate and facultative scavengers where the former would critically benefit from since the competition of these pulsed food resources is higher (Van </w:t>
      </w:r>
      <w:proofErr w:type="spellStart"/>
      <w:r w:rsidR="00EA6417" w:rsidRPr="00AD0CC1">
        <w:rPr>
          <w:rFonts w:ascii="Times New Roman" w:eastAsia="Times New Roman" w:hAnsi="Times New Roman" w:cs="Times New Roman"/>
          <w:sz w:val="24"/>
          <w:szCs w:val="24"/>
        </w:rPr>
        <w:t>Overveld</w:t>
      </w:r>
      <w:proofErr w:type="spellEnd"/>
      <w:r w:rsidR="00EA6417" w:rsidRPr="00AD0CC1">
        <w:rPr>
          <w:rFonts w:ascii="Times New Roman" w:eastAsia="Times New Roman" w:hAnsi="Times New Roman" w:cs="Times New Roman"/>
          <w:sz w:val="24"/>
          <w:szCs w:val="24"/>
        </w:rPr>
        <w:t xml:space="preserve"> et al. 2022).</w:t>
      </w:r>
      <w:commentRangeStart w:id="30"/>
      <w:commentRangeEnd w:id="30"/>
      <w:r w:rsidR="00EA6417" w:rsidRPr="00AD0CC1">
        <w:rPr>
          <w:rStyle w:val="CommentReference"/>
          <w:rFonts w:ascii="Times New Roman" w:hAnsi="Times New Roman" w:cs="Times New Roman"/>
        </w:rPr>
        <w:commentReference w:id="30"/>
      </w:r>
      <w:r w:rsidR="00EA6417">
        <w:rPr>
          <w:rFonts w:ascii="Times New Roman" w:eastAsia="Times New Roman" w:hAnsi="Times New Roman" w:cs="Times New Roman"/>
          <w:sz w:val="24"/>
          <w:szCs w:val="24"/>
        </w:rPr>
        <w:t xml:space="preserve"> </w:t>
      </w:r>
    </w:p>
    <w:p w14:paraId="1A8723A1" w14:textId="32317E08" w:rsidR="003817D5" w:rsidRDefault="00EA6417" w:rsidP="00BC7AB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1"/>
      <w:r w:rsidR="003F0D7B" w:rsidRPr="00AD0CC1">
        <w:rPr>
          <w:rFonts w:ascii="Times New Roman" w:eastAsia="Times New Roman" w:hAnsi="Times New Roman" w:cs="Times New Roman"/>
          <w:sz w:val="24"/>
          <w:szCs w:val="24"/>
        </w:rPr>
        <w:t xml:space="preserve"> at a roost </w:t>
      </w:r>
      <w:commentRangeEnd w:id="31"/>
      <w:r w:rsidR="003F0D7B" w:rsidRPr="00AD0CC1">
        <w:rPr>
          <w:rStyle w:val="CommentReference"/>
        </w:rPr>
        <w:commentReference w:id="31"/>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w:t>
      </w:r>
      <w:r>
        <w:rPr>
          <w:rFonts w:ascii="Times New Roman" w:eastAsia="Times New Roman" w:hAnsi="Times New Roman" w:cs="Times New Roman"/>
          <w:sz w:val="24"/>
          <w:szCs w:val="24"/>
        </w:rPr>
        <w:lastRenderedPageBreak/>
        <w:t xml:space="preserve">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0185F53B"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2"/>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2"/>
      <w:r w:rsidR="003818B6" w:rsidRPr="00AD0CC1">
        <w:rPr>
          <w:rStyle w:val="CommentReference"/>
        </w:rPr>
        <w:commentReference w:id="32"/>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3"/>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3"/>
      <w:r w:rsidR="000D6432" w:rsidRPr="00AD0CC1">
        <w:rPr>
          <w:rStyle w:val="CommentReference"/>
        </w:rPr>
        <w:commentReference w:id="33"/>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0136F8">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dontUpdate":true,"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w:t>
      </w:r>
      <w:r w:rsidRPr="00AD0CC1">
        <w:rPr>
          <w:rFonts w:ascii="Times New Roman" w:eastAsia="Times New Roman" w:hAnsi="Times New Roman" w:cs="Times New Roman"/>
          <w:sz w:val="24"/>
          <w:szCs w:val="24"/>
        </w:rPr>
        <w:lastRenderedPageBreak/>
        <w:t xml:space="preserve">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4"/>
      <w:r w:rsidRPr="00AD0CC1">
        <w:rPr>
          <w:rFonts w:ascii="Times New Roman" w:hAnsi="Times New Roman" w:cs="Times New Roman"/>
          <w:b/>
          <w:bCs/>
          <w:color w:val="auto"/>
          <w:sz w:val="24"/>
          <w:szCs w:val="24"/>
        </w:rPr>
        <w:t>1.2 The unique nature of avian foraging ecology</w:t>
      </w:r>
      <w:commentRangeEnd w:id="34"/>
      <w:r w:rsidR="00AA06D7" w:rsidRPr="00AD0CC1">
        <w:rPr>
          <w:rStyle w:val="CommentReference"/>
          <w:rFonts w:asciiTheme="minorHAnsi" w:eastAsiaTheme="minorHAnsi" w:hAnsiTheme="minorHAnsi" w:cstheme="minorBidi"/>
          <w:color w:val="auto"/>
        </w:rPr>
        <w:commentReference w:id="34"/>
      </w:r>
    </w:p>
    <w:p w14:paraId="2AA847D8" w14:textId="39A62C61" w:rsidR="007C441F"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5"/>
      <w:r w:rsidRPr="00AD0CC1">
        <w:rPr>
          <w:rFonts w:ascii="Times New Roman" w:hAnsi="Times New Roman" w:cs="Times New Roman"/>
          <w:sz w:val="24"/>
          <w:szCs w:val="24"/>
        </w:rPr>
        <w:t xml:space="preserve"> </w:t>
      </w:r>
      <w:commentRangeEnd w:id="35"/>
      <w:r w:rsidRPr="00AD0CC1">
        <w:rPr>
          <w:rStyle w:val="CommentReference"/>
        </w:rPr>
        <w:commentReference w:id="35"/>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w:t>
      </w:r>
      <w:r w:rsidR="006B6C80">
        <w:rPr>
          <w:rFonts w:ascii="Times New Roman" w:hAnsi="Times New Roman" w:cs="Times New Roman"/>
          <w:sz w:val="24"/>
          <w:szCs w:val="24"/>
        </w:rPr>
        <w:t>among the highest than any</w:t>
      </w:r>
      <w:r w:rsidR="00193CD3" w:rsidRPr="00AD0CC1">
        <w:rPr>
          <w:rFonts w:ascii="Times New Roman" w:hAnsi="Times New Roman" w:cs="Times New Roman"/>
          <w:sz w:val="24"/>
          <w:szCs w:val="24"/>
        </w:rPr>
        <w:t xml:space="preserve"> other taxa. Birds, unlike most </w:t>
      </w:r>
      <w:commentRangeStart w:id="36"/>
      <w:r w:rsidR="00193CD3" w:rsidRPr="00AD0CC1">
        <w:rPr>
          <w:rFonts w:ascii="Times New Roman" w:hAnsi="Times New Roman" w:cs="Times New Roman"/>
          <w:sz w:val="24"/>
          <w:szCs w:val="24"/>
        </w:rPr>
        <w:t>mammals</w:t>
      </w:r>
      <w:commentRangeEnd w:id="36"/>
      <w:r w:rsidR="00193CD3" w:rsidRPr="00AD0CC1">
        <w:rPr>
          <w:rStyle w:val="CommentReference"/>
        </w:rPr>
        <w:commentReference w:id="36"/>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w:t>
      </w:r>
      <w:r w:rsidR="000860A7">
        <w:rPr>
          <w:rFonts w:ascii="Times New Roman" w:hAnsi="Times New Roman" w:cs="Times New Roman"/>
          <w:sz w:val="24"/>
          <w:szCs w:val="24"/>
        </w:rPr>
        <w:t xml:space="preserve"> (</w:t>
      </w:r>
      <w:r w:rsidR="0001487D">
        <w:rPr>
          <w:rFonts w:ascii="Times New Roman" w:hAnsi="Times New Roman" w:cs="Times New Roman"/>
          <w:sz w:val="24"/>
          <w:szCs w:val="24"/>
        </w:rPr>
        <w:fldChar w:fldCharType="begin"/>
      </w:r>
      <w:r w:rsidR="0001487D">
        <w:rPr>
          <w:rFonts w:ascii="Times New Roman" w:hAnsi="Times New Roman" w:cs="Times New Roman"/>
          <w:sz w:val="24"/>
          <w:szCs w:val="24"/>
        </w:rPr>
        <w:instrText xml:space="preserve"> ADDIN ZOTERO_ITEM CSL_CITATION {"citationID":"GRBYQF36","properties":{"formattedCitation":"(H. J. Williams et al., 2020)","plainCitation":"(H. J. Williams et al., 2020)","noteIndex":0},"citationItems":[{"id":885,"uris":["http://zotero.org/users/6254983/items/FLKN6V77"],"itemData":{"id":885,"type":"article-journal","abstract":"Significance\n            Flapping flight is extremely costly for large birds, yet little is known about the conditions that force them to flap. We attached custom-made “flight recorders” to Andean condors, the world’s heaviest soaring birds, documenting every single wingbeat and when and how individuals gained altitude. Remarkably, condors flapped for only 1% of their flight time, specifically during takeoff and when close to the ground. This is particularly striking as the birds were immature. Thus, our results demonstrate that even inexperienced birds can cover vast distances over land without flapping. Overall, this can help explain how extinct birds with twice the wingspan of condors could have flown.\n          , \n            \n              Flight costs are predicted to vary with environmental conditions, and this should ultimately determine the movement capacity and distributions of large soaring birds. Despite this, little is known about how flight effort varies with environmental parameters. We deployed bio-logging devices on the world’s heaviest soaring bird, the Andean condor (\n              Vultur gryphus\n              ), to assess the extent to which these birds can operate without resorting to powered flight. Our records of individual wingbeats in &gt;216 h of flight show that condors can sustain soaring across a wide range of wind and thermal conditions, flapping for only 1% of their flight time. This is among the very lowest estimated movement costs in vertebrates. One bird even flew for &gt;5 h without flapping, covering </w:instrText>
      </w:r>
      <w:r w:rsidR="0001487D">
        <w:rPr>
          <w:rFonts w:ascii="Cambria Math" w:hAnsi="Cambria Math" w:cs="Cambria Math"/>
          <w:sz w:val="24"/>
          <w:szCs w:val="24"/>
        </w:rPr>
        <w:instrText>∼</w:instrText>
      </w:r>
      <w:r w:rsidR="0001487D">
        <w:rPr>
          <w:rFonts w:ascii="Times New Roman" w:hAnsi="Times New Roman" w:cs="Times New Roman"/>
          <w:sz w:val="24"/>
          <w:szCs w:val="24"/>
        </w:rPr>
        <w:instrText xml:space="preserve">172 km. Overall, &gt; 75% of flapping flight was associated with takeoffs. Movement between weak thermal updrafts at the start of the day also imposed a metabolic cost, with birds flapping toward the end of glides to reach ephemeral thermal updrafts. Nonetheless, the investment required was still remarkably low, and even in winter conditions with weak thermals, condors are only predicted to flap for </w:instrText>
      </w:r>
      <w:r w:rsidR="0001487D">
        <w:rPr>
          <w:rFonts w:ascii="Cambria Math" w:hAnsi="Cambria Math" w:cs="Cambria Math"/>
          <w:sz w:val="24"/>
          <w:szCs w:val="24"/>
        </w:rPr>
        <w:instrText>∼</w:instrText>
      </w:r>
      <w:r w:rsidR="0001487D">
        <w:rPr>
          <w:rFonts w:ascii="Times New Roman" w:hAnsi="Times New Roman" w:cs="Times New Roman"/>
          <w:sz w:val="24"/>
          <w:szCs w:val="24"/>
        </w:rPr>
        <w:instrText xml:space="preserve">2 s per kilometer. Therefore, the overall flight effort in the largest soaring birds appears to be constrained by the requirements for takeoff.","container-title":"Proceedings of the National Academy of Sciences","DOI":"10.1073/pnas.1907360117","ISSN":"0027-8424, 1091-6490","issue":"30","journalAbbreviation":"Proc. Natl. Acad. Sci. U.S.A.","language":"en","page":"17884-17890","source":"DOI.org (Crossref)","title":"Physical limits of flight performance in the heaviest soaring bird","volume":"117","author":[{"family":"Williams","given":"H. J."},{"family":"Shepard","given":"E. L. C."},{"family":"Holton","given":"Mark D."},{"family":"Alarcón","given":"P. A. E."},{"family":"Wilson","given":"R. P."},{"family":"Lambertucci","given":"S. A."}],"issued":{"date-parts":[["2020",7,28]]}}}],"schema":"https://github.com/citation-style-language/schema/raw/master/csl-citation.json"} </w:instrText>
      </w:r>
      <w:r w:rsidR="0001487D">
        <w:rPr>
          <w:rFonts w:ascii="Times New Roman" w:hAnsi="Times New Roman" w:cs="Times New Roman"/>
          <w:sz w:val="24"/>
          <w:szCs w:val="24"/>
        </w:rPr>
        <w:fldChar w:fldCharType="separate"/>
      </w:r>
      <w:r w:rsidR="0001487D" w:rsidRPr="0001487D">
        <w:rPr>
          <w:rFonts w:ascii="Times New Roman" w:hAnsi="Times New Roman" w:cs="Times New Roman"/>
          <w:sz w:val="24"/>
        </w:rPr>
        <w:t>Williams et al., 2020)</w:t>
      </w:r>
      <w:r w:rsidR="0001487D">
        <w:rPr>
          <w:rFonts w:ascii="Times New Roman" w:hAnsi="Times New Roman" w:cs="Times New Roman"/>
          <w:sz w:val="24"/>
          <w:szCs w:val="24"/>
        </w:rPr>
        <w:fldChar w:fldCharType="end"/>
      </w:r>
      <w:r w:rsidR="00193CD3" w:rsidRPr="00AD0CC1">
        <w:rPr>
          <w:rFonts w:ascii="Times New Roman" w:hAnsi="Times New Roman" w:cs="Times New Roman"/>
          <w:sz w:val="24"/>
          <w:szCs w:val="24"/>
        </w:rPr>
        <w:t>. This aided movement implies that flying long distances to feeding sources may not be an important limiting factor as compared to</w:t>
      </w:r>
      <w:r w:rsidR="000860A7">
        <w:rPr>
          <w:rFonts w:ascii="Times New Roman" w:hAnsi="Times New Roman" w:cs="Times New Roman"/>
          <w:sz w:val="24"/>
          <w:szCs w:val="24"/>
        </w:rPr>
        <w:t xml:space="preserve"> other</w:t>
      </w:r>
      <w:r w:rsidR="00193CD3" w:rsidRPr="00AD0CC1">
        <w:rPr>
          <w:rFonts w:ascii="Times New Roman" w:hAnsi="Times New Roman" w:cs="Times New Roman"/>
          <w:sz w:val="24"/>
          <w:szCs w:val="24"/>
        </w:rPr>
        <w:t xml:space="preserve">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w:t>
      </w:r>
    </w:p>
    <w:p w14:paraId="7981A4F7" w14:textId="50308F4E" w:rsidR="005F63AC" w:rsidRPr="00AD0CC1" w:rsidRDefault="005F63AC" w:rsidP="00E531F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Yet, </w:t>
      </w:r>
      <w:r w:rsidR="005B5843" w:rsidRPr="00AD0CC1">
        <w:rPr>
          <w:rFonts w:ascii="Times New Roman" w:hAnsi="Times New Roman" w:cs="Times New Roman"/>
          <w:sz w:val="24"/>
          <w:szCs w:val="24"/>
        </w:rPr>
        <w:t>despite their dispersal ability</w:t>
      </w:r>
      <w:r w:rsidRPr="00AD0CC1">
        <w:rPr>
          <w:rFonts w:ascii="Times New Roman" w:hAnsi="Times New Roman" w:cs="Times New Roman"/>
          <w:sz w:val="24"/>
          <w:szCs w:val="24"/>
        </w:rPr>
        <w:t xml:space="preserve">, birds </w:t>
      </w:r>
      <w:r w:rsidR="000B6115">
        <w:rPr>
          <w:rFonts w:ascii="Times New Roman" w:hAnsi="Times New Roman" w:cs="Times New Roman"/>
          <w:sz w:val="24"/>
          <w:szCs w:val="24"/>
        </w:rPr>
        <w:t xml:space="preserve">cannot forage </w:t>
      </w:r>
      <w:r w:rsidR="00F275A7">
        <w:rPr>
          <w:rFonts w:ascii="Times New Roman" w:hAnsi="Times New Roman" w:cs="Times New Roman"/>
          <w:sz w:val="24"/>
          <w:szCs w:val="24"/>
        </w:rPr>
        <w:t>relentlessly. If birds exceeded in their food intake,</w:t>
      </w:r>
      <w:r w:rsidR="00E50AA6">
        <w:rPr>
          <w:rFonts w:ascii="Times New Roman" w:hAnsi="Times New Roman" w:cs="Times New Roman"/>
          <w:sz w:val="24"/>
          <w:szCs w:val="24"/>
        </w:rPr>
        <w:t xml:space="preserve"> the increased amount of fat would increase metabolic costs of flying since additional</w:t>
      </w:r>
      <w:r w:rsidR="005D1195">
        <w:rPr>
          <w:rFonts w:ascii="Times New Roman" w:hAnsi="Times New Roman" w:cs="Times New Roman"/>
          <w:sz w:val="24"/>
          <w:szCs w:val="24"/>
        </w:rPr>
        <w:t xml:space="preserve"> muscles are being used</w:t>
      </w:r>
      <w:r w:rsidR="009D1327">
        <w:rPr>
          <w:rFonts w:ascii="Times New Roman" w:hAnsi="Times New Roman" w:cs="Times New Roman"/>
          <w:sz w:val="24"/>
          <w:szCs w:val="24"/>
        </w:rPr>
        <w:t xml:space="preserve"> </w:t>
      </w:r>
      <w:r w:rsidR="009D1327">
        <w:rPr>
          <w:rFonts w:ascii="Times New Roman" w:hAnsi="Times New Roman" w:cs="Times New Roman"/>
          <w:sz w:val="24"/>
          <w:szCs w:val="24"/>
        </w:rPr>
        <w:fldChar w:fldCharType="begin"/>
      </w:r>
      <w:r w:rsidR="009D1327">
        <w:rPr>
          <w:rFonts w:ascii="Times New Roman" w:hAnsi="Times New Roman" w:cs="Times New Roman"/>
          <w:sz w:val="24"/>
          <w:szCs w:val="24"/>
        </w:rPr>
        <w:instrText xml:space="preserve"> ADDIN ZOTERO_ITEM CSL_CITATION {"citationID":"4UuecWwh","properties":{"formattedCitation":"(Carrascal &amp; Polo, 2006)","plainCitation":"(Carrascal &amp; Polo, 2006)","noteIndex":0},"citationItems":[{"id":888,"uris":["http://zotero.org/users/6254983/items/W5SNND9Q"],"itemData":{"id":888,"type":"article-journal","container-title":"Animal Behaviour","DOI":"10.1016/j.anbehav.2005.11.027","ISSN":"00033472","issue":"3","journalAbbreviation":"Animal Behaviour","language":"en","page":"663-672","source":"DOI.org (Crossref)","title":"Effects of wing area reduction on winter body mass and foraging behaviour in coal tits: field and aviary experiments","title-short":"Effects of wing area reduction on winter body mass and foraging behaviour in coal tits","volume":"72","author":[{"family":"Carrascal","given":"Luis M."},{"family":"Polo","given":"Vicente"}],"issued":{"date-parts":[["2006",9]]}}}],"schema":"https://github.com/citation-style-language/schema/raw/master/csl-citation.json"} </w:instrText>
      </w:r>
      <w:r w:rsidR="009D1327">
        <w:rPr>
          <w:rFonts w:ascii="Times New Roman" w:hAnsi="Times New Roman" w:cs="Times New Roman"/>
          <w:sz w:val="24"/>
          <w:szCs w:val="24"/>
        </w:rPr>
        <w:fldChar w:fldCharType="separate"/>
      </w:r>
      <w:r w:rsidR="009D1327" w:rsidRPr="009D1327">
        <w:rPr>
          <w:rFonts w:ascii="Times New Roman" w:hAnsi="Times New Roman" w:cs="Times New Roman"/>
          <w:sz w:val="24"/>
        </w:rPr>
        <w:t>(Carrascal &amp; Polo, 2006)</w:t>
      </w:r>
      <w:r w:rsidR="009D1327">
        <w:rPr>
          <w:rFonts w:ascii="Times New Roman" w:hAnsi="Times New Roman" w:cs="Times New Roman"/>
          <w:sz w:val="24"/>
          <w:szCs w:val="24"/>
        </w:rPr>
        <w:fldChar w:fldCharType="end"/>
      </w:r>
      <w:r w:rsidR="005D1195">
        <w:rPr>
          <w:rFonts w:ascii="Times New Roman" w:hAnsi="Times New Roman" w:cs="Times New Roman"/>
          <w:sz w:val="24"/>
          <w:szCs w:val="24"/>
        </w:rPr>
        <w:t xml:space="preserve">. Thus, excessive foraging would </w:t>
      </w:r>
      <w:r w:rsidRPr="00AD0CC1">
        <w:rPr>
          <w:rFonts w:ascii="Times New Roman" w:hAnsi="Times New Roman" w:cs="Times New Roman"/>
          <w:sz w:val="24"/>
          <w:szCs w:val="24"/>
        </w:rPr>
        <w:t xml:space="preserve">compromise their flying abilities. </w:t>
      </w:r>
      <w:r w:rsidR="00D628B9">
        <w:rPr>
          <w:rFonts w:ascii="Times New Roman" w:hAnsi="Times New Roman" w:cs="Times New Roman"/>
          <w:sz w:val="24"/>
          <w:szCs w:val="24"/>
        </w:rPr>
        <w:t xml:space="preserve"> </w:t>
      </w:r>
      <w:r w:rsidRPr="00AD0CC1">
        <w:rPr>
          <w:rFonts w:ascii="Times New Roman" w:hAnsi="Times New Roman" w:cs="Times New Roman"/>
          <w:sz w:val="24"/>
          <w:szCs w:val="24"/>
        </w:rPr>
        <w:t xml:space="preserve">As such, cost-benefits of when and where to eat need to be carefully assessed before engaging in foraging. </w:t>
      </w:r>
      <w:r w:rsidR="00A502C5">
        <w:rPr>
          <w:rFonts w:ascii="Times New Roman" w:hAnsi="Times New Roman" w:cs="Times New Roman"/>
          <w:sz w:val="24"/>
          <w:szCs w:val="24"/>
        </w:rPr>
        <w:t>While actively defending a territory for foraging giv</w:t>
      </w:r>
      <w:r w:rsidR="00274D17">
        <w:rPr>
          <w:rFonts w:ascii="Times New Roman" w:hAnsi="Times New Roman" w:cs="Times New Roman"/>
          <w:sz w:val="24"/>
          <w:szCs w:val="24"/>
        </w:rPr>
        <w:t>es the individuals exclusive access to a resource,</w:t>
      </w:r>
      <w:r w:rsidR="001138B6">
        <w:rPr>
          <w:rFonts w:ascii="Times New Roman" w:hAnsi="Times New Roman" w:cs="Times New Roman"/>
          <w:sz w:val="24"/>
          <w:szCs w:val="24"/>
        </w:rPr>
        <w:t xml:space="preserve"> it</w:t>
      </w:r>
      <w:r w:rsidR="00F81B26">
        <w:rPr>
          <w:rFonts w:ascii="Times New Roman" w:hAnsi="Times New Roman" w:cs="Times New Roman"/>
          <w:sz w:val="24"/>
          <w:szCs w:val="24"/>
        </w:rPr>
        <w:t xml:space="preserve"> imp</w:t>
      </w:r>
      <w:r w:rsidR="00452FEB">
        <w:rPr>
          <w:rFonts w:ascii="Times New Roman" w:hAnsi="Times New Roman" w:cs="Times New Roman"/>
          <w:sz w:val="24"/>
          <w:szCs w:val="24"/>
        </w:rPr>
        <w:t xml:space="preserve">lies a high cost at all times, </w:t>
      </w:r>
      <w:r w:rsidR="00A71D01">
        <w:rPr>
          <w:rFonts w:ascii="Times New Roman" w:hAnsi="Times New Roman" w:cs="Times New Roman"/>
          <w:sz w:val="24"/>
          <w:szCs w:val="24"/>
        </w:rPr>
        <w:t>even</w:t>
      </w:r>
      <w:r w:rsidR="00452FEB">
        <w:rPr>
          <w:rFonts w:ascii="Times New Roman" w:hAnsi="Times New Roman" w:cs="Times New Roman"/>
          <w:sz w:val="24"/>
          <w:szCs w:val="24"/>
        </w:rPr>
        <w:t xml:space="preserve"> </w:t>
      </w:r>
      <w:r w:rsidR="00A71D01">
        <w:rPr>
          <w:rFonts w:ascii="Times New Roman" w:hAnsi="Times New Roman" w:cs="Times New Roman"/>
          <w:sz w:val="24"/>
          <w:szCs w:val="24"/>
        </w:rPr>
        <w:t>when</w:t>
      </w:r>
      <w:r w:rsidR="00452FEB">
        <w:rPr>
          <w:rFonts w:ascii="Times New Roman" w:hAnsi="Times New Roman" w:cs="Times New Roman"/>
          <w:sz w:val="24"/>
          <w:szCs w:val="24"/>
        </w:rPr>
        <w:t xml:space="preserve"> the resource is not </w:t>
      </w:r>
      <w:r w:rsidR="00A71D01">
        <w:rPr>
          <w:rFonts w:ascii="Times New Roman" w:hAnsi="Times New Roman" w:cs="Times New Roman"/>
          <w:sz w:val="24"/>
          <w:szCs w:val="24"/>
        </w:rPr>
        <w:t>being used.</w:t>
      </w:r>
      <w:r w:rsidR="00FD32E4">
        <w:rPr>
          <w:rFonts w:ascii="Times New Roman" w:hAnsi="Times New Roman" w:cs="Times New Roman"/>
          <w:sz w:val="24"/>
          <w:szCs w:val="24"/>
        </w:rPr>
        <w:t xml:space="preserve"> Thus,</w:t>
      </w:r>
      <w:r w:rsidR="000B2CC2">
        <w:rPr>
          <w:rFonts w:ascii="Times New Roman" w:hAnsi="Times New Roman" w:cs="Times New Roman"/>
          <w:sz w:val="24"/>
          <w:szCs w:val="24"/>
        </w:rPr>
        <w:t xml:space="preserve"> </w:t>
      </w:r>
      <w:r w:rsidR="00E043E4">
        <w:rPr>
          <w:rFonts w:ascii="Times New Roman" w:hAnsi="Times New Roman" w:cs="Times New Roman"/>
          <w:sz w:val="24"/>
          <w:szCs w:val="24"/>
        </w:rPr>
        <w:t xml:space="preserve">the use of </w:t>
      </w:r>
      <w:r w:rsidR="000B2CC2">
        <w:rPr>
          <w:rFonts w:ascii="Times New Roman" w:hAnsi="Times New Roman" w:cs="Times New Roman"/>
          <w:sz w:val="24"/>
          <w:szCs w:val="24"/>
        </w:rPr>
        <w:t xml:space="preserve">social information </w:t>
      </w:r>
      <w:r w:rsidR="00E043E4">
        <w:rPr>
          <w:rFonts w:ascii="Times New Roman" w:hAnsi="Times New Roman" w:cs="Times New Roman"/>
          <w:sz w:val="24"/>
          <w:szCs w:val="24"/>
        </w:rPr>
        <w:t>to find</w:t>
      </w:r>
      <w:r w:rsidR="000B2CC2">
        <w:rPr>
          <w:rFonts w:ascii="Times New Roman" w:hAnsi="Times New Roman" w:cs="Times New Roman"/>
          <w:sz w:val="24"/>
          <w:szCs w:val="24"/>
        </w:rPr>
        <w:t xml:space="preserve"> foraging patches</w:t>
      </w:r>
      <w:r w:rsidR="00E043E4">
        <w:rPr>
          <w:rFonts w:ascii="Times New Roman" w:hAnsi="Times New Roman" w:cs="Times New Roman"/>
          <w:sz w:val="24"/>
          <w:szCs w:val="24"/>
        </w:rPr>
        <w:t xml:space="preserve"> is an appealing</w:t>
      </w:r>
      <w:r w:rsidR="0059502C">
        <w:rPr>
          <w:rFonts w:ascii="Times New Roman" w:hAnsi="Times New Roman" w:cs="Times New Roman"/>
          <w:sz w:val="24"/>
          <w:szCs w:val="24"/>
        </w:rPr>
        <w:t xml:space="preserve"> low-cost strategy</w:t>
      </w:r>
      <w:r w:rsidR="00EE3037">
        <w:rPr>
          <w:rFonts w:ascii="Times New Roman" w:hAnsi="Times New Roman" w:cs="Times New Roman"/>
          <w:sz w:val="24"/>
          <w:szCs w:val="24"/>
        </w:rPr>
        <w:t xml:space="preserve"> without the need to compromise fly abilities, which ultimately</w:t>
      </w:r>
      <w:r w:rsidR="008C7231">
        <w:rPr>
          <w:rFonts w:ascii="Times New Roman" w:hAnsi="Times New Roman" w:cs="Times New Roman"/>
          <w:sz w:val="24"/>
          <w:szCs w:val="24"/>
        </w:rPr>
        <w:t xml:space="preserve"> would</w:t>
      </w:r>
      <w:r w:rsidR="00EE3037">
        <w:rPr>
          <w:rFonts w:ascii="Times New Roman" w:hAnsi="Times New Roman" w:cs="Times New Roman"/>
          <w:sz w:val="24"/>
          <w:szCs w:val="24"/>
        </w:rPr>
        <w:t xml:space="preserve"> </w:t>
      </w:r>
      <w:r w:rsidR="008C7231">
        <w:rPr>
          <w:rFonts w:ascii="Times New Roman" w:hAnsi="Times New Roman" w:cs="Times New Roman"/>
          <w:sz w:val="24"/>
          <w:szCs w:val="24"/>
        </w:rPr>
        <w:t>also increase</w:t>
      </w:r>
      <w:r w:rsidR="00EE3037">
        <w:rPr>
          <w:rFonts w:ascii="Times New Roman" w:hAnsi="Times New Roman" w:cs="Times New Roman"/>
          <w:sz w:val="24"/>
          <w:szCs w:val="24"/>
        </w:rPr>
        <w:t xml:space="preserve"> predation risk</w:t>
      </w:r>
      <w:r w:rsidR="00343A87">
        <w:rPr>
          <w:rFonts w:ascii="Times New Roman" w:hAnsi="Times New Roman" w:cs="Times New Roman"/>
          <w:sz w:val="24"/>
          <w:szCs w:val="24"/>
        </w:rPr>
        <w:t xml:space="preserve"> </w:t>
      </w:r>
      <w:r w:rsidR="00A33120">
        <w:rPr>
          <w:rFonts w:ascii="Times New Roman" w:hAnsi="Times New Roman" w:cs="Times New Roman"/>
          <w:sz w:val="24"/>
          <w:szCs w:val="24"/>
        </w:rPr>
        <w:fldChar w:fldCharType="begin"/>
      </w:r>
      <w:r w:rsidR="00A33120">
        <w:rPr>
          <w:rFonts w:ascii="Times New Roman" w:hAnsi="Times New Roman" w:cs="Times New Roman"/>
          <w:sz w:val="24"/>
          <w:szCs w:val="24"/>
        </w:rPr>
        <w:instrText xml:space="preserve"> ADDIN ZOTERO_ITEM CSL_CITATION {"citationID":"CptJxMP3","properties":{"formattedCitation":"(Bonter et al., 2013)","plainCitation":"(Bonter et al., 2013)","noteIndex":0},"citationItems":[{"id":889,"uris":["http://zotero.org/users/6254983/items/Z75WN4ZU"],"itemData":{"id":889,"type":"article-journal","abstract":"Daily patterns in the foraging behaviour of birds are assumed to balance the counteracting risks of predation and starvation. Predation risks are a function of the influence of weight on flight performance and foraging behaviours that may expose individuals to predators. Although recent research sheds light on daily patterns in weight gain, little data exist on daily foraging routines in free-living birds. In order to test the predictions of various hypotheses about daily patterns of foraging, we quantified the activity of four species of passerines in winter using radio-frequency identification receivers built into supplemental feeding stations. From records of 472 368 feeder visits by tagged birds, we found that birds generally started to feed before sunrise and continued to forage at a steady to increasing rate throughout the day. Foraging in most species terminated well before sunset, suggesting their required level of energy reserves was being reached before the end of the day. These results support the risk-spreading theorem over a long-standing hypothesis predicting bimodality in foraging behaviour purportedly driven by a trade-off between the risks of starvation and predation. Given the increased energetic demands experienced by birds during colder weather, our results suggest that birds' perceptions of risk are biased towards starvation avoidance in winter.","container-title":"Proceedings of the Royal Society B: Biological Sciences","DOI":"10.1098/rspb.2012.3087","ISSN":"0962-8452, 1471-2954","issue":"1760","journalAbbreviation":"Proc. R. Soc. B.","language":"en","page":"20123087","source":"DOI.org (Crossref)","title":"Daily foraging patterns in free-living birds: exploring the predation–starvation trade-off","title-short":"Daily foraging patterns in free-living birds","volume":"280","author":[{"family":"Bonter","given":"David N."},{"family":"Zuckerberg","given":"Benjamin"},{"family":"Sedgwick","given":"Carolyn W."},{"family":"Hochachka","given":"Wesley M."}],"issued":{"date-parts":[["2013",6,7]]}}}],"schema":"https://github.com/citation-style-language/schema/raw/master/csl-citation.json"} </w:instrText>
      </w:r>
      <w:r w:rsidR="00A33120">
        <w:rPr>
          <w:rFonts w:ascii="Times New Roman" w:hAnsi="Times New Roman" w:cs="Times New Roman"/>
          <w:sz w:val="24"/>
          <w:szCs w:val="24"/>
        </w:rPr>
        <w:fldChar w:fldCharType="separate"/>
      </w:r>
      <w:r w:rsidR="00A33120" w:rsidRPr="00A33120">
        <w:rPr>
          <w:rFonts w:ascii="Times New Roman" w:hAnsi="Times New Roman" w:cs="Times New Roman"/>
          <w:sz w:val="24"/>
        </w:rPr>
        <w:t>(Bonter et al., 2013)</w:t>
      </w:r>
      <w:r w:rsidR="00A33120">
        <w:rPr>
          <w:rFonts w:ascii="Times New Roman" w:hAnsi="Times New Roman" w:cs="Times New Roman"/>
          <w:sz w:val="24"/>
          <w:szCs w:val="24"/>
        </w:rPr>
        <w:fldChar w:fldCharType="end"/>
      </w:r>
      <w:r w:rsidR="0050778C">
        <w:rPr>
          <w:rFonts w:ascii="Times New Roman" w:hAnsi="Times New Roman" w:cs="Times New Roman"/>
          <w:sz w:val="24"/>
          <w:szCs w:val="24"/>
        </w:rPr>
        <w:t>.</w:t>
      </w:r>
      <w:r w:rsidR="002D10F6" w:rsidRPr="00AD0CC1">
        <w:rPr>
          <w:rFonts w:ascii="Times New Roman" w:hAnsi="Times New Roman" w:cs="Times New Roman"/>
          <w:sz w:val="24"/>
          <w:szCs w:val="24"/>
        </w:rPr>
        <w:t xml:space="preserve"> Perhaps the paradox of communal roosting lies in the proposed counterintuitive advantages of group foraging, as opposed to looking for resources individually.</w:t>
      </w:r>
    </w:p>
    <w:p w14:paraId="1FCAB521" w14:textId="475B9D94" w:rsidR="00E531F7" w:rsidRDefault="00B22820" w:rsidP="00332C0A">
      <w:pPr>
        <w:spacing w:line="360" w:lineRule="auto"/>
        <w:ind w:firstLine="720"/>
        <w:jc w:val="both"/>
        <w:rPr>
          <w:ins w:id="37" w:author="sandra cuadros" w:date="2025-06-21T11:51:00Z" w16du:dateUtc="2025-06-21T18:51:00Z"/>
          <w:rFonts w:ascii="Times New Roman" w:hAnsi="Times New Roman" w:cs="Times New Roman"/>
          <w:sz w:val="24"/>
          <w:szCs w:val="24"/>
        </w:rPr>
      </w:pPr>
      <w:r w:rsidRPr="00AD0CC1">
        <w:rPr>
          <w:rFonts w:ascii="Times New Roman" w:hAnsi="Times New Roman" w:cs="Times New Roman"/>
          <w:sz w:val="24"/>
          <w:szCs w:val="24"/>
        </w:rPr>
        <w:lastRenderedPageBreak/>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w:t>
      </w:r>
      <w:r w:rsidR="007824AE">
        <w:rPr>
          <w:rFonts w:ascii="Times New Roman" w:hAnsi="Times New Roman" w:cs="Times New Roman"/>
          <w:sz w:val="24"/>
          <w:szCs w:val="24"/>
        </w:rPr>
        <w:t xml:space="preserve">While </w:t>
      </w:r>
      <w:r w:rsidR="00F35CD8">
        <w:rPr>
          <w:rFonts w:ascii="Times New Roman" w:hAnsi="Times New Roman" w:cs="Times New Roman"/>
          <w:sz w:val="24"/>
          <w:szCs w:val="24"/>
        </w:rPr>
        <w:t>CRB is observed in many sister species and clades,</w:t>
      </w:r>
      <w:r w:rsidR="00E3083E">
        <w:rPr>
          <w:rFonts w:ascii="Times New Roman" w:hAnsi="Times New Roman" w:cs="Times New Roman"/>
          <w:sz w:val="24"/>
          <w:szCs w:val="24"/>
        </w:rPr>
        <w:t xml:space="preserve"> </w:t>
      </w:r>
      <w:r w:rsidR="00720A3F">
        <w:rPr>
          <w:rFonts w:ascii="Times New Roman" w:hAnsi="Times New Roman" w:cs="Times New Roman"/>
          <w:sz w:val="24"/>
          <w:szCs w:val="24"/>
        </w:rPr>
        <w:t>there are several examples of highly related species that have not evolved the same behaviour.</w:t>
      </w:r>
      <w:r w:rsidR="004844B0">
        <w:rPr>
          <w:rFonts w:ascii="Times New Roman" w:hAnsi="Times New Roman" w:cs="Times New Roman"/>
          <w:sz w:val="24"/>
          <w:szCs w:val="24"/>
        </w:rPr>
        <w:t xml:space="preserve"> CRB is also observed in species from </w:t>
      </w:r>
      <w:r w:rsidR="004844B0">
        <w:rPr>
          <w:rFonts w:ascii="Times New Roman" w:hAnsi="Times New Roman" w:cs="Times New Roman"/>
          <w:sz w:val="24"/>
          <w:szCs w:val="24"/>
        </w:rPr>
        <w:t xml:space="preserve">different </w:t>
      </w:r>
      <w:r w:rsidR="004844B0" w:rsidRPr="00AD0CC1">
        <w:rPr>
          <w:rFonts w:ascii="Times New Roman" w:hAnsi="Times New Roman" w:cs="Times New Roman"/>
          <w:sz w:val="24"/>
          <w:szCs w:val="24"/>
        </w:rPr>
        <w:t>feeding guild</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strateg</w:t>
      </w:r>
      <w:r w:rsidR="004844B0">
        <w:rPr>
          <w:rFonts w:ascii="Times New Roman" w:hAnsi="Times New Roman" w:cs="Times New Roman"/>
          <w:sz w:val="24"/>
          <w:szCs w:val="24"/>
        </w:rPr>
        <w:t>ies</w:t>
      </w:r>
      <w:r w:rsidR="004844B0" w:rsidRPr="00AD0CC1">
        <w:rPr>
          <w:rFonts w:ascii="Times New Roman" w:hAnsi="Times New Roman" w:cs="Times New Roman"/>
          <w:sz w:val="24"/>
          <w:szCs w:val="24"/>
        </w:rPr>
        <w:t>, dietary type</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w:t>
      </w:r>
      <w:r w:rsidR="004844B0">
        <w:rPr>
          <w:rFonts w:ascii="Times New Roman" w:hAnsi="Times New Roman" w:cs="Times New Roman"/>
          <w:sz w:val="24"/>
          <w:szCs w:val="24"/>
        </w:rPr>
        <w:t xml:space="preserve">and </w:t>
      </w:r>
      <w:r w:rsidR="004844B0" w:rsidRPr="00AD0CC1">
        <w:rPr>
          <w:rFonts w:ascii="Times New Roman" w:hAnsi="Times New Roman" w:cs="Times New Roman"/>
          <w:sz w:val="24"/>
          <w:szCs w:val="24"/>
        </w:rPr>
        <w:t>region</w:t>
      </w:r>
      <w:r w:rsidR="004844B0">
        <w:rPr>
          <w:rFonts w:ascii="Times New Roman" w:hAnsi="Times New Roman" w:cs="Times New Roman"/>
          <w:sz w:val="24"/>
          <w:szCs w:val="24"/>
        </w:rPr>
        <w:t>s</w:t>
      </w:r>
      <w:r w:rsidR="004844B0">
        <w:rPr>
          <w:rFonts w:ascii="Times New Roman" w:hAnsi="Times New Roman" w:cs="Times New Roman"/>
          <w:sz w:val="24"/>
          <w:szCs w:val="24"/>
        </w:rPr>
        <w:t>, however</w:t>
      </w:r>
      <w:r w:rsidR="00181323">
        <w:rPr>
          <w:rFonts w:ascii="Times New Roman" w:hAnsi="Times New Roman" w:cs="Times New Roman"/>
          <w:sz w:val="24"/>
          <w:szCs w:val="24"/>
        </w:rPr>
        <w:t>, the persistence of the behaviour in each of these groups may not be at random</w:t>
      </w:r>
      <w:r w:rsidR="001F3EAE">
        <w:rPr>
          <w:rFonts w:ascii="Times New Roman" w:hAnsi="Times New Roman" w:cs="Times New Roman"/>
          <w:sz w:val="24"/>
          <w:szCs w:val="24"/>
        </w:rPr>
        <w:t xml:space="preserve"> but instead have a biologic foundation</w:t>
      </w:r>
      <w:r w:rsidR="00171E41" w:rsidRPr="00AD0CC1">
        <w:rPr>
          <w:rFonts w:ascii="Times New Roman" w:hAnsi="Times New Roman" w:cs="Times New Roman"/>
          <w:sz w:val="24"/>
          <w:szCs w:val="24"/>
        </w:rPr>
        <w:t xml:space="preserve">.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r w:rsidR="00E531F7">
        <w:rPr>
          <w:rFonts w:ascii="Times New Roman" w:hAnsi="Times New Roman" w:cs="Times New Roman"/>
          <w:sz w:val="24"/>
          <w:szCs w:val="24"/>
        </w:rPr>
        <w:t xml:space="preserve"> </w:t>
      </w:r>
    </w:p>
    <w:p w14:paraId="15FC0FB3" w14:textId="77777777" w:rsidR="001716FD" w:rsidRDefault="001716FD" w:rsidP="00332C0A">
      <w:pPr>
        <w:spacing w:line="360" w:lineRule="auto"/>
        <w:ind w:firstLine="720"/>
        <w:jc w:val="both"/>
      </w:pPr>
    </w:p>
    <w:p w14:paraId="5C5EB8F6" w14:textId="77777777" w:rsidR="00C85552" w:rsidDel="00332C0A" w:rsidRDefault="00C85552" w:rsidP="00D624C2">
      <w:pPr>
        <w:pStyle w:val="Heading2"/>
        <w:spacing w:line="360" w:lineRule="auto"/>
        <w:jc w:val="both"/>
        <w:rPr>
          <w:del w:id="38" w:author="sandra cuadros" w:date="2025-06-21T11:51:00Z" w16du:dateUtc="2025-06-21T18:51:00Z"/>
          <w:rFonts w:ascii="Times New Roman" w:hAnsi="Times New Roman" w:cs="Times New Roman"/>
          <w:b/>
          <w:bCs/>
          <w:color w:val="auto"/>
          <w:sz w:val="24"/>
          <w:szCs w:val="24"/>
        </w:rPr>
      </w:pPr>
    </w:p>
    <w:p w14:paraId="00109348" w14:textId="76BBFC1B" w:rsidR="00D624C2"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3 Movement ecology and </w:t>
      </w:r>
      <w:r w:rsidR="00AD3EB7" w:rsidRPr="00332C0A">
        <w:rPr>
          <w:rFonts w:ascii="Times New Roman" w:hAnsi="Times New Roman" w:cs="Times New Roman"/>
          <w:b/>
          <w:bCs/>
          <w:color w:val="auto"/>
          <w:sz w:val="24"/>
          <w:szCs w:val="24"/>
          <w:highlight w:val="yellow"/>
        </w:rPr>
        <w:t>CRB?</w:t>
      </w:r>
    </w:p>
    <w:p w14:paraId="24590AAB" w14:textId="31B38338" w:rsidR="0087113C" w:rsidDel="001716FD" w:rsidRDefault="0087113C" w:rsidP="0087113C">
      <w:pPr>
        <w:rPr>
          <w:del w:id="39" w:author="sandra cuadros" w:date="2025-06-21T11:51:00Z" w16du:dateUtc="2025-06-21T18:51:00Z"/>
        </w:rPr>
      </w:pPr>
    </w:p>
    <w:p w14:paraId="4A6381E1" w14:textId="77777777" w:rsidR="0087113C" w:rsidDel="006614F3" w:rsidRDefault="0087113C" w:rsidP="0087113C">
      <w:pPr>
        <w:rPr>
          <w:del w:id="40" w:author="sandra cuadros" w:date="2025-06-21T18:24:00Z" w16du:dateUtc="2025-06-22T01:24:00Z"/>
        </w:rPr>
      </w:pPr>
    </w:p>
    <w:p w14:paraId="2C98A9EA" w14:textId="56E74312" w:rsidR="00596707" w:rsidRPr="00332C0A" w:rsidDel="003A254A" w:rsidRDefault="0087113C" w:rsidP="00332C0A">
      <w:pPr>
        <w:rPr>
          <w:del w:id="41" w:author="sandra cuadros" w:date="2025-06-21T18:24:00Z" w16du:dateUtc="2025-06-22T01:24:00Z"/>
        </w:rPr>
      </w:pPr>
      <w:del w:id="42" w:author="sandra cuadros" w:date="2025-06-21T18:24:00Z" w16du:dateUtc="2025-06-22T01:24:00Z">
        <w:r w:rsidDel="006614F3">
          <w:delText xml:space="preserve">A PARAGRAPH </w:delText>
        </w:r>
      </w:del>
    </w:p>
    <w:p w14:paraId="56CFC2CF" w14:textId="2D4FE616" w:rsidR="004C209D" w:rsidRDefault="0056389C" w:rsidP="003A254A">
      <w:pPr>
        <w:spacing w:line="360" w:lineRule="auto"/>
        <w:rPr>
          <w:ins w:id="43" w:author="sandra cuadros" w:date="2025-06-21T11:58:00Z" w16du:dateUtc="2025-06-21T18:58:00Z"/>
          <w:rFonts w:ascii="Times New Roman" w:hAnsi="Times New Roman" w:cs="Times New Roman"/>
          <w:sz w:val="24"/>
          <w:szCs w:val="24"/>
        </w:rPr>
        <w:pPrChange w:id="44" w:author="sandra cuadros" w:date="2025-06-21T18:25:00Z" w16du:dateUtc="2025-06-22T01:25:00Z">
          <w:pPr>
            <w:spacing w:line="360" w:lineRule="auto"/>
            <w:ind w:firstLine="720"/>
            <w:jc w:val="both"/>
          </w:pPr>
        </w:pPrChange>
      </w:pPr>
      <w:ins w:id="45" w:author="sandra cuadros" w:date="2025-06-21T11:55:00Z" w16du:dateUtc="2025-06-21T18:55:00Z">
        <w:r>
          <w:rPr>
            <w:rFonts w:ascii="Times New Roman" w:eastAsia="Times New Roman" w:hAnsi="Times New Roman" w:cs="Times New Roman"/>
            <w:sz w:val="24"/>
            <w:szCs w:val="24"/>
          </w:rPr>
          <w:t xml:space="preserve">The </w:t>
        </w:r>
        <w:r w:rsidRPr="00AD0CC1">
          <w:rPr>
            <w:rFonts w:ascii="Times New Roman" w:hAnsi="Times New Roman" w:cs="Times New Roman"/>
            <w:sz w:val="24"/>
            <w:szCs w:val="24"/>
          </w:rPr>
          <w:t>advance of tracking technology</w:t>
        </w:r>
        <w:r w:rsidRPr="00AD0CC1" w:rsidDel="00D95F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significantly enhanced our opportunity to study wildlife movement ecology and behaviour </w:t>
        </w:r>
      </w:ins>
      <w:r w:rsidR="00824852">
        <w:rPr>
          <w:rFonts w:ascii="Times New Roman" w:eastAsia="Times New Roman" w:hAnsi="Times New Roman" w:cs="Times New Roman"/>
          <w:sz w:val="24"/>
          <w:szCs w:val="24"/>
        </w:rPr>
        <w:fldChar w:fldCharType="begin"/>
      </w:r>
      <w:r w:rsidR="00824852">
        <w:rPr>
          <w:rFonts w:ascii="Times New Roman" w:eastAsia="Times New Roman" w:hAnsi="Times New Roman" w:cs="Times New Roman"/>
          <w:sz w:val="24"/>
          <w:szCs w:val="24"/>
        </w:rPr>
        <w:instrText xml:space="preserve"> ADDIN ZOTERO_ITEM CSL_CITATION {"citationID":"uHdCUzsr","properties":{"formattedCitation":"(Kays et al., 2015)","plainCitation":"(Kays et al., 2015)","noteIndex":0},"citationItems":[{"id":6,"uris":["http://zotero.org/users/6254983/items/TCP2YUQX"],"itemData":{"id":6,"type":"article-journal","abstract":"A brave new world with a wider view\n            \n              Researchers have long attempted to follow animals as they move through their environment. Until relatively recently, however, such efforts were limited to short distances and times in species large enough to carry large batteries and transmitters. New technologies have opened up new frontiers in animal tracking remote data collection. Hussey\n              et al.\n              review the unique directions such efforts have taken for marine systems, while Kays\n              et al.\n              review recent advances for terrestrial species. We have entered a new era of animal ecology, where animals act as both subjects and samplers of their environments.\n            \n            \n              Science\n              , this issue\n              10.1126/science.1255642\n              ,\n              10.1126/science.aaa2478\n            \n          , \n            \n              BACKGROUND\n              The movement of animals makes them fascinating but difficult study subjects. Animal movements underpin many biological phenomena, and understanding them is critical for applications in conservation, health, and food. Traditional approaches to animal tracking used field biologists wielding antennas to record a few dozen locations per animal, revealing only the most general patterns of animal space use. The advent of satellite tracking automated this process, but initially was limited to larger animals and increased the resolution of trajectories to only a few hundred locations per animal. The last few years have shown exponential improvement in tracking technology, leading to smaller tracking devices that can return millions of movement steps for ever-smaller animals. Finally, we have a tool that returns high-resolution data that reveal the detailed facets of animal movement and its many implications for biodiversity, animal ecology, behavior, and ecosystem function.\n            \n            \n              ADVANCES\n              Improved technology has brought animal tracking into the realm of big data, not only through high-resolution movement trajectories, but also through the addition of other on-animal sensors and the integration of remote sensing data about the environment through which these animals are moving. These new data are opening up a breadth of new scientific questions about ecology, evolution, and physiology and enable the use of animals as sensors of the environment. High–temporal resolution movement data also can document brief but important contacts between animals, creating new opportunities to study social networks, as well as interspecific interactions such as competition and predation. With solar panels keeping batteries charged, “lifetime” tracks can now be collected for some species, while broader approaches are aiming for species-wide sampling across multiple populations. Miniaturized tags also help reduce the impact of the devices on the study subjects, improving animal welfare and scientific results. As in other disciplines, the explosion of data volume and variety has created new challenges and opportunities for information management, integration, and analysis. In an exciting interdisciplinary push, biologists, statisticians, and computer scientists have begun to develop new tools that are already leading to new insights and scientific breakthroughs.\n            \n            \n              OUTLOOK\n              We suggest that a golden age of animal tracking science has begun and that the upcoming years will be a time of unprecedented exciting discoveries. Technology continues to improve our ability to track animals, with the promise of smaller tags collecting more data, less invasively, on a greater variety of animals. The big-data tracking studies that are just now being pioneered will become commonplace. If analytical developments can keep pace, the field will be able to develop real-time predictive models that integrate habitat preferences, movement abilities, sensory capacities, and animal memories into movement forecasts. The unique perspective offered by big-data animal tracking enables a new view of animals as naturally evolved sensors of environment, which we think has the potential to help us monitor the planet in completely new ways. A massive multi-individual monitoring program would allow a quorum sensing of our planet, using a variety of species to tap into the diversity of senses that have evolved across animal groups, providing new insight on our world through the sixth sense of the global animal collective. We expect that the field will soon reach a transformational point where these studies do more than inform us about particular species of animals, but allow the animals to teach us about the world.\n              \n                \n                  Big-data animal tracking.\n                  The red trajectory shows how studies can now track animals with unprecedented detail, allowing researchers to predict the causes and consequences of movements, and animals to become environmental sensors. Multisensor tracking tags monitor movement, behavior, physiology, and environmental context. Geo- and biosciences merge now using a multitude of remote-sensing data. Understanding how social and interspecific interactions affect movement is the next big frontier.\n                \n                \n              \n            \n          , \n            Moving animals connect our world, spreading pollen, seeds, nutrients, and parasites as they go about the their daily lives. Recent integration of high-resolution Global Positioning System and other sensors into miniaturized tracking tags has dramatically improved our ability to describe animal movement. This has created opportunities and challenges that parallel big data transformations in other fields and has rapidly advanced animal ecology and physiology. New analytical approaches, combined with remotely sensed or modeled environmental information, have opened up a host of new questions on the causes of movement and its consequences for individuals, populations, and ecosystems. Simultaneous tracking of multiple animals is leading to new insights on species interactions and, scaled up, may enable distributed monitoring of both animals and our changing environment.","container-title":"Science","DOI":"10.1126/science.aaa2478","ISSN":"0036-8075, 1095-9203","issue":"6240","journalAbbreviation":"Science","language":"en","page":"aaa2478","source":"DOI.org (Crossref)","title":"Terrestrial animal tracking as an eye on life and planet","volume":"348","author":[{"family":"Kays","given":"Roland"},{"family":"Crofoot","given":"Margaret C."},{"family":"Jetz","given":"Walter"},{"family":"Wikelski","given":"Martin"}],"issued":{"date-parts":[["2015",6,12]]}}}],"schema":"https://github.com/citation-style-language/schema/raw/master/csl-citation.json"} </w:instrText>
      </w:r>
      <w:r w:rsidR="00824852">
        <w:rPr>
          <w:rFonts w:ascii="Times New Roman" w:eastAsia="Times New Roman" w:hAnsi="Times New Roman" w:cs="Times New Roman"/>
          <w:sz w:val="24"/>
          <w:szCs w:val="24"/>
        </w:rPr>
        <w:fldChar w:fldCharType="separate"/>
      </w:r>
      <w:r w:rsidR="00824852" w:rsidRPr="00824852">
        <w:rPr>
          <w:rFonts w:ascii="Times New Roman" w:hAnsi="Times New Roman" w:cs="Times New Roman"/>
          <w:sz w:val="24"/>
        </w:rPr>
        <w:t>(Kays et al., 2015)</w:t>
      </w:r>
      <w:r w:rsidR="00824852">
        <w:rPr>
          <w:rFonts w:ascii="Times New Roman" w:eastAsia="Times New Roman" w:hAnsi="Times New Roman" w:cs="Times New Roman"/>
          <w:sz w:val="24"/>
          <w:szCs w:val="24"/>
        </w:rPr>
        <w:fldChar w:fldCharType="end"/>
      </w:r>
      <w:ins w:id="46" w:author="sandra cuadros" w:date="2025-06-21T11:55:00Z" w16du:dateUtc="2025-06-21T18:55:00Z">
        <w:r>
          <w:rPr>
            <w:rFonts w:ascii="Times New Roman" w:eastAsia="Times New Roman" w:hAnsi="Times New Roman" w:cs="Times New Roman"/>
            <w:sz w:val="24"/>
            <w:szCs w:val="24"/>
          </w:rPr>
          <w:t xml:space="preserve">. </w:t>
        </w:r>
      </w:ins>
      <w:ins w:id="47" w:author="sandra cuadros" w:date="2025-06-21T11:56:00Z" w16du:dateUtc="2025-06-21T18:56:00Z">
        <w:r w:rsidR="00824852" w:rsidRPr="00AD0CC1">
          <w:rPr>
            <w:rFonts w:ascii="Times New Roman" w:hAnsi="Times New Roman" w:cs="Times New Roman"/>
            <w:sz w:val="24"/>
            <w:szCs w:val="24"/>
          </w:rPr>
          <w:t>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00824852" w:rsidRPr="00AD0CC1">
          <w:rPr>
            <w:rFonts w:ascii="Times New Roman" w:hAnsi="Times New Roman" w:cs="Times New Roman"/>
            <w:i/>
            <w:iCs/>
            <w:sz w:val="24"/>
            <w:szCs w:val="24"/>
          </w:rPr>
          <w:t xml:space="preserve">Ciconia </w:t>
        </w:r>
        <w:proofErr w:type="spellStart"/>
        <w:r w:rsidR="00824852" w:rsidRPr="00AD0CC1">
          <w:rPr>
            <w:rFonts w:ascii="Times New Roman" w:hAnsi="Times New Roman" w:cs="Times New Roman"/>
            <w:i/>
            <w:iCs/>
            <w:sz w:val="24"/>
            <w:szCs w:val="24"/>
          </w:rPr>
          <w:t>ciconia</w:t>
        </w:r>
        <w:proofErr w:type="spellEnd"/>
        <w:r w:rsidR="00824852"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00824852" w:rsidRPr="00AD0CC1">
          <w:rPr>
            <w:rFonts w:ascii="Times New Roman" w:hAnsi="Times New Roman" w:cs="Times New Roman"/>
            <w:sz w:val="24"/>
            <w:szCs w:val="24"/>
          </w:rPr>
          <w:t>Perrig</w:t>
        </w:r>
        <w:proofErr w:type="spellEnd"/>
        <w:r w:rsidR="00824852" w:rsidRPr="00AD0CC1">
          <w:rPr>
            <w:rFonts w:ascii="Times New Roman" w:hAnsi="Times New Roman" w:cs="Times New Roman"/>
            <w:sz w:val="24"/>
            <w:szCs w:val="24"/>
          </w:rPr>
          <w:t xml:space="preserve"> et al. (2020) used GPS locations to identify probable foraging areas based on distance from roosting sites, velocity values and time of the day. </w:t>
        </w:r>
      </w:ins>
      <w:ins w:id="48" w:author="sandra cuadros" w:date="2025-06-21T11:57:00Z" w16du:dateUtc="2025-06-21T18:57:00Z">
        <w:r w:rsidR="0009017F">
          <w:rPr>
            <w:rFonts w:ascii="Times New Roman" w:hAnsi="Times New Roman" w:cs="Times New Roman"/>
            <w:sz w:val="24"/>
            <w:szCs w:val="24"/>
          </w:rPr>
          <w:t xml:space="preserve">The list goes on, with countless examples on how tracking data has not only generated knowledge of the ecology of species but also provided strong foundations for </w:t>
        </w:r>
      </w:ins>
      <w:ins w:id="49" w:author="sandra cuadros" w:date="2025-06-21T11:58:00Z" w16du:dateUtc="2025-06-21T18:58:00Z">
        <w:r w:rsidR="0009017F">
          <w:rPr>
            <w:rFonts w:ascii="Times New Roman" w:hAnsi="Times New Roman" w:cs="Times New Roman"/>
            <w:sz w:val="24"/>
            <w:szCs w:val="24"/>
          </w:rPr>
          <w:t xml:space="preserve">conservation. </w:t>
        </w:r>
      </w:ins>
      <w:moveFromRangeStart w:id="50" w:author="sandra cuadros" w:date="2025-06-21T11:53:00Z" w:name="move201399213"/>
      <w:moveFrom w:id="51" w:author="sandra cuadros" w:date="2025-06-21T11:53:00Z" w16du:dateUtc="2025-06-21T18:53:00Z">
        <w:r w:rsidR="00D624C2" w:rsidRPr="00AD0CC1" w:rsidDel="00D95FFA">
          <w:rPr>
            <w:rFonts w:ascii="Times New Roman" w:eastAsia="Times New Roman" w:hAnsi="Times New Roman" w:cs="Times New Roman"/>
            <w:sz w:val="24"/>
            <w:szCs w:val="24"/>
          </w:rPr>
          <w:t>Despite long-standing interest in the factors that shape bird</w:t>
        </w:r>
        <w:commentRangeStart w:id="52"/>
        <w:r w:rsidR="00D624C2" w:rsidRPr="00AD0CC1" w:rsidDel="00D95FFA">
          <w:rPr>
            <w:rFonts w:ascii="Times New Roman" w:eastAsia="Times New Roman" w:hAnsi="Times New Roman" w:cs="Times New Roman"/>
            <w:sz w:val="24"/>
            <w:szCs w:val="24"/>
          </w:rPr>
          <w:t xml:space="preserve"> </w:t>
        </w:r>
        <w:commentRangeEnd w:id="52"/>
        <w:r w:rsidR="00D624C2" w:rsidRPr="00AD0CC1" w:rsidDel="00D95FFA">
          <w:rPr>
            <w:rStyle w:val="CommentReference"/>
          </w:rPr>
          <w:commentReference w:id="52"/>
        </w:r>
        <w:r w:rsidR="00D624C2" w:rsidRPr="00AD0CC1" w:rsidDel="00D95FFA">
          <w:rPr>
            <w:rFonts w:ascii="Times New Roman" w:eastAsia="Times New Roman" w:hAnsi="Times New Roman" w:cs="Times New Roman"/>
            <w:sz w:val="24"/>
            <w:szCs w:val="24"/>
          </w:rPr>
          <w:t xml:space="preserve">foraging behaviour, it is still poorly understood how internal traits and external conditions jointly shape avian foraging movement (Mallon et al. 2020). </w:t>
        </w:r>
      </w:moveFrom>
    </w:p>
    <w:p w14:paraId="44901840" w14:textId="1E45CFD9" w:rsidR="00681B6F" w:rsidRPr="000729DB" w:rsidDel="00D95FFA" w:rsidRDefault="005812AE" w:rsidP="000729DB">
      <w:pPr>
        <w:spacing w:line="360" w:lineRule="auto"/>
        <w:ind w:firstLine="720"/>
        <w:jc w:val="both"/>
        <w:rPr>
          <w:moveFrom w:id="53" w:author="sandra cuadros" w:date="2025-06-21T11:53:00Z" w16du:dateUtc="2025-06-21T18:53:00Z"/>
          <w:rFonts w:ascii="Times New Roman" w:hAnsi="Times New Roman" w:cs="Times New Roman"/>
          <w:sz w:val="24"/>
          <w:szCs w:val="24"/>
          <w:rPrChange w:id="54" w:author="sandra cuadros" w:date="2025-06-21T18:27:00Z" w16du:dateUtc="2025-06-22T01:27:00Z">
            <w:rPr>
              <w:moveFrom w:id="55" w:author="sandra cuadros" w:date="2025-06-21T11:53:00Z" w16du:dateUtc="2025-06-21T18:53:00Z"/>
              <w:rFonts w:ascii="Times New Roman" w:eastAsia="Times New Roman" w:hAnsi="Times New Roman" w:cs="Times New Roman"/>
              <w:sz w:val="24"/>
              <w:szCs w:val="24"/>
            </w:rPr>
          </w:rPrChange>
        </w:rPr>
        <w:pPrChange w:id="56" w:author="sandra cuadros" w:date="2025-06-21T18:28:00Z" w16du:dateUtc="2025-06-22T01:28:00Z">
          <w:pPr>
            <w:spacing w:line="360" w:lineRule="auto"/>
            <w:jc w:val="both"/>
          </w:pPr>
        </w:pPrChange>
      </w:pPr>
      <w:ins w:id="57" w:author="sandra cuadros" w:date="2025-06-21T11:58:00Z" w16du:dateUtc="2025-06-21T18:58:00Z">
        <w:r>
          <w:rPr>
            <w:rFonts w:ascii="Times New Roman" w:hAnsi="Times New Roman" w:cs="Times New Roman"/>
            <w:sz w:val="24"/>
            <w:szCs w:val="24"/>
          </w:rPr>
          <w:t>The use of tec</w:t>
        </w:r>
      </w:ins>
      <w:ins w:id="58" w:author="sandra cuadros" w:date="2025-06-21T11:59:00Z" w16du:dateUtc="2025-06-21T18:59:00Z">
        <w:r>
          <w:rPr>
            <w:rFonts w:ascii="Times New Roman" w:hAnsi="Times New Roman" w:cs="Times New Roman"/>
            <w:sz w:val="24"/>
            <w:szCs w:val="24"/>
          </w:rPr>
          <w:t>hnology has also</w:t>
        </w:r>
        <w:r w:rsidR="00132B2D">
          <w:rPr>
            <w:rFonts w:ascii="Times New Roman" w:hAnsi="Times New Roman" w:cs="Times New Roman"/>
            <w:sz w:val="24"/>
            <w:szCs w:val="24"/>
          </w:rPr>
          <w:t xml:space="preserve"> been used to study patterns around CRB and the </w:t>
        </w:r>
      </w:ins>
      <w:ins w:id="59" w:author="sandra cuadros" w:date="2025-06-21T12:16:00Z" w16du:dateUtc="2025-06-21T19:16:00Z">
        <w:r w:rsidR="00E11413">
          <w:rPr>
            <w:rFonts w:ascii="Times New Roman" w:hAnsi="Times New Roman" w:cs="Times New Roman"/>
            <w:sz w:val="24"/>
            <w:szCs w:val="24"/>
          </w:rPr>
          <w:t xml:space="preserve">population dynamics that occur in these roosts. For instance, </w:t>
        </w:r>
      </w:ins>
      <w:r w:rsidR="005A40FC">
        <w:rPr>
          <w:rFonts w:ascii="Times New Roman" w:hAnsi="Times New Roman" w:cs="Times New Roman"/>
          <w:sz w:val="24"/>
          <w:szCs w:val="24"/>
        </w:rPr>
        <w:fldChar w:fldCharType="begin"/>
      </w:r>
      <w:r w:rsidR="005A40FC">
        <w:rPr>
          <w:rFonts w:ascii="Times New Roman" w:hAnsi="Times New Roman" w:cs="Times New Roman"/>
          <w:sz w:val="24"/>
          <w:szCs w:val="24"/>
        </w:rPr>
        <w:instrText xml:space="preserve"> ADDIN ZOTERO_ITEM CSL_CITATION {"citationID":"7xcbYHez","properties":{"formattedCitation":"(Jain et al., 2022)","plainCitation":"","noteIndex":0},"citationItems":[{"id":891,"uris":["http://zotero.org/users/6254983/items/KSUK7L6N"],"itemData":{"id":891,"type":"article-journal","abstract":"Abstract\n            \n              Background\n              \n                Anthropogenic food sources (AFSs) are widespread in human-transformed landscapes and the current scale at which they occur drives ecological change at the individual, population, and community levels. AFSs are exploited extensively by common ravens,\n                Corvus corax\n                . Understanding how raven populations use AFSs can provide insight into their ecological responses to AFSs.\n              \n            \n            \n              Methods\n              We equipped 81 ravens in the Austrian Alps with GPS-transmitters over a period of 2.75 years. Using these tracking data, we investigated how cohort differences (i.e., age, sex, and origin) and seasonal changes influence raven movement patterns (i.e., occurrence distribution and maximum daily displacement) and AFS-use (i.e., number of AFSs visited and probability of being present at any AFS) at 45 extensively exploited sites.\n            \n            \n              Results\n              We found that proxies for experience and dominance, inferred by age (i.e., juvenile versus adult) and origin (i.e., wild-caught versus captive-bred-released) cohorts, influenced movement patterns and the number of AFSs visited. However, all individuals were equally likely to be present at AFSs, highlighting the importance of AFSs for non-breeders in the study population. Seasonal changes in environmental conditions that affect energetic demands, the availability of natural and anthropogenic food, and foraging competition,  influenced individuals’ occurrence distributions and AFS-use. We found that under harsher conditions in autumn and winter, individuals ranged wider and depended on AFSs to a larger degree. However, contrary to expectation, they were less likely to be present at AFSs in these seasons compared to spring and summer, suggesting a trade-off between time spent moving and exploiting resources. We attribute the small ranging movements exhibited by non-breeders in spring and summer to the presence of highly territorial and socially dominant breeders. As breeders mostly stay and forage within their territories during these seasons, competition at AFSs decrease, thereby increasing the likelihood of individuals being present at any AFS.\n            \n            \n              Conclusions\n              We emphasize that movement and AFS-use differ according to cohort differences and the seasonality of the environment. Our results highlight that predictable AFSs affect foraging strategies among non-breeding ravens. The extent of AFS-exploitation among non-breeding ravens in our study emphasize the potential of AFSs in shaping raven movement and resource-use.","container-title":"Movement Ecology","DOI":"10.1186/s40462-022-00335-4","ISSN":"2051-3933","issue":"1","journalAbbreviation":"Mov Ecol","language":"en","page":"35","source":"DOI.org (Crossref)","title":"The spatial and temporal exploitation of anthropogenic food sources by common ravens (Corvus corax) in the Alps","volume":"10","author":[{"family":"Jain","given":"Varalika"},{"family":"Bugnyar","given":"Thomas"},{"family":"Cunningham","given":"Susan J."},{"family":"Gallego-Abenza","given":"Mario"},{"family":"Loretto","given":"Matthias-Claudio"},{"family":"Sumasgutner","given":"Petra"}],"issued":{"date-parts":[["2022",8,25]]}}}],"schema":"https://github.com/citation-style-language/schema/raw/master/csl-citation.json"} </w:instrText>
      </w:r>
      <w:r w:rsidR="005A40FC">
        <w:rPr>
          <w:rFonts w:ascii="Times New Roman" w:hAnsi="Times New Roman" w:cs="Times New Roman"/>
          <w:sz w:val="24"/>
          <w:szCs w:val="24"/>
        </w:rPr>
        <w:fldChar w:fldCharType="separate"/>
      </w:r>
      <w:r w:rsidR="005A40FC" w:rsidRPr="005A40FC">
        <w:rPr>
          <w:rFonts w:ascii="Times New Roman" w:hAnsi="Times New Roman" w:cs="Times New Roman"/>
          <w:sz w:val="24"/>
        </w:rPr>
        <w:t>(Jain et al., 2022)</w:t>
      </w:r>
      <w:r w:rsidR="005A40FC">
        <w:rPr>
          <w:rFonts w:ascii="Times New Roman" w:hAnsi="Times New Roman" w:cs="Times New Roman"/>
          <w:sz w:val="24"/>
          <w:szCs w:val="24"/>
        </w:rPr>
        <w:fldChar w:fldCharType="end"/>
      </w:r>
      <w:ins w:id="60" w:author="sandra cuadros" w:date="2025-06-21T17:05:00Z" w16du:dateUtc="2025-06-22T00:05:00Z">
        <w:r w:rsidR="009D2F52">
          <w:rPr>
            <w:rFonts w:ascii="Times New Roman" w:hAnsi="Times New Roman" w:cs="Times New Roman"/>
            <w:sz w:val="24"/>
            <w:szCs w:val="24"/>
          </w:rPr>
          <w:t xml:space="preserve"> </w:t>
        </w:r>
      </w:ins>
      <w:ins w:id="61" w:author="sandra cuadros" w:date="2025-06-21T12:20:00Z" w16du:dateUtc="2025-06-21T19:20:00Z">
        <w:r w:rsidR="00735679">
          <w:rPr>
            <w:rFonts w:ascii="Times New Roman" w:hAnsi="Times New Roman" w:cs="Times New Roman"/>
            <w:sz w:val="24"/>
            <w:szCs w:val="24"/>
          </w:rPr>
          <w:t xml:space="preserve">found </w:t>
        </w:r>
      </w:ins>
      <w:ins w:id="62" w:author="sandra cuadros" w:date="2025-06-21T12:21:00Z" w16du:dateUtc="2025-06-21T19:21:00Z">
        <w:r w:rsidR="00530793">
          <w:rPr>
            <w:rFonts w:ascii="Times New Roman" w:hAnsi="Times New Roman" w:cs="Times New Roman"/>
            <w:sz w:val="24"/>
            <w:szCs w:val="24"/>
          </w:rPr>
          <w:t xml:space="preserve">different patterns in space use and </w:t>
        </w:r>
        <w:r w:rsidR="005D21A4">
          <w:rPr>
            <w:rFonts w:ascii="Times New Roman" w:hAnsi="Times New Roman" w:cs="Times New Roman"/>
            <w:sz w:val="24"/>
            <w:szCs w:val="24"/>
          </w:rPr>
          <w:t>foraging patterns in ravens that was linked to their</w:t>
        </w:r>
      </w:ins>
      <w:ins w:id="63" w:author="sandra cuadros" w:date="2025-06-21T12:23:00Z" w16du:dateUtc="2025-06-21T19:23:00Z">
        <w:r w:rsidR="00685E9B">
          <w:rPr>
            <w:rFonts w:ascii="Times New Roman" w:hAnsi="Times New Roman" w:cs="Times New Roman"/>
            <w:sz w:val="24"/>
            <w:szCs w:val="24"/>
          </w:rPr>
          <w:t xml:space="preserve"> experience and dominance status</w:t>
        </w:r>
        <w:r w:rsidR="000B254F">
          <w:rPr>
            <w:rFonts w:ascii="Times New Roman" w:hAnsi="Times New Roman" w:cs="Times New Roman"/>
            <w:sz w:val="24"/>
            <w:szCs w:val="24"/>
          </w:rPr>
          <w:t xml:space="preserve"> around a roost site.</w:t>
        </w:r>
      </w:ins>
      <w:ins w:id="64" w:author="sandra cuadros" w:date="2025-06-21T17:32:00Z" w16du:dateUtc="2025-06-22T00:32:00Z">
        <w:r w:rsidR="00C25B7C">
          <w:rPr>
            <w:rFonts w:ascii="Times New Roman" w:hAnsi="Times New Roman" w:cs="Times New Roman"/>
            <w:sz w:val="24"/>
            <w:szCs w:val="24"/>
          </w:rPr>
          <w:t xml:space="preserve"> </w:t>
        </w:r>
      </w:ins>
      <w:r w:rsidR="00A04226">
        <w:rPr>
          <w:rFonts w:ascii="Times New Roman" w:hAnsi="Times New Roman" w:cs="Times New Roman"/>
          <w:sz w:val="24"/>
          <w:szCs w:val="24"/>
        </w:rPr>
        <w:fldChar w:fldCharType="begin"/>
      </w:r>
      <w:r w:rsidR="00A04226">
        <w:rPr>
          <w:rFonts w:ascii="Times New Roman" w:hAnsi="Times New Roman" w:cs="Times New Roman"/>
          <w:sz w:val="24"/>
          <w:szCs w:val="24"/>
        </w:rPr>
        <w:instrText xml:space="preserve"> ADDIN ZOTERO_ITEM CSL_CITATION {"citationID":"0XgmPjtj","properties":{"formattedCitation":"(Harel et al., 2017)","plainCitation":"","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schema":"https://github.com/citation-style-language/schema/raw/master/csl-citation.json"} </w:instrText>
      </w:r>
      <w:r w:rsidR="00A04226">
        <w:rPr>
          <w:rFonts w:ascii="Times New Roman" w:hAnsi="Times New Roman" w:cs="Times New Roman"/>
          <w:sz w:val="24"/>
          <w:szCs w:val="24"/>
        </w:rPr>
        <w:fldChar w:fldCharType="separate"/>
      </w:r>
      <w:r w:rsidR="00A04226" w:rsidRPr="00A04226">
        <w:rPr>
          <w:rFonts w:ascii="Times New Roman" w:hAnsi="Times New Roman" w:cs="Times New Roman"/>
          <w:sz w:val="24"/>
        </w:rPr>
        <w:t>(Harel et al., 2017)</w:t>
      </w:r>
      <w:r w:rsidR="00A04226">
        <w:rPr>
          <w:rFonts w:ascii="Times New Roman" w:hAnsi="Times New Roman" w:cs="Times New Roman"/>
          <w:sz w:val="24"/>
          <w:szCs w:val="24"/>
        </w:rPr>
        <w:fldChar w:fldCharType="end"/>
      </w:r>
      <w:ins w:id="65" w:author="sandra cuadros" w:date="2025-06-21T18:18:00Z" w16du:dateUtc="2025-06-22T01:18:00Z">
        <w:r w:rsidR="00BA29F4">
          <w:rPr>
            <w:rFonts w:ascii="Times New Roman" w:hAnsi="Times New Roman" w:cs="Times New Roman"/>
            <w:sz w:val="24"/>
            <w:szCs w:val="24"/>
          </w:rPr>
          <w:t xml:space="preserve"> </w:t>
        </w:r>
      </w:ins>
      <w:ins w:id="66" w:author="sandra cuadros" w:date="2025-06-21T18:16:00Z" w16du:dateUtc="2025-06-22T01:16:00Z">
        <w:r w:rsidR="00DC1A7A">
          <w:rPr>
            <w:rFonts w:ascii="Times New Roman" w:hAnsi="Times New Roman" w:cs="Times New Roman"/>
            <w:sz w:val="24"/>
            <w:szCs w:val="24"/>
          </w:rPr>
          <w:t>tested the ICH in free-ran</w:t>
        </w:r>
      </w:ins>
      <w:ins w:id="67" w:author="sandra cuadros" w:date="2025-06-21T18:17:00Z" w16du:dateUtc="2025-06-22T01:17:00Z">
        <w:r w:rsidR="00DC1A7A">
          <w:rPr>
            <w:rFonts w:ascii="Times New Roman" w:hAnsi="Times New Roman" w:cs="Times New Roman"/>
            <w:sz w:val="24"/>
            <w:szCs w:val="24"/>
          </w:rPr>
          <w:t>ging vultures with the aid of GPS</w:t>
        </w:r>
        <w:r w:rsidR="00223C35">
          <w:rPr>
            <w:rFonts w:ascii="Times New Roman" w:hAnsi="Times New Roman" w:cs="Times New Roman"/>
            <w:sz w:val="24"/>
            <w:szCs w:val="24"/>
          </w:rPr>
          <w:t xml:space="preserve"> tracking devices. This was critical given that the ICH requires that naïve </w:t>
        </w:r>
      </w:ins>
      <w:ins w:id="68" w:author="sandra cuadros" w:date="2025-06-21T18:18:00Z" w16du:dateUtc="2025-06-22T01:18:00Z">
        <w:r w:rsidR="00BA29F4">
          <w:rPr>
            <w:rFonts w:ascii="Times New Roman" w:hAnsi="Times New Roman" w:cs="Times New Roman"/>
            <w:sz w:val="24"/>
            <w:szCs w:val="24"/>
          </w:rPr>
          <w:t>individuals</w:t>
        </w:r>
      </w:ins>
      <w:ins w:id="69" w:author="sandra cuadros" w:date="2025-06-21T18:17:00Z" w16du:dateUtc="2025-06-22T01:17:00Z">
        <w:r w:rsidR="00223C35">
          <w:rPr>
            <w:rFonts w:ascii="Times New Roman" w:hAnsi="Times New Roman" w:cs="Times New Roman"/>
            <w:sz w:val="24"/>
            <w:szCs w:val="24"/>
          </w:rPr>
          <w:t xml:space="preserve"> follow informed individuals to a foraging site. This </w:t>
        </w:r>
        <w:r w:rsidR="00A04226">
          <w:rPr>
            <w:rFonts w:ascii="Times New Roman" w:hAnsi="Times New Roman" w:cs="Times New Roman"/>
            <w:sz w:val="24"/>
            <w:szCs w:val="24"/>
          </w:rPr>
          <w:t>step without GPS data w</w:t>
        </w:r>
      </w:ins>
      <w:ins w:id="70" w:author="sandra cuadros" w:date="2025-06-21T18:18:00Z" w16du:dateUtc="2025-06-22T01:18:00Z">
        <w:r w:rsidR="00A04226">
          <w:rPr>
            <w:rFonts w:ascii="Times New Roman" w:hAnsi="Times New Roman" w:cs="Times New Roman"/>
            <w:sz w:val="24"/>
            <w:szCs w:val="24"/>
          </w:rPr>
          <w:t>ould be impossible to achieve</w:t>
        </w:r>
      </w:ins>
      <w:ins w:id="71" w:author="sandra cuadros" w:date="2025-06-21T18:19:00Z" w16du:dateUtc="2025-06-22T01:19:00Z">
        <w:r w:rsidR="00BA29F4">
          <w:rPr>
            <w:rFonts w:ascii="Times New Roman" w:hAnsi="Times New Roman" w:cs="Times New Roman"/>
            <w:sz w:val="24"/>
            <w:szCs w:val="24"/>
          </w:rPr>
          <w:t xml:space="preserve"> in the wild</w:t>
        </w:r>
      </w:ins>
      <w:ins w:id="72" w:author="sandra cuadros" w:date="2025-06-21T18:18:00Z" w16du:dateUtc="2025-06-22T01:18:00Z">
        <w:r w:rsidR="00A04226">
          <w:rPr>
            <w:rFonts w:ascii="Times New Roman" w:hAnsi="Times New Roman" w:cs="Times New Roman"/>
            <w:sz w:val="24"/>
            <w:szCs w:val="24"/>
          </w:rPr>
          <w:t xml:space="preserve">. </w:t>
        </w:r>
      </w:ins>
      <w:ins w:id="73" w:author="sandra cuadros" w:date="2025-06-21T18:22:00Z" w16du:dateUtc="2025-06-22T01:22:00Z">
        <w:r w:rsidR="001D7E70">
          <w:rPr>
            <w:rFonts w:ascii="Times New Roman" w:hAnsi="Times New Roman" w:cs="Times New Roman"/>
            <w:sz w:val="24"/>
            <w:szCs w:val="24"/>
          </w:rPr>
          <w:t>Al</w:t>
        </w:r>
        <w:r w:rsidR="0081520F">
          <w:rPr>
            <w:rFonts w:ascii="Times New Roman" w:hAnsi="Times New Roman" w:cs="Times New Roman"/>
            <w:sz w:val="24"/>
            <w:szCs w:val="24"/>
          </w:rPr>
          <w:t xml:space="preserve">beit, </w:t>
        </w:r>
      </w:ins>
      <w:ins w:id="74" w:author="sandra cuadros" w:date="2025-06-21T18:24:00Z" w16du:dateUtc="2025-06-22T01:24:00Z">
        <w:r w:rsidR="006614F3">
          <w:rPr>
            <w:rFonts w:ascii="Times New Roman" w:hAnsi="Times New Roman" w:cs="Times New Roman"/>
            <w:sz w:val="24"/>
            <w:szCs w:val="24"/>
          </w:rPr>
          <w:t>tracking</w:t>
        </w:r>
      </w:ins>
      <w:ins w:id="75" w:author="sandra cuadros" w:date="2025-06-21T18:22:00Z" w16du:dateUtc="2025-06-22T01:22:00Z">
        <w:r w:rsidR="0081520F">
          <w:rPr>
            <w:rFonts w:ascii="Times New Roman" w:hAnsi="Times New Roman" w:cs="Times New Roman"/>
            <w:sz w:val="24"/>
            <w:szCs w:val="24"/>
          </w:rPr>
          <w:t xml:space="preserve"> data will not be used in this thesis</w:t>
        </w:r>
      </w:ins>
      <w:ins w:id="76" w:author="sandra cuadros" w:date="2025-06-21T18:23:00Z" w16du:dateUtc="2025-06-22T01:23:00Z">
        <w:r w:rsidR="0081520F">
          <w:rPr>
            <w:rFonts w:ascii="Times New Roman" w:hAnsi="Times New Roman" w:cs="Times New Roman"/>
            <w:sz w:val="24"/>
            <w:szCs w:val="24"/>
          </w:rPr>
          <w:t xml:space="preserve"> as it is beyond the scope of my research. However, </w:t>
        </w:r>
        <w:r w:rsidR="00282E1E">
          <w:rPr>
            <w:rFonts w:ascii="Times New Roman" w:hAnsi="Times New Roman" w:cs="Times New Roman"/>
            <w:sz w:val="24"/>
            <w:szCs w:val="24"/>
          </w:rPr>
          <w:t xml:space="preserve">the use of GPS data would be useful to test fine-scale movement hypothesis </w:t>
        </w:r>
      </w:ins>
      <w:ins w:id="77" w:author="sandra cuadros" w:date="2025-06-21T18:24:00Z" w16du:dateUtc="2025-06-22T01:24:00Z">
        <w:r w:rsidR="006614F3">
          <w:rPr>
            <w:rFonts w:ascii="Times New Roman" w:hAnsi="Times New Roman" w:cs="Times New Roman"/>
            <w:sz w:val="24"/>
            <w:szCs w:val="24"/>
          </w:rPr>
          <w:t>including</w:t>
        </w:r>
      </w:ins>
      <w:ins w:id="78" w:author="sandra cuadros" w:date="2025-06-21T18:23:00Z" w16du:dateUtc="2025-06-22T01:23:00Z">
        <w:r w:rsidR="00282E1E">
          <w:rPr>
            <w:rFonts w:ascii="Times New Roman" w:hAnsi="Times New Roman" w:cs="Times New Roman"/>
            <w:sz w:val="24"/>
            <w:szCs w:val="24"/>
          </w:rPr>
          <w:t xml:space="preserve"> which mechanisms exist at a roost site to find foraging patches</w:t>
        </w:r>
      </w:ins>
      <w:ins w:id="79" w:author="sandra cuadros" w:date="2025-06-21T18:24:00Z" w16du:dateUtc="2025-06-22T01:24:00Z">
        <w:r w:rsidR="006614F3">
          <w:rPr>
            <w:rFonts w:ascii="Times New Roman" w:hAnsi="Times New Roman" w:cs="Times New Roman"/>
            <w:sz w:val="24"/>
            <w:szCs w:val="24"/>
          </w:rPr>
          <w:t xml:space="preserve"> using social information.</w:t>
        </w:r>
      </w:ins>
    </w:p>
    <w:p w14:paraId="621CEC77" w14:textId="0213A488" w:rsidR="00D624C2" w:rsidRPr="00AD0CC1" w:rsidDel="00D95FFA" w:rsidRDefault="00D624C2" w:rsidP="000729DB">
      <w:pPr>
        <w:spacing w:line="360" w:lineRule="auto"/>
        <w:ind w:firstLine="720"/>
        <w:jc w:val="both"/>
        <w:rPr>
          <w:moveFrom w:id="80" w:author="sandra cuadros" w:date="2025-06-21T11:53:00Z" w16du:dateUtc="2025-06-21T18:53:00Z"/>
          <w:rFonts w:ascii="Times New Roman" w:hAnsi="Times New Roman" w:cs="Times New Roman"/>
          <w:sz w:val="24"/>
          <w:szCs w:val="24"/>
        </w:rPr>
        <w:pPrChange w:id="81" w:author="sandra cuadros" w:date="2025-06-21T18:28:00Z" w16du:dateUtc="2025-06-22T01:28:00Z">
          <w:pPr>
            <w:spacing w:line="360" w:lineRule="auto"/>
            <w:jc w:val="both"/>
          </w:pPr>
        </w:pPrChange>
      </w:pPr>
      <w:moveFrom w:id="82" w:author="sandra cuadros" w:date="2025-06-21T11:53:00Z" w16du:dateUtc="2025-06-21T18:53:00Z">
        <w:r w:rsidRPr="00AD0CC1" w:rsidDel="00D95FFA">
          <w:rPr>
            <w:rFonts w:ascii="Times New Roman" w:eastAsia="Times New Roman" w:hAnsi="Times New Roman" w:cs="Times New Roman"/>
            <w:sz w:val="24"/>
            <w:szCs w:val="24"/>
          </w:rPr>
          <w:t>Specifically, b</w:t>
        </w:r>
        <w:r w:rsidRPr="00AD0CC1" w:rsidDel="00D95FFA">
          <w:rPr>
            <w:rFonts w:ascii="Times New Roman" w:hAnsi="Times New Roman" w:cs="Times New Roman"/>
            <w:sz w:val="24"/>
            <w:szCs w:val="24"/>
          </w:rPr>
          <w:t xml:space="preserve">ird foraging </w:t>
        </w:r>
        <w:commentRangeStart w:id="83"/>
        <w:r w:rsidRPr="00AD0CC1" w:rsidDel="00D95FFA">
          <w:rPr>
            <w:rFonts w:ascii="Times New Roman" w:hAnsi="Times New Roman" w:cs="Times New Roman"/>
            <w:sz w:val="24"/>
            <w:szCs w:val="24"/>
          </w:rPr>
          <w:t xml:space="preserve">behaviour has been studied mostly through direct observations. </w:t>
        </w:r>
        <w:commentRangeEnd w:id="83"/>
        <w:r w:rsidRPr="00AD0CC1" w:rsidDel="00D95FFA">
          <w:rPr>
            <w:rStyle w:val="CommentReference"/>
          </w:rPr>
          <w:commentReference w:id="83"/>
        </w:r>
        <w:r w:rsidRPr="00AD0CC1" w:rsidDel="00D95FFA">
          <w:rPr>
            <w:rFonts w:ascii="Times New Roman" w:hAnsi="Times New Roman" w:cs="Times New Roman"/>
            <w:sz w:val="24"/>
            <w:szCs w:val="24"/>
          </w:rPr>
          <w:t>Because such methods are highly time-consuming, these studies have addressed the foraging behaviour of specific taxa only (e.g., Smith et al. 2012). Scaling such studies at a global level would be merely impossible given the amount of time and resources required.</w:t>
        </w:r>
      </w:moveFrom>
    </w:p>
    <w:p w14:paraId="67CE351D" w14:textId="101BB1C7" w:rsidR="00D624C2" w:rsidRPr="00AD0CC1" w:rsidDel="00824852" w:rsidRDefault="00D624C2" w:rsidP="000729DB">
      <w:pPr>
        <w:spacing w:line="360" w:lineRule="auto"/>
        <w:ind w:firstLine="720"/>
        <w:jc w:val="both"/>
        <w:rPr>
          <w:del w:id="84" w:author="sandra cuadros" w:date="2025-06-21T11:56:00Z" w16du:dateUtc="2025-06-21T18:56:00Z"/>
          <w:rFonts w:ascii="Times New Roman" w:hAnsi="Times New Roman" w:cs="Times New Roman"/>
          <w:sz w:val="24"/>
          <w:szCs w:val="24"/>
        </w:rPr>
        <w:pPrChange w:id="85" w:author="sandra cuadros" w:date="2025-06-21T18:28:00Z" w16du:dateUtc="2025-06-22T01:28:00Z">
          <w:pPr>
            <w:spacing w:line="360" w:lineRule="auto"/>
            <w:ind w:firstLine="720"/>
            <w:jc w:val="both"/>
          </w:pPr>
        </w:pPrChange>
      </w:pPr>
      <w:moveFrom w:id="86" w:author="sandra cuadros" w:date="2025-06-21T11:53:00Z" w16du:dateUtc="2025-06-21T18:53:00Z">
        <w:del w:id="87" w:author="sandra cuadros" w:date="2025-06-21T11:56:00Z" w16du:dateUtc="2025-06-21T18:56:00Z">
          <w:r w:rsidRPr="00AD0CC1" w:rsidDel="00824852">
            <w:rPr>
              <w:rFonts w:ascii="Times New Roman" w:hAnsi="Times New Roman" w:cs="Times New Roman"/>
              <w:sz w:val="24"/>
              <w:szCs w:val="24"/>
            </w:rPr>
            <w:delText xml:space="preserve"> </w:delText>
          </w:r>
        </w:del>
      </w:moveFrom>
      <w:moveFromRangeEnd w:id="50"/>
      <w:del w:id="88" w:author="sandra cuadros" w:date="2025-06-21T11:56:00Z" w16du:dateUtc="2025-06-21T18:56:00Z">
        <w:r w:rsidRPr="00AD0CC1" w:rsidDel="00824852">
          <w:rPr>
            <w:rFonts w:ascii="Times New Roman" w:hAnsi="Times New Roman" w:cs="Times New Roman"/>
            <w:sz w:val="24"/>
            <w:szCs w:val="24"/>
          </w:rPr>
          <w:delText>With the advance of tracking technology, however, different approaches can be used to make inferences on foraging behaviour. 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delText>
        </w:r>
        <w:r w:rsidRPr="00AD0CC1" w:rsidDel="00824852">
          <w:rPr>
            <w:rFonts w:ascii="Times New Roman" w:hAnsi="Times New Roman" w:cs="Times New Roman"/>
            <w:i/>
            <w:iCs/>
            <w:sz w:val="24"/>
            <w:szCs w:val="24"/>
          </w:rPr>
          <w:delText>Ciconia ciconia</w:delText>
        </w:r>
        <w:r w:rsidRPr="00AD0CC1" w:rsidDel="00824852">
          <w:rPr>
            <w:rFonts w:ascii="Times New Roman" w:hAnsi="Times New Roman" w:cs="Times New Roman"/>
            <w:sz w:val="24"/>
            <w:szCs w:val="24"/>
          </w:rPr>
          <w:delText xml:space="preserve">) confer information on the feeding areas during their life cycle and estimated the frequency of landfill use by the studied populations (Flack et al. 2016) using tracking data. Alternatively, a research paper on Andean Condors by Perrig et al. (2020) used GPS locations to identify probable foraging areas based on distance from roosting sites, velocity values and time of the day. There is a need to generate foundations on the types of movement associated to foraging behaviour, especially given that the data are becoming more readily available. </w:delText>
        </w:r>
      </w:del>
    </w:p>
    <w:p w14:paraId="7B54E985" w14:textId="249DAB4A" w:rsidR="008713C6" w:rsidRPr="00AD0CC1" w:rsidDel="0009017F" w:rsidRDefault="00D624C2" w:rsidP="000729DB">
      <w:pPr>
        <w:spacing w:line="360" w:lineRule="auto"/>
        <w:ind w:firstLine="720"/>
        <w:jc w:val="both"/>
        <w:rPr>
          <w:del w:id="89" w:author="sandra cuadros" w:date="2025-06-21T11:58:00Z" w16du:dateUtc="2025-06-21T18:58:00Z"/>
          <w:rFonts w:ascii="Times New Roman" w:eastAsia="Calibri" w:hAnsi="Times New Roman" w:cs="Times New Roman"/>
          <w:sz w:val="24"/>
          <w:szCs w:val="24"/>
        </w:rPr>
        <w:pPrChange w:id="90" w:author="sandra cuadros" w:date="2025-06-21T18:28:00Z" w16du:dateUtc="2025-06-22T01:28:00Z">
          <w:pPr>
            <w:spacing w:line="360" w:lineRule="auto"/>
            <w:ind w:firstLine="720"/>
            <w:jc w:val="both"/>
          </w:pPr>
        </w:pPrChange>
      </w:pPr>
      <w:del w:id="91" w:author="sandra cuadros" w:date="2025-06-21T11:58:00Z" w16du:dateUtc="2025-06-21T18:58:00Z">
        <w:r w:rsidRPr="00AD0CC1" w:rsidDel="0009017F">
          <w:rPr>
            <w:rFonts w:ascii="Times New Roman" w:eastAsia="Calibri" w:hAnsi="Times New Roman" w:cs="Times New Roman"/>
            <w:sz w:val="24"/>
            <w:szCs w:val="24"/>
          </w:rPr>
          <w:delText>Though individuals have many needs beyond nutrition (e.g., finding reproductive partners, sleeping, etc.), foraging is likely a key aspect of movement given that energy acquisition is essential for all heterotrophic species, which ultimately drives all other life processes. Hence, foraging ecology might be crucial to understand the mechanisms underpinning animal behaviour</w:delText>
        </w:r>
        <w:r w:rsidR="008713C6" w:rsidRPr="00AD0CC1" w:rsidDel="0009017F">
          <w:rPr>
            <w:rFonts w:ascii="Times New Roman" w:eastAsia="Calibri" w:hAnsi="Times New Roman" w:cs="Times New Roman"/>
            <w:sz w:val="24"/>
            <w:szCs w:val="24"/>
          </w:rPr>
          <w:delText>, as proposed by Ward &amp; Zahavi through the ICH.</w:delText>
        </w:r>
      </w:del>
    </w:p>
    <w:p w14:paraId="02051015" w14:textId="6909BA00" w:rsidR="008713C6" w:rsidRPr="00AD0CC1" w:rsidDel="000729DB" w:rsidRDefault="008713C6" w:rsidP="000729DB">
      <w:pPr>
        <w:spacing w:line="360" w:lineRule="auto"/>
        <w:ind w:firstLine="720"/>
        <w:jc w:val="both"/>
        <w:rPr>
          <w:del w:id="92" w:author="sandra cuadros" w:date="2025-06-21T18:27:00Z" w16du:dateUtc="2025-06-22T01:27:00Z"/>
          <w:rFonts w:ascii="Times New Roman" w:eastAsia="Calibri" w:hAnsi="Times New Roman" w:cs="Times New Roman"/>
          <w:sz w:val="24"/>
          <w:szCs w:val="24"/>
        </w:rPr>
        <w:pPrChange w:id="93" w:author="sandra cuadros" w:date="2025-06-21T18:28:00Z" w16du:dateUtc="2025-06-22T01:28:00Z">
          <w:pPr>
            <w:spacing w:line="360" w:lineRule="auto"/>
            <w:ind w:firstLine="720"/>
            <w:jc w:val="both"/>
          </w:pPr>
        </w:pPrChange>
      </w:pPr>
    </w:p>
    <w:p w14:paraId="18F31790" w14:textId="5E9F3072" w:rsidR="00D95FFA" w:rsidRPr="00D95FFA" w:rsidDel="003A254A" w:rsidRDefault="00D95FFA" w:rsidP="000729DB">
      <w:pPr>
        <w:spacing w:line="360" w:lineRule="auto"/>
        <w:ind w:firstLine="720"/>
        <w:jc w:val="both"/>
        <w:rPr>
          <w:del w:id="94" w:author="sandra cuadros" w:date="2025-06-21T18:25:00Z" w16du:dateUtc="2025-06-22T01:25:00Z"/>
          <w:moveTo w:id="95" w:author="sandra cuadros" w:date="2025-06-21T11:53:00Z" w16du:dateUtc="2025-06-21T18:53:00Z"/>
          <w:rFonts w:ascii="Times New Roman" w:eastAsia="Times New Roman" w:hAnsi="Times New Roman" w:cs="Times New Roman"/>
          <w:strike/>
          <w:sz w:val="24"/>
          <w:szCs w:val="24"/>
          <w:rPrChange w:id="96" w:author="sandra cuadros" w:date="2025-06-21T11:53:00Z" w16du:dateUtc="2025-06-21T18:53:00Z">
            <w:rPr>
              <w:del w:id="97" w:author="sandra cuadros" w:date="2025-06-21T18:25:00Z" w16du:dateUtc="2025-06-22T01:25:00Z"/>
              <w:moveTo w:id="98" w:author="sandra cuadros" w:date="2025-06-21T11:53:00Z" w16du:dateUtc="2025-06-21T18:53:00Z"/>
              <w:rFonts w:ascii="Times New Roman" w:eastAsia="Times New Roman" w:hAnsi="Times New Roman" w:cs="Times New Roman"/>
              <w:sz w:val="24"/>
              <w:szCs w:val="24"/>
            </w:rPr>
          </w:rPrChange>
        </w:rPr>
        <w:pPrChange w:id="99" w:author="sandra cuadros" w:date="2025-06-21T18:28:00Z" w16du:dateUtc="2025-06-22T01:28:00Z">
          <w:pPr>
            <w:spacing w:line="360" w:lineRule="auto"/>
            <w:jc w:val="both"/>
          </w:pPr>
        </w:pPrChange>
      </w:pPr>
      <w:moveToRangeStart w:id="100" w:author="sandra cuadros" w:date="2025-06-21T11:53:00Z" w:name="move201399213"/>
      <w:moveTo w:id="101" w:author="sandra cuadros" w:date="2025-06-21T11:53:00Z" w16du:dateUtc="2025-06-21T18:53:00Z">
        <w:del w:id="102" w:author="sandra cuadros" w:date="2025-06-21T18:25:00Z" w16du:dateUtc="2025-06-22T01:25:00Z">
          <w:r w:rsidRPr="00D95FFA" w:rsidDel="003A254A">
            <w:rPr>
              <w:rFonts w:ascii="Times New Roman" w:eastAsia="Times New Roman" w:hAnsi="Times New Roman" w:cs="Times New Roman"/>
              <w:strike/>
              <w:sz w:val="24"/>
              <w:szCs w:val="24"/>
              <w:rPrChange w:id="103" w:author="sandra cuadros" w:date="2025-06-21T11:53:00Z" w16du:dateUtc="2025-06-21T18:53:00Z">
                <w:rPr>
                  <w:rFonts w:ascii="Times New Roman" w:eastAsia="Times New Roman" w:hAnsi="Times New Roman" w:cs="Times New Roman"/>
                  <w:sz w:val="24"/>
                  <w:szCs w:val="24"/>
                </w:rPr>
              </w:rPrChange>
            </w:rPr>
            <w:delText>Despite long-standing interest in the factors that shape bird</w:delText>
          </w:r>
          <w:commentRangeStart w:id="104"/>
          <w:r w:rsidRPr="00D95FFA" w:rsidDel="003A254A">
            <w:rPr>
              <w:rFonts w:ascii="Times New Roman" w:eastAsia="Times New Roman" w:hAnsi="Times New Roman" w:cs="Times New Roman"/>
              <w:strike/>
              <w:sz w:val="24"/>
              <w:szCs w:val="24"/>
              <w:rPrChange w:id="105" w:author="sandra cuadros" w:date="2025-06-21T11:53:00Z" w16du:dateUtc="2025-06-21T18:53:00Z">
                <w:rPr>
                  <w:rFonts w:ascii="Times New Roman" w:eastAsia="Times New Roman" w:hAnsi="Times New Roman" w:cs="Times New Roman"/>
                  <w:sz w:val="24"/>
                  <w:szCs w:val="24"/>
                </w:rPr>
              </w:rPrChange>
            </w:rPr>
            <w:delText xml:space="preserve"> </w:delText>
          </w:r>
          <w:commentRangeEnd w:id="104"/>
          <w:r w:rsidRPr="00D95FFA" w:rsidDel="003A254A">
            <w:rPr>
              <w:rStyle w:val="CommentReference"/>
              <w:strike/>
              <w:rPrChange w:id="106" w:author="sandra cuadros" w:date="2025-06-21T11:53:00Z" w16du:dateUtc="2025-06-21T18:53:00Z">
                <w:rPr>
                  <w:rStyle w:val="CommentReference"/>
                </w:rPr>
              </w:rPrChange>
            </w:rPr>
            <w:commentReference w:id="104"/>
          </w:r>
          <w:r w:rsidRPr="00D95FFA" w:rsidDel="003A254A">
            <w:rPr>
              <w:rFonts w:ascii="Times New Roman" w:eastAsia="Times New Roman" w:hAnsi="Times New Roman" w:cs="Times New Roman"/>
              <w:strike/>
              <w:sz w:val="24"/>
              <w:szCs w:val="24"/>
              <w:rPrChange w:id="107" w:author="sandra cuadros" w:date="2025-06-21T11:53:00Z" w16du:dateUtc="2025-06-21T18:53:00Z">
                <w:rPr>
                  <w:rFonts w:ascii="Times New Roman" w:eastAsia="Times New Roman" w:hAnsi="Times New Roman" w:cs="Times New Roman"/>
                  <w:sz w:val="24"/>
                  <w:szCs w:val="24"/>
                </w:rPr>
              </w:rPrChange>
            </w:rPr>
            <w:delText xml:space="preserve">foraging behaviour, it is still poorly understood how internal traits and external conditions jointly shape avian foraging movement (Mallon et al. 2020). </w:delText>
          </w:r>
        </w:del>
      </w:moveTo>
    </w:p>
    <w:p w14:paraId="40DBA436" w14:textId="06F3CAC7" w:rsidR="00D95FFA" w:rsidRPr="00D95FFA" w:rsidDel="003A254A" w:rsidRDefault="00D95FFA" w:rsidP="000729DB">
      <w:pPr>
        <w:spacing w:line="360" w:lineRule="auto"/>
        <w:ind w:firstLine="720"/>
        <w:jc w:val="both"/>
        <w:rPr>
          <w:del w:id="108" w:author="sandra cuadros" w:date="2025-06-21T18:25:00Z" w16du:dateUtc="2025-06-22T01:25:00Z"/>
          <w:moveTo w:id="109" w:author="sandra cuadros" w:date="2025-06-21T11:53:00Z" w16du:dateUtc="2025-06-21T18:53:00Z"/>
          <w:rFonts w:ascii="Times New Roman" w:hAnsi="Times New Roman" w:cs="Times New Roman"/>
          <w:strike/>
          <w:sz w:val="24"/>
          <w:szCs w:val="24"/>
          <w:rPrChange w:id="110" w:author="sandra cuadros" w:date="2025-06-21T11:53:00Z" w16du:dateUtc="2025-06-21T18:53:00Z">
            <w:rPr>
              <w:del w:id="111" w:author="sandra cuadros" w:date="2025-06-21T18:25:00Z" w16du:dateUtc="2025-06-22T01:25:00Z"/>
              <w:moveTo w:id="112" w:author="sandra cuadros" w:date="2025-06-21T11:53:00Z" w16du:dateUtc="2025-06-21T18:53:00Z"/>
              <w:rFonts w:ascii="Times New Roman" w:hAnsi="Times New Roman" w:cs="Times New Roman"/>
              <w:sz w:val="24"/>
              <w:szCs w:val="24"/>
            </w:rPr>
          </w:rPrChange>
        </w:rPr>
        <w:pPrChange w:id="113" w:author="sandra cuadros" w:date="2025-06-21T18:28:00Z" w16du:dateUtc="2025-06-22T01:28:00Z">
          <w:pPr>
            <w:spacing w:line="360" w:lineRule="auto"/>
            <w:jc w:val="both"/>
          </w:pPr>
        </w:pPrChange>
      </w:pPr>
      <w:moveTo w:id="114" w:author="sandra cuadros" w:date="2025-06-21T11:53:00Z" w16du:dateUtc="2025-06-21T18:53:00Z">
        <w:del w:id="115" w:author="sandra cuadros" w:date="2025-06-21T18:25:00Z" w16du:dateUtc="2025-06-22T01:25:00Z">
          <w:r w:rsidRPr="00D95FFA" w:rsidDel="003A254A">
            <w:rPr>
              <w:rFonts w:ascii="Times New Roman" w:eastAsia="Times New Roman" w:hAnsi="Times New Roman" w:cs="Times New Roman"/>
              <w:strike/>
              <w:sz w:val="24"/>
              <w:szCs w:val="24"/>
              <w:rPrChange w:id="116" w:author="sandra cuadros" w:date="2025-06-21T11:53:00Z" w16du:dateUtc="2025-06-21T18:53:00Z">
                <w:rPr>
                  <w:rFonts w:ascii="Times New Roman" w:eastAsia="Times New Roman" w:hAnsi="Times New Roman" w:cs="Times New Roman"/>
                  <w:sz w:val="24"/>
                  <w:szCs w:val="24"/>
                </w:rPr>
              </w:rPrChange>
            </w:rPr>
            <w:delText>Specifically, b</w:delText>
          </w:r>
          <w:r w:rsidRPr="00D95FFA" w:rsidDel="003A254A">
            <w:rPr>
              <w:rFonts w:ascii="Times New Roman" w:hAnsi="Times New Roman" w:cs="Times New Roman"/>
              <w:strike/>
              <w:sz w:val="24"/>
              <w:szCs w:val="24"/>
              <w:rPrChange w:id="117" w:author="sandra cuadros" w:date="2025-06-21T11:53:00Z" w16du:dateUtc="2025-06-21T18:53:00Z">
                <w:rPr>
                  <w:rFonts w:ascii="Times New Roman" w:hAnsi="Times New Roman" w:cs="Times New Roman"/>
                  <w:sz w:val="24"/>
                  <w:szCs w:val="24"/>
                </w:rPr>
              </w:rPrChange>
            </w:rPr>
            <w:delText xml:space="preserve">ird foraging </w:delText>
          </w:r>
          <w:commentRangeStart w:id="118"/>
          <w:r w:rsidRPr="00D95FFA" w:rsidDel="003A254A">
            <w:rPr>
              <w:rFonts w:ascii="Times New Roman" w:hAnsi="Times New Roman" w:cs="Times New Roman"/>
              <w:strike/>
              <w:sz w:val="24"/>
              <w:szCs w:val="24"/>
              <w:rPrChange w:id="119" w:author="sandra cuadros" w:date="2025-06-21T11:53:00Z" w16du:dateUtc="2025-06-21T18:53:00Z">
                <w:rPr>
                  <w:rFonts w:ascii="Times New Roman" w:hAnsi="Times New Roman" w:cs="Times New Roman"/>
                  <w:sz w:val="24"/>
                  <w:szCs w:val="24"/>
                </w:rPr>
              </w:rPrChange>
            </w:rPr>
            <w:delText xml:space="preserve">behaviour has been studied mostly through direct observations. </w:delText>
          </w:r>
          <w:commentRangeEnd w:id="118"/>
          <w:r w:rsidRPr="00D95FFA" w:rsidDel="003A254A">
            <w:rPr>
              <w:rStyle w:val="CommentReference"/>
              <w:strike/>
              <w:rPrChange w:id="120" w:author="sandra cuadros" w:date="2025-06-21T11:53:00Z" w16du:dateUtc="2025-06-21T18:53:00Z">
                <w:rPr>
                  <w:rStyle w:val="CommentReference"/>
                </w:rPr>
              </w:rPrChange>
            </w:rPr>
            <w:commentReference w:id="118"/>
          </w:r>
          <w:r w:rsidRPr="00D95FFA" w:rsidDel="003A254A">
            <w:rPr>
              <w:rFonts w:ascii="Times New Roman" w:hAnsi="Times New Roman" w:cs="Times New Roman"/>
              <w:strike/>
              <w:sz w:val="24"/>
              <w:szCs w:val="24"/>
              <w:rPrChange w:id="121" w:author="sandra cuadros" w:date="2025-06-21T11:53:00Z" w16du:dateUtc="2025-06-21T18:53:00Z">
                <w:rPr>
                  <w:rFonts w:ascii="Times New Roman" w:hAnsi="Times New Roman" w:cs="Times New Roman"/>
                  <w:sz w:val="24"/>
                  <w:szCs w:val="24"/>
                </w:rPr>
              </w:rPrChange>
            </w:rPr>
            <w:delText>Because such methods are highly time-consuming, these studies have addressed the foraging behaviour of specific taxa only (e.g., Smith et al. 2012). Scaling such studies at a global level would be merely impossible given the amount of time and resources required.</w:delText>
          </w:r>
        </w:del>
      </w:moveTo>
    </w:p>
    <w:moveToRangeEnd w:id="100"/>
    <w:p w14:paraId="4BFCD7E0" w14:textId="34EDEC67" w:rsidR="00D624C2" w:rsidRPr="00AD0CC1" w:rsidDel="000729DB" w:rsidRDefault="00D624C2" w:rsidP="000729DB">
      <w:pPr>
        <w:spacing w:line="360" w:lineRule="auto"/>
        <w:ind w:firstLine="720"/>
        <w:jc w:val="both"/>
        <w:rPr>
          <w:del w:id="122" w:author="sandra cuadros" w:date="2025-06-21T18:27:00Z" w16du:dateUtc="2025-06-22T01:27:00Z"/>
          <w:rFonts w:ascii="Times New Roman" w:hAnsi="Times New Roman" w:cs="Times New Roman"/>
          <w:sz w:val="24"/>
          <w:szCs w:val="24"/>
        </w:rPr>
        <w:pPrChange w:id="123" w:author="sandra cuadros" w:date="2025-06-21T18:28:00Z" w16du:dateUtc="2025-06-22T01:28:00Z">
          <w:pPr>
            <w:spacing w:line="360" w:lineRule="auto"/>
            <w:ind w:firstLine="720"/>
            <w:jc w:val="both"/>
          </w:pPr>
        </w:pPrChange>
      </w:pPr>
    </w:p>
    <w:p w14:paraId="044F06E9" w14:textId="48D60849" w:rsidR="00AC04C7" w:rsidRPr="00AD0CC1" w:rsidDel="003A254A" w:rsidRDefault="00A0321F" w:rsidP="000729DB">
      <w:pPr>
        <w:spacing w:line="360" w:lineRule="auto"/>
        <w:ind w:firstLine="720"/>
        <w:jc w:val="both"/>
        <w:rPr>
          <w:del w:id="124" w:author="sandra cuadros" w:date="2025-06-21T18:25:00Z" w16du:dateUtc="2025-06-22T01:25:00Z"/>
          <w:rFonts w:ascii="Times New Roman" w:hAnsi="Times New Roman" w:cs="Times New Roman"/>
          <w:sz w:val="24"/>
          <w:szCs w:val="24"/>
        </w:rPr>
        <w:pPrChange w:id="125" w:author="sandra cuadros" w:date="2025-06-21T18:28:00Z" w16du:dateUtc="2025-06-22T01:28:00Z">
          <w:pPr>
            <w:spacing w:line="360" w:lineRule="auto"/>
            <w:ind w:firstLine="720"/>
            <w:jc w:val="both"/>
          </w:pPr>
        </w:pPrChange>
      </w:pPr>
      <w:del w:id="126" w:author="sandra cuadros" w:date="2025-06-21T18:27:00Z" w16du:dateUtc="2025-06-22T01:27:00Z">
        <w:r w:rsidRPr="00BC7AB5" w:rsidDel="000729DB">
          <w:rPr>
            <w:rFonts w:ascii="Times New Roman" w:hAnsi="Times New Roman" w:cs="Times New Roman"/>
            <w:sz w:val="24"/>
            <w:szCs w:val="24"/>
            <w:highlight w:val="yellow"/>
          </w:rPr>
          <w:delText>MAYBE I COULD ADD A SECTION ON</w:delText>
        </w:r>
        <w:r w:rsidR="00C64FB1" w:rsidRPr="00BC7AB5" w:rsidDel="000729DB">
          <w:rPr>
            <w:rFonts w:ascii="Times New Roman" w:hAnsi="Times New Roman" w:cs="Times New Roman"/>
            <w:sz w:val="24"/>
            <w:szCs w:val="24"/>
            <w:highlight w:val="yellow"/>
          </w:rPr>
          <w:delText xml:space="preserve"> SOCIAL LEARNING LIKE IN THE </w:delText>
        </w:r>
        <w:r w:rsidR="009E1291" w:rsidRPr="00BC7AB5" w:rsidDel="000729DB">
          <w:rPr>
            <w:rFonts w:ascii="Times New Roman" w:hAnsi="Times New Roman" w:cs="Times New Roman"/>
            <w:sz w:val="24"/>
            <w:szCs w:val="24"/>
            <w:highlight w:val="yellow"/>
          </w:rPr>
          <w:delText>SEABIRD PAPER?</w:delText>
        </w:r>
      </w:del>
    </w:p>
    <w:p w14:paraId="2B469F54" w14:textId="77777777" w:rsidR="00AC04C7" w:rsidRPr="00AD0CC1" w:rsidDel="000729DB" w:rsidRDefault="00AC04C7" w:rsidP="000729DB">
      <w:pPr>
        <w:spacing w:line="360" w:lineRule="auto"/>
        <w:ind w:firstLine="720"/>
        <w:jc w:val="both"/>
        <w:rPr>
          <w:del w:id="127" w:author="sandra cuadros" w:date="2025-06-21T18:27:00Z" w16du:dateUtc="2025-06-22T01:27:00Z"/>
          <w:rFonts w:ascii="Times New Roman" w:hAnsi="Times New Roman" w:cs="Times New Roman"/>
          <w:sz w:val="24"/>
          <w:szCs w:val="24"/>
        </w:rPr>
        <w:pPrChange w:id="128" w:author="sandra cuadros" w:date="2025-06-21T18:28:00Z" w16du:dateUtc="2025-06-22T01:28:00Z">
          <w:pPr>
            <w:spacing w:line="360" w:lineRule="auto"/>
            <w:ind w:firstLine="720"/>
            <w:jc w:val="both"/>
          </w:pPr>
        </w:pPrChange>
      </w:pPr>
    </w:p>
    <w:p w14:paraId="58E9BC0A" w14:textId="77777777" w:rsidR="00D624C2" w:rsidRPr="00AD0CC1" w:rsidRDefault="00D624C2" w:rsidP="000729DB">
      <w:pPr>
        <w:spacing w:line="360" w:lineRule="auto"/>
        <w:ind w:firstLine="720"/>
        <w:jc w:val="both"/>
        <w:rPr>
          <w:rFonts w:ascii="Times New Roman" w:hAnsi="Times New Roman" w:cs="Times New Roman"/>
          <w:i/>
          <w:iCs/>
          <w:sz w:val="24"/>
          <w:szCs w:val="24"/>
        </w:rPr>
        <w:pPrChange w:id="129" w:author="sandra cuadros" w:date="2025-06-21T18:28:00Z" w16du:dateUtc="2025-06-22T01:28:00Z">
          <w:pPr>
            <w:spacing w:line="360" w:lineRule="auto"/>
            <w:jc w:val="both"/>
          </w:pPr>
        </w:pPrChange>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xml:space="preserve">. The process of acquiring this information, processing it and use it to make decisions is referred to as learning (Rolls, 2014; Anderson, 2015; Dukas, 2017, </w:t>
      </w:r>
      <w:proofErr w:type="spellStart"/>
      <w:r w:rsidRPr="00AD0CC1">
        <w:rPr>
          <w:rFonts w:ascii="Times New Roman" w:hAnsi="Times New Roman" w:cs="Times New Roman"/>
          <w:sz w:val="24"/>
          <w:szCs w:val="24"/>
        </w:rPr>
        <w:t>Kashetsky</w:t>
      </w:r>
      <w:proofErr w:type="spellEnd"/>
      <w:r w:rsidRPr="00AD0CC1">
        <w:rPr>
          <w:rFonts w:ascii="Times New Roman" w:hAnsi="Times New Roman" w:cs="Times New Roman"/>
          <w:sz w:val="24"/>
          <w:szCs w:val="24"/>
        </w:rPr>
        <w:t xml:space="preserve"> et al. 2021), and the term used for information retention is called memory (Rolls, 2014; Anderson, 2015; Dukas, 2017).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w:t>
      </w:r>
      <w:proofErr w:type="spellStart"/>
      <w:r w:rsidRPr="00AD0CC1">
        <w:rPr>
          <w:rFonts w:ascii="Times New Roman" w:hAnsi="Times New Roman" w:cs="Times New Roman"/>
          <w:sz w:val="24"/>
          <w:szCs w:val="24"/>
        </w:rPr>
        <w:t>Ranc</w:t>
      </w:r>
      <w:proofErr w:type="spellEnd"/>
      <w:r w:rsidRPr="00AD0CC1">
        <w:rPr>
          <w:rFonts w:ascii="Times New Roman" w:hAnsi="Times New Roman" w:cs="Times New Roman"/>
          <w:sz w:val="24"/>
          <w:szCs w:val="24"/>
        </w:rPr>
        <w:t xml:space="preserve">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Pr="00AD0CC1">
        <w:rPr>
          <w:rFonts w:ascii="Times New Roman" w:eastAsia="Times New Roman" w:hAnsi="Times New Roman" w:cs="Times New Roman"/>
          <w:sz w:val="24"/>
          <w:szCs w:val="24"/>
        </w:rPr>
        <w:t>Moorter</w:t>
      </w:r>
      <w:proofErr w:type="spellEnd"/>
      <w:r w:rsidRPr="00AD0CC1">
        <w:rPr>
          <w:rFonts w:ascii="Times New Roman" w:eastAsia="Times New Roman" w:hAnsi="Times New Roman" w:cs="Times New Roman"/>
          <w:sz w:val="24"/>
          <w:szCs w:val="24"/>
        </w:rPr>
        <w:t xml:space="preserve"> et al. 2009, </w:t>
      </w:r>
      <w:proofErr w:type="spellStart"/>
      <w:r w:rsidRPr="00AD0CC1">
        <w:rPr>
          <w:rFonts w:ascii="Times New Roman" w:eastAsia="Times New Roman" w:hAnsi="Times New Roman" w:cs="Times New Roman"/>
          <w:sz w:val="24"/>
          <w:szCs w:val="24"/>
        </w:rPr>
        <w:t>Börger</w:t>
      </w:r>
      <w:proofErr w:type="spellEnd"/>
      <w:r w:rsidRPr="00AD0CC1">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 xml:space="preserve">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w:t>
      </w:r>
      <w:r w:rsidRPr="00AD0CC1">
        <w:rPr>
          <w:rFonts w:ascii="Times New Roman" w:eastAsia="Times New Roman" w:hAnsi="Times New Roman" w:cs="Times New Roman"/>
          <w:sz w:val="24"/>
          <w:szCs w:val="24"/>
        </w:rPr>
        <w:lastRenderedPageBreak/>
        <w:t>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130"/>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130"/>
      <w:r w:rsidR="00C13CCF" w:rsidRPr="00AD0CC1">
        <w:rPr>
          <w:rStyle w:val="CommentReference"/>
          <w:rFonts w:ascii="Times New Roman" w:hAnsi="Times New Roman" w:cs="Times New Roman"/>
        </w:rPr>
        <w:commentReference w:id="130"/>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lastRenderedPageBreak/>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79AC76FA" w14:textId="0C2C1D02" w:rsidR="00245B5E" w:rsidRPr="00AD0CC1" w:rsidRDefault="007C75B8" w:rsidP="00B028BA">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68AAF320" w14:textId="77777777" w:rsidR="00D624C2" w:rsidRPr="00AD0CC1" w:rsidRDefault="00D624C2" w:rsidP="00245B5E">
      <w:pPr>
        <w:spacing w:line="360" w:lineRule="auto"/>
        <w:ind w:firstLine="720"/>
        <w:jc w:val="both"/>
        <w:rPr>
          <w:rFonts w:ascii="Times New Roman" w:hAnsi="Times New Roman" w:cs="Times New Roman"/>
          <w:i/>
          <w:iCs/>
          <w:sz w:val="24"/>
          <w:szCs w:val="24"/>
        </w:rPr>
      </w:pP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2A696A7" w14:textId="77777777" w:rsidR="0068717E" w:rsidRDefault="0068717E" w:rsidP="00EF07F2">
      <w:pPr>
        <w:spacing w:after="0" w:line="360" w:lineRule="auto"/>
        <w:ind w:firstLine="720"/>
        <w:jc w:val="both"/>
        <w:rPr>
          <w:rFonts w:ascii="Times New Roman" w:hAnsi="Times New Roman" w:cs="Times New Roman"/>
          <w:sz w:val="24"/>
          <w:szCs w:val="24"/>
        </w:rPr>
      </w:pPr>
    </w:p>
    <w:p w14:paraId="40F5B3C5" w14:textId="33C8347B"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w:t>
      </w:r>
      <w:r w:rsidRPr="00AD0CC1">
        <w:rPr>
          <w:rFonts w:ascii="Times New Roman" w:hAnsi="Times New Roman" w:cs="Times New Roman"/>
          <w:sz w:val="24"/>
          <w:szCs w:val="24"/>
        </w:rPr>
        <w:lastRenderedPageBreak/>
        <w:t xml:space="preserve">unaffordable. Under this scenario, communal roosting behaviour is critical to exchange 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00FD28E5">
        <w:rPr>
          <w:rFonts w:ascii="Times New Roman" w:hAnsi="Times New Roman" w:cs="Times New Roman"/>
          <w:sz w:val="24"/>
          <w:szCs w:val="24"/>
        </w:rPr>
        <w:t xml:space="preserve"> and who, as outlined</w:t>
      </w:r>
      <w:r w:rsidR="007F37AD">
        <w:rPr>
          <w:rFonts w:ascii="Times New Roman" w:hAnsi="Times New Roman" w:cs="Times New Roman"/>
          <w:sz w:val="24"/>
          <w:szCs w:val="24"/>
        </w:rPr>
        <w:t xml:space="preserve"> by</w:t>
      </w:r>
      <w:r w:rsidR="00A601BD">
        <w:rPr>
          <w:rFonts w:ascii="Times New Roman" w:hAnsi="Times New Roman" w:cs="Times New Roman"/>
          <w:sz w:val="24"/>
          <w:szCs w:val="24"/>
        </w:rPr>
        <w:t xml:space="preserve"> </w:t>
      </w:r>
      <w:r w:rsidR="000136F8">
        <w:rPr>
          <w:rFonts w:ascii="Times New Roman" w:hAnsi="Times New Roman" w:cs="Times New Roman"/>
          <w:sz w:val="24"/>
          <w:szCs w:val="24"/>
        </w:rPr>
        <w:fldChar w:fldCharType="begin"/>
      </w:r>
      <w:r w:rsidR="000136F8">
        <w:rPr>
          <w:rFonts w:ascii="Times New Roman" w:hAnsi="Times New Roman" w:cs="Times New Roman"/>
          <w:sz w:val="24"/>
          <w:szCs w:val="24"/>
        </w:rPr>
        <w:instrText xml:space="preserve"> ADDIN ZOTERO_ITEM CSL_CITATION {"citationID":"SEyZLYzP","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0136F8">
        <w:rPr>
          <w:rFonts w:ascii="Times New Roman" w:hAnsi="Times New Roman" w:cs="Times New Roman"/>
          <w:sz w:val="24"/>
          <w:szCs w:val="24"/>
        </w:rPr>
        <w:fldChar w:fldCharType="separate"/>
      </w:r>
      <w:r w:rsidR="000136F8" w:rsidRPr="000136F8">
        <w:rPr>
          <w:rFonts w:ascii="Times New Roman" w:hAnsi="Times New Roman" w:cs="Times New Roman"/>
          <w:sz w:val="24"/>
        </w:rPr>
        <w:t>Monier</w:t>
      </w:r>
      <w:r w:rsidR="00A601BD">
        <w:rPr>
          <w:rFonts w:ascii="Times New Roman" w:hAnsi="Times New Roman" w:cs="Times New Roman"/>
          <w:sz w:val="24"/>
        </w:rPr>
        <w:t xml:space="preserve"> (</w:t>
      </w:r>
      <w:r w:rsidR="000136F8" w:rsidRPr="000136F8">
        <w:rPr>
          <w:rFonts w:ascii="Times New Roman" w:hAnsi="Times New Roman" w:cs="Times New Roman"/>
          <w:sz w:val="24"/>
        </w:rPr>
        <w:t>2024)</w:t>
      </w:r>
      <w:r w:rsidR="000136F8">
        <w:rPr>
          <w:rFonts w:ascii="Times New Roman" w:hAnsi="Times New Roman" w:cs="Times New Roman"/>
          <w:sz w:val="24"/>
          <w:szCs w:val="24"/>
        </w:rPr>
        <w:fldChar w:fldCharType="end"/>
      </w:r>
      <w:r w:rsidR="007F37AD">
        <w:rPr>
          <w:rFonts w:ascii="Times New Roman" w:hAnsi="Times New Roman" w:cs="Times New Roman"/>
          <w:sz w:val="24"/>
          <w:szCs w:val="24"/>
        </w:rPr>
        <w:t xml:space="preserve">, </w:t>
      </w:r>
      <w:r w:rsidR="00286964">
        <w:rPr>
          <w:rFonts w:ascii="Times New Roman" w:hAnsi="Times New Roman" w:cs="Times New Roman"/>
          <w:sz w:val="24"/>
          <w:szCs w:val="24"/>
        </w:rPr>
        <w:t xml:space="preserve"> are disproportionately at risk to declines given their social nature</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131" w:name="_Toc199480623"/>
      <w:bookmarkEnd w:id="15"/>
      <w:r w:rsidRPr="00AD0CC1">
        <w:rPr>
          <w:rFonts w:ascii="Times New Roman" w:hAnsi="Times New Roman" w:cs="Times New Roman"/>
          <w:b/>
          <w:bCs/>
          <w:color w:val="auto"/>
          <w:sz w:val="24"/>
          <w:szCs w:val="24"/>
        </w:rPr>
        <w:t xml:space="preserve">1.8 </w:t>
      </w:r>
      <w:r w:rsidR="00951585" w:rsidRPr="00AD0CC1">
        <w:rPr>
          <w:rFonts w:ascii="Times New Roman" w:hAnsi="Times New Roman" w:cs="Times New Roman"/>
          <w:b/>
          <w:bCs/>
          <w:color w:val="auto"/>
          <w:sz w:val="24"/>
          <w:szCs w:val="24"/>
        </w:rPr>
        <w:t>Knowledge gaps and future directions</w:t>
      </w:r>
      <w:bookmarkEnd w:id="131"/>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132"/>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132"/>
      <w:r w:rsidR="006614CD" w:rsidRPr="00AD0CC1">
        <w:rPr>
          <w:rStyle w:val="CommentReference"/>
        </w:rPr>
        <w:commentReference w:id="132"/>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133"/>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133"/>
      <w:r w:rsidR="006614CD" w:rsidRPr="00AD0CC1">
        <w:rPr>
          <w:rStyle w:val="CommentReference"/>
        </w:rPr>
        <w:commentReference w:id="133"/>
      </w:r>
    </w:p>
    <w:p w14:paraId="073EE501" w14:textId="77777777" w:rsidR="0068717E" w:rsidRDefault="0068717E" w:rsidP="00D70E63">
      <w:pPr>
        <w:spacing w:line="360" w:lineRule="auto"/>
        <w:ind w:firstLine="720"/>
        <w:jc w:val="both"/>
        <w:rPr>
          <w:rFonts w:ascii="Times New Roman" w:hAnsi="Times New Roman" w:cs="Times New Roman"/>
          <w:sz w:val="24"/>
          <w:szCs w:val="24"/>
        </w:rPr>
      </w:pPr>
    </w:p>
    <w:p w14:paraId="6EBE55C7" w14:textId="41557A3A"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Here, I will compile </w:t>
      </w:r>
      <w:commentRangeStart w:id="134"/>
      <w:r w:rsidRPr="00AD0CC1">
        <w:rPr>
          <w:rFonts w:ascii="Times New Roman" w:hAnsi="Times New Roman" w:cs="Times New Roman"/>
          <w:sz w:val="24"/>
          <w:szCs w:val="24"/>
        </w:rPr>
        <w:t xml:space="preserve">biological variables </w:t>
      </w:r>
      <w:commentRangeEnd w:id="134"/>
      <w:r w:rsidR="006614CD" w:rsidRPr="00AD0CC1">
        <w:rPr>
          <w:rStyle w:val="CommentReference"/>
        </w:rPr>
        <w:commentReference w:id="134"/>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135"/>
      <w:r w:rsidR="00ED6D8F" w:rsidRPr="00AD0CC1">
        <w:rPr>
          <w:rFonts w:ascii="Times New Roman" w:hAnsi="Times New Roman" w:cs="Times New Roman"/>
          <w:sz w:val="24"/>
          <w:szCs w:val="24"/>
        </w:rPr>
        <w:t xml:space="preserve">CRB </w:t>
      </w:r>
      <w:commentRangeEnd w:id="135"/>
      <w:r w:rsidR="00DE18EC" w:rsidRPr="00AD0CC1">
        <w:rPr>
          <w:rStyle w:val="CommentReference"/>
        </w:rPr>
        <w:commentReference w:id="135"/>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136" w:name="_Toc199480624"/>
      <w:r w:rsidRPr="00AD0CC1">
        <w:rPr>
          <w:rFonts w:ascii="Times New Roman" w:hAnsi="Times New Roman" w:cs="Times New Roman"/>
          <w:b/>
          <w:bCs/>
          <w:color w:val="auto"/>
          <w:sz w:val="24"/>
          <w:szCs w:val="24"/>
        </w:rPr>
        <w:lastRenderedPageBreak/>
        <w:t xml:space="preserve">1.9 </w:t>
      </w:r>
      <w:r w:rsidR="003C6516" w:rsidRPr="00AD0CC1">
        <w:rPr>
          <w:rFonts w:ascii="Times New Roman" w:hAnsi="Times New Roman" w:cs="Times New Roman"/>
          <w:b/>
          <w:bCs/>
          <w:color w:val="auto"/>
          <w:sz w:val="24"/>
          <w:szCs w:val="24"/>
        </w:rPr>
        <w:t>Thesis aims and structure</w:t>
      </w:r>
      <w:bookmarkEnd w:id="136"/>
    </w:p>
    <w:p w14:paraId="1F6AC389" w14:textId="7012009A" w:rsidR="00C410CC" w:rsidRPr="00AD0CC1" w:rsidRDefault="00887278" w:rsidP="00C410CC">
      <w:pPr>
        <w:spacing w:line="360" w:lineRule="auto"/>
        <w:jc w:val="both"/>
        <w:rPr>
          <w:rFonts w:ascii="Times New Roman" w:hAnsi="Times New Roman"/>
          <w:sz w:val="24"/>
        </w:rPr>
      </w:pPr>
      <w:commentRangeStart w:id="137"/>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137"/>
      <w:r w:rsidR="00DE18EC" w:rsidRPr="00AD0CC1">
        <w:rPr>
          <w:rStyle w:val="CommentReference"/>
        </w:rPr>
        <w:commentReference w:id="137"/>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Consequently, repetitive elements will appear 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20B499AD" w14:textId="37DCDA9E" w:rsidR="006148D7" w:rsidRPr="00AD0CC1" w:rsidRDefault="00396001" w:rsidP="00A601BD">
      <w:pPr>
        <w:spacing w:line="360" w:lineRule="auto"/>
        <w:ind w:firstLine="720"/>
        <w:jc w:val="both"/>
        <w:rPr>
          <w:rFonts w:ascii="Times New Roman" w:hAnsi="Times New Roman" w:cs="Times New Roman"/>
          <w:sz w:val="24"/>
          <w:szCs w:val="24"/>
        </w:rPr>
      </w:pPr>
      <w:commentRangeStart w:id="138"/>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138"/>
      <w:r w:rsidR="00DE18EC" w:rsidRPr="00AD0CC1">
        <w:rPr>
          <w:rStyle w:val="CommentReference"/>
        </w:rPr>
        <w:commentReference w:id="138"/>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 xml:space="preserve">Vultur </w:t>
      </w:r>
      <w:proofErr w:type="spellStart"/>
      <w:r w:rsidR="006148D7" w:rsidRPr="00AD0CC1">
        <w:rPr>
          <w:rFonts w:ascii="Times New Roman" w:hAnsi="Times New Roman" w:cs="Times New Roman"/>
          <w:i/>
          <w:sz w:val="24"/>
          <w:szCs w:val="24"/>
        </w:rPr>
        <w:t>gryphus</w:t>
      </w:r>
      <w:proofErr w:type="spellEnd"/>
      <w:r w:rsidR="006148D7" w:rsidRPr="00AD0CC1">
        <w:rPr>
          <w:rFonts w:ascii="Times New Roman" w:hAnsi="Times New Roman" w:cs="Times New Roman"/>
          <w:sz w:val="24"/>
          <w:szCs w:val="24"/>
        </w:rPr>
        <w:t xml:space="preserve">) conservation. </w:t>
      </w:r>
    </w:p>
    <w:p w14:paraId="2F10AB1F" w14:textId="4B78450F" w:rsidR="006148D7" w:rsidRPr="00AD0CC1" w:rsidRDefault="006148D7" w:rsidP="00D70E63">
      <w:pPr>
        <w:spacing w:line="360" w:lineRule="auto"/>
        <w:jc w:val="both"/>
        <w:rPr>
          <w:rFonts w:ascii="Times New Roman" w:hAnsi="Times New Roman" w:cs="Times New Roman"/>
          <w:sz w:val="24"/>
          <w:szCs w:val="24"/>
        </w:rPr>
      </w:pPr>
    </w:p>
    <w:p w14:paraId="7BA3741D" w14:textId="77777777" w:rsidR="00294ABB" w:rsidRPr="00AD0CC1" w:rsidRDefault="00294ABB" w:rsidP="00D70E63">
      <w:pPr>
        <w:spacing w:line="360" w:lineRule="auto"/>
        <w:jc w:val="both"/>
        <w:rPr>
          <w:rFonts w:ascii="Times New Roman" w:hAnsi="Times New Roman" w:cs="Times New Roman"/>
          <w:sz w:val="24"/>
          <w:szCs w:val="24"/>
        </w:rPr>
      </w:pPr>
    </w:p>
    <w:p w14:paraId="2E84575D" w14:textId="77777777" w:rsidR="00294ABB" w:rsidRPr="00AD0CC1" w:rsidRDefault="00294ABB" w:rsidP="00D70E63">
      <w:pPr>
        <w:spacing w:line="360" w:lineRule="auto"/>
        <w:jc w:val="both"/>
        <w:rPr>
          <w:rFonts w:ascii="Times New Roman" w:hAnsi="Times New Roman" w:cs="Times New Roman"/>
          <w:sz w:val="24"/>
          <w:szCs w:val="24"/>
        </w:rPr>
      </w:pPr>
    </w:p>
    <w:p w14:paraId="109422E7" w14:textId="77777777" w:rsidR="00294ABB" w:rsidRPr="00AD0CC1" w:rsidRDefault="00294ABB" w:rsidP="00D70E63">
      <w:pPr>
        <w:spacing w:line="360" w:lineRule="auto"/>
        <w:jc w:val="both"/>
        <w:rPr>
          <w:rFonts w:ascii="Times New Roman" w:hAnsi="Times New Roman" w:cs="Times New Roman"/>
          <w:sz w:val="24"/>
          <w:szCs w:val="24"/>
        </w:rPr>
      </w:pPr>
    </w:p>
    <w:p w14:paraId="43FCADDC" w14:textId="77777777" w:rsidR="00294ABB" w:rsidRPr="00AD0CC1" w:rsidRDefault="00294ABB" w:rsidP="00D70E63">
      <w:pPr>
        <w:spacing w:line="360" w:lineRule="auto"/>
        <w:jc w:val="both"/>
        <w:rPr>
          <w:rFonts w:ascii="Times New Roman" w:hAnsi="Times New Roman" w:cs="Times New Roman"/>
          <w:sz w:val="24"/>
          <w:szCs w:val="24"/>
        </w:rPr>
      </w:pPr>
    </w:p>
    <w:p w14:paraId="47005760" w14:textId="77777777" w:rsidR="00294ABB" w:rsidRPr="00AD0CC1" w:rsidRDefault="00294ABB" w:rsidP="00D70E63">
      <w:pPr>
        <w:spacing w:line="360" w:lineRule="auto"/>
        <w:jc w:val="both"/>
        <w:rPr>
          <w:rFonts w:ascii="Times New Roman" w:hAnsi="Times New Roman" w:cs="Times New Roman"/>
          <w:sz w:val="24"/>
          <w:szCs w:val="24"/>
        </w:rPr>
      </w:pPr>
    </w:p>
    <w:p w14:paraId="67859860" w14:textId="77777777" w:rsidR="00294ABB" w:rsidRPr="00AD0CC1" w:rsidRDefault="00294ABB" w:rsidP="00D70E63">
      <w:pPr>
        <w:spacing w:line="360" w:lineRule="auto"/>
        <w:jc w:val="both"/>
        <w:rPr>
          <w:rFonts w:ascii="Times New Roman" w:hAnsi="Times New Roman" w:cs="Times New Roman"/>
          <w:sz w:val="24"/>
          <w:szCs w:val="24"/>
        </w:rPr>
      </w:pPr>
    </w:p>
    <w:p w14:paraId="520B4B64" w14:textId="77777777" w:rsidR="00294ABB" w:rsidRPr="00AD0CC1" w:rsidRDefault="00294ABB" w:rsidP="00D70E63">
      <w:pPr>
        <w:spacing w:line="360" w:lineRule="auto"/>
        <w:jc w:val="both"/>
        <w:rPr>
          <w:rFonts w:ascii="Times New Roman" w:hAnsi="Times New Roman" w:cs="Times New Roman"/>
          <w:sz w:val="24"/>
          <w:szCs w:val="24"/>
        </w:rPr>
      </w:pPr>
    </w:p>
    <w:p w14:paraId="4CA99EDC" w14:textId="77777777" w:rsidR="00294ABB" w:rsidRPr="00AD0CC1" w:rsidRDefault="00294ABB" w:rsidP="00D70E63">
      <w:pPr>
        <w:spacing w:line="360" w:lineRule="auto"/>
        <w:jc w:val="both"/>
        <w:rPr>
          <w:rFonts w:ascii="Times New Roman" w:hAnsi="Times New Roman" w:cs="Times New Roman"/>
          <w:sz w:val="24"/>
          <w:szCs w:val="24"/>
        </w:rPr>
      </w:pPr>
    </w:p>
    <w:p w14:paraId="176565F5" w14:textId="77777777" w:rsidR="00294ABB" w:rsidRPr="00AD0CC1" w:rsidRDefault="00294ABB" w:rsidP="00D70E63">
      <w:pPr>
        <w:spacing w:line="360" w:lineRule="auto"/>
        <w:jc w:val="both"/>
        <w:rPr>
          <w:rFonts w:ascii="Times New Roman" w:hAnsi="Times New Roman" w:cs="Times New Roman"/>
          <w:sz w:val="24"/>
          <w:szCs w:val="24"/>
        </w:rPr>
      </w:pPr>
    </w:p>
    <w:p w14:paraId="039CCD60" w14:textId="77777777" w:rsidR="00245B5E" w:rsidRPr="00AD0CC1" w:rsidRDefault="00245B5E" w:rsidP="00D70E63">
      <w:pPr>
        <w:spacing w:line="360" w:lineRule="auto"/>
        <w:jc w:val="both"/>
        <w:rPr>
          <w:rFonts w:ascii="Times New Roman" w:hAnsi="Times New Roman" w:cs="Times New Roman"/>
          <w:sz w:val="24"/>
          <w:szCs w:val="24"/>
        </w:rPr>
      </w:pPr>
    </w:p>
    <w:p w14:paraId="51CCC0A8" w14:textId="77777777" w:rsidR="00245B5E" w:rsidRPr="00AD0CC1" w:rsidRDefault="00245B5E" w:rsidP="00D70E63">
      <w:pPr>
        <w:spacing w:line="360" w:lineRule="auto"/>
        <w:jc w:val="both"/>
        <w:rPr>
          <w:rFonts w:ascii="Times New Roman" w:hAnsi="Times New Roman" w:cs="Times New Roman"/>
          <w:sz w:val="24"/>
          <w:szCs w:val="24"/>
        </w:rPr>
      </w:pPr>
    </w:p>
    <w:p w14:paraId="74B311BA" w14:textId="77777777" w:rsidR="00294ABB" w:rsidRPr="00AD0CC1" w:rsidRDefault="00294ABB" w:rsidP="00D70E63">
      <w:pPr>
        <w:spacing w:line="360" w:lineRule="auto"/>
        <w:jc w:val="both"/>
        <w:rPr>
          <w:rFonts w:ascii="Times New Roman" w:hAnsi="Times New Roman" w:cs="Times New Roman"/>
          <w:sz w:val="24"/>
          <w:szCs w:val="24"/>
        </w:rPr>
      </w:pPr>
    </w:p>
    <w:p w14:paraId="7868F85A" w14:textId="77777777" w:rsidR="00294ABB" w:rsidRPr="00AD0CC1" w:rsidRDefault="00294ABB" w:rsidP="00D70E63">
      <w:pPr>
        <w:spacing w:line="360" w:lineRule="auto"/>
        <w:jc w:val="both"/>
        <w:rPr>
          <w:rFonts w:ascii="Times New Roman" w:hAnsi="Times New Roman" w:cs="Times New Roman"/>
          <w:sz w:val="24"/>
          <w:szCs w:val="24"/>
        </w:rPr>
      </w:pP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139" w:name="_Toc149126632"/>
      <w:bookmarkStart w:id="140" w:name="_Toc199480625"/>
      <w:r w:rsidRPr="00AD0CC1">
        <w:rPr>
          <w:rFonts w:ascii="Times New Roman" w:hAnsi="Times New Roman" w:cs="Times New Roman"/>
          <w:b/>
          <w:bCs/>
          <w:color w:val="auto"/>
          <w:sz w:val="28"/>
          <w:szCs w:val="28"/>
        </w:rPr>
        <w:t>Chapter 2: Sharing is caring - The evolution of communal roosting behaviour in birds</w:t>
      </w:r>
      <w:bookmarkEnd w:id="139"/>
      <w:bookmarkEnd w:id="140"/>
    </w:p>
    <w:p w14:paraId="1592264F" w14:textId="77777777" w:rsidR="00F7140F" w:rsidRPr="00AD0CC1" w:rsidRDefault="00F7140F" w:rsidP="00E047A5">
      <w:pPr>
        <w:spacing w:line="360" w:lineRule="auto"/>
        <w:jc w:val="both"/>
        <w:rPr>
          <w:rFonts w:ascii="Times New Roman" w:hAnsi="Times New Roman" w:cs="Times New Roman"/>
        </w:rPr>
      </w:pPr>
    </w:p>
    <w:p w14:paraId="22D4557B" w14:textId="2652AE3C" w:rsidR="00F7140F" w:rsidRPr="00AD0CC1" w:rsidRDefault="007F7937" w:rsidP="00E047A5">
      <w:pPr>
        <w:pStyle w:val="Heading2"/>
        <w:spacing w:line="360" w:lineRule="auto"/>
        <w:jc w:val="both"/>
        <w:rPr>
          <w:rFonts w:ascii="Times New Roman" w:hAnsi="Times New Roman" w:cs="Times New Roman"/>
          <w:b/>
          <w:bCs/>
          <w:color w:val="auto"/>
          <w:sz w:val="24"/>
          <w:szCs w:val="24"/>
        </w:rPr>
      </w:pPr>
      <w:bookmarkStart w:id="141" w:name="_Toc199480626"/>
      <w:r w:rsidRPr="00AD0CC1">
        <w:rPr>
          <w:rFonts w:ascii="Times New Roman" w:hAnsi="Times New Roman" w:cs="Times New Roman"/>
          <w:b/>
          <w:bCs/>
          <w:color w:val="auto"/>
          <w:sz w:val="24"/>
          <w:szCs w:val="24"/>
        </w:rPr>
        <w:t xml:space="preserve">2.1 </w:t>
      </w:r>
      <w:commentRangeStart w:id="142"/>
      <w:r w:rsidR="00F7140F" w:rsidRPr="00AD0CC1">
        <w:rPr>
          <w:rFonts w:ascii="Times New Roman" w:hAnsi="Times New Roman" w:cs="Times New Roman"/>
          <w:b/>
          <w:bCs/>
          <w:color w:val="auto"/>
          <w:sz w:val="24"/>
          <w:szCs w:val="24"/>
        </w:rPr>
        <w:t>Introduction</w:t>
      </w:r>
      <w:commentRangeEnd w:id="142"/>
      <w:r w:rsidR="00F7140F" w:rsidRPr="00AD0CC1">
        <w:rPr>
          <w:b/>
          <w:bCs/>
          <w:sz w:val="24"/>
          <w:szCs w:val="24"/>
        </w:rPr>
        <w:commentReference w:id="142"/>
      </w:r>
      <w:bookmarkEnd w:id="141"/>
    </w:p>
    <w:p w14:paraId="1C531D25" w14:textId="14A9918B" w:rsidR="00F7140F" w:rsidRPr="00AD0CC1" w:rsidRDefault="00F7140F" w:rsidP="00D70E63">
      <w:pPr>
        <w:spacing w:line="360" w:lineRule="auto"/>
        <w:jc w:val="both"/>
        <w:rPr>
          <w:rFonts w:ascii="Times New Roman" w:eastAsia="Times New Roman" w:hAnsi="Times New Roman" w:cs="Times New Roman"/>
          <w:sz w:val="24"/>
          <w:szCs w:val="24"/>
        </w:rPr>
      </w:pPr>
      <w:commentRangeStart w:id="143"/>
      <w:r w:rsidRPr="00AD0CC1">
        <w:rPr>
          <w:rFonts w:ascii="Times New Roman" w:eastAsia="Times New Roman" w:hAnsi="Times New Roman" w:cs="Times New Roman"/>
          <w:sz w:val="24"/>
          <w:szCs w:val="24"/>
        </w:rPr>
        <w:t>Understanding why species differ in their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From mating to foraging, there are diverse examples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taxa encompassing fish, mammals, and birds. </w:t>
      </w:r>
      <w:commentRangeStart w:id="144"/>
      <w:r w:rsidRPr="00AD0CC1">
        <w:rPr>
          <w:rFonts w:ascii="Times New Roman" w:eastAsia="Times New Roman" w:hAnsi="Times New Roman" w:cs="Times New Roman"/>
          <w:strike/>
          <w:sz w:val="24"/>
          <w:szCs w:val="24"/>
        </w:rPr>
        <w:t xml:space="preserve">Several hypotheses have been proposed to explain the origins of sociality in animals. </w:t>
      </w:r>
      <w:commentRangeEnd w:id="144"/>
      <w:r w:rsidR="000464D5" w:rsidRPr="00AD0CC1">
        <w:rPr>
          <w:rStyle w:val="CommentReference"/>
        </w:rPr>
        <w:commentReference w:id="144"/>
      </w:r>
      <w:r w:rsidRPr="00AD0CC1">
        <w:rPr>
          <w:rFonts w:ascii="Times New Roman" w:eastAsia="Times New Roman" w:hAnsi="Times New Roman" w:cs="Times New Roman"/>
          <w:sz w:val="24"/>
          <w:szCs w:val="24"/>
        </w:rPr>
        <w:t>Yet, regardless of its specific origins, t</w:t>
      </w:r>
      <w:commentRangeStart w:id="145"/>
      <w:r w:rsidRPr="00AD0CC1">
        <w:rPr>
          <w:rFonts w:ascii="Times New Roman" w:eastAsia="Times New Roman" w:hAnsi="Times New Roman" w:cs="Times New Roman"/>
          <w:sz w:val="24"/>
          <w:szCs w:val="24"/>
        </w:rPr>
        <w:t>here</w:t>
      </w:r>
      <w:r w:rsidR="00193919" w:rsidRPr="00AD0CC1">
        <w:rPr>
          <w:rFonts w:ascii="Times New Roman" w:eastAsia="Times New Roman" w:hAnsi="Times New Roman" w:cs="Times New Roman"/>
          <w:sz w:val="24"/>
          <w:szCs w:val="24"/>
        </w:rPr>
        <w:t xml:space="preserve"> i</w:t>
      </w:r>
      <w:r w:rsidRPr="00AD0CC1">
        <w:rPr>
          <w:rFonts w:ascii="Times New Roman" w:eastAsia="Times New Roman" w:hAnsi="Times New Roman" w:cs="Times New Roman"/>
          <w:sz w:val="24"/>
          <w:szCs w:val="24"/>
        </w:rPr>
        <w:t>s</w:t>
      </w:r>
      <w:commentRangeEnd w:id="145"/>
      <w:r w:rsidR="000464D5" w:rsidRPr="00AD0CC1">
        <w:rPr>
          <w:rStyle w:val="CommentReference"/>
        </w:rPr>
        <w:commentReference w:id="145"/>
      </w:r>
      <w:r w:rsidRPr="00AD0CC1">
        <w:rPr>
          <w:rFonts w:ascii="Times New Roman" w:eastAsia="Times New Roman" w:hAnsi="Times New Roman" w:cs="Times New Roman"/>
          <w:sz w:val="24"/>
          <w:szCs w:val="24"/>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rO3LSxvz","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plin,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 with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s that may persist several hundreds of years (e.g. evidence of stone tool use in chimpanzees, </w:t>
      </w:r>
      <w:r w:rsidRPr="00AD0CC1">
        <w:rPr>
          <w:rFonts w:ascii="Times New Roman" w:eastAsia="Times New Roman" w:hAnsi="Times New Roman" w:cs="Times New Roman"/>
          <w:i/>
          <w:iCs/>
          <w:sz w:val="24"/>
          <w:szCs w:val="24"/>
        </w:rPr>
        <w:t>Pan troglodytes</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VFM3hxN","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Haslam et al., 2009; Luncz et al., 2015; Mercader et a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143"/>
      <w:r w:rsidR="000464D5" w:rsidRPr="00AD0CC1">
        <w:rPr>
          <w:rStyle w:val="CommentReference"/>
        </w:rPr>
        <w:commentReference w:id="143"/>
      </w:r>
    </w:p>
    <w:p w14:paraId="64AC1D26" w14:textId="62B10A0D" w:rsidR="00F7140F" w:rsidRPr="00AD0CC1" w:rsidRDefault="00F7140F" w:rsidP="000464D5">
      <w:pPr>
        <w:spacing w:line="360" w:lineRule="auto"/>
        <w:ind w:firstLine="720"/>
        <w:jc w:val="both"/>
        <w:rPr>
          <w:rFonts w:ascii="Times New Roman" w:hAnsi="Times New Roman" w:cs="Times New Roman"/>
          <w:sz w:val="24"/>
          <w:szCs w:val="24"/>
        </w:rPr>
      </w:pPr>
      <w:commentRangeStart w:id="146"/>
      <w:r w:rsidRPr="00AD0CC1">
        <w:rPr>
          <w:rFonts w:ascii="Times New Roman" w:eastAsia="Times New Roman" w:hAnsi="Times New Roman" w:cs="Times New Roman"/>
          <w:sz w:val="24"/>
          <w:szCs w:val="24"/>
        </w:rPr>
        <w:t xml:space="preserve">One interesting form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AD0CC1">
        <w:rPr>
          <w:rFonts w:ascii="Times New Roman" w:hAnsi="Times New Roman" w:cs="Times New Roman"/>
          <w:sz w:val="24"/>
          <w:szCs w:val="24"/>
        </w:rPr>
        <w:t>(Clough and Ladle 1997),</w:t>
      </w:r>
      <w:r w:rsidRPr="00AD0CC1">
        <w:rPr>
          <w:rFonts w:ascii="Times New Roman" w:eastAsia="Times New Roman" w:hAnsi="Times New Roman" w:cs="Times New Roman"/>
          <w:sz w:val="24"/>
          <w:szCs w:val="24"/>
        </w:rPr>
        <w:t xml:space="preserve"> mammal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ZoaIGGh5","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Kunz, 1982)</w:t>
      </w:r>
      <w:r w:rsidRPr="00AD0CC1">
        <w:rPr>
          <w:rFonts w:ascii="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birds </w:t>
      </w:r>
      <w:r w:rsidRPr="00AD0CC1">
        <w:rPr>
          <w:rFonts w:ascii="Times New Roman" w:hAnsi="Times New Roman" w:cs="Times New Roman"/>
          <w:sz w:val="24"/>
          <w:szCs w:val="24"/>
        </w:rPr>
        <w:t>(</w:t>
      </w:r>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1984). In birds,</w:t>
      </w:r>
      <w:r w:rsidRPr="00AD0CC1">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sidR="005265AB" w:rsidRPr="00AD0CC1">
        <w:rPr>
          <w:rFonts w:ascii="Times New Roman" w:eastAsia="Times New Roman" w:hAnsi="Times New Roman" w:cs="Times New Roman"/>
          <w:sz w:val="24"/>
          <w:szCs w:val="24"/>
        </w:rPr>
        <w:t xml:space="preserve"> </w:t>
      </w:r>
      <w:commentRangeStart w:id="147"/>
      <w:r w:rsidRPr="00AD0CC1">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147"/>
      <w:r w:rsidRPr="00AD0CC1">
        <w:rPr>
          <w:rStyle w:val="CommentReference"/>
          <w:rFonts w:ascii="Times New Roman" w:hAnsi="Times New Roman" w:cs="Times New Roman"/>
        </w:rPr>
        <w:commentReference w:id="147"/>
      </w:r>
      <w:r w:rsidRPr="00AD0CC1">
        <w:rPr>
          <w:rFonts w:ascii="Times New Roman" w:eastAsia="Times New Roman" w:hAnsi="Times New Roman" w:cs="Times New Roman"/>
          <w:sz w:val="24"/>
          <w:szCs w:val="24"/>
        </w:rPr>
        <w:t xml:space="preserve"> Despite this,</w:t>
      </w:r>
      <w:r w:rsidRPr="00AD0CC1">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148"/>
      <w:r w:rsidRPr="00AD0CC1">
        <w:rPr>
          <w:rFonts w:ascii="Times New Roman" w:hAnsi="Times New Roman" w:cs="Times New Roman"/>
          <w:sz w:val="24"/>
          <w:szCs w:val="24"/>
        </w:rPr>
        <w:t xml:space="preserve">behaviour. </w:t>
      </w:r>
      <w:commentRangeEnd w:id="148"/>
      <w:r w:rsidRPr="00AD0CC1">
        <w:rPr>
          <w:rStyle w:val="CommentReference"/>
          <w:rFonts w:ascii="Times New Roman" w:hAnsi="Times New Roman" w:cs="Times New Roman"/>
        </w:rPr>
        <w:commentReference w:id="148"/>
      </w:r>
      <w:commentRangeEnd w:id="146"/>
      <w:r w:rsidR="007312AF" w:rsidRPr="00AD0CC1">
        <w:rPr>
          <w:rStyle w:val="CommentReference"/>
        </w:rPr>
        <w:commentReference w:id="146"/>
      </w:r>
    </w:p>
    <w:p w14:paraId="2D90E001" w14:textId="743CE471" w:rsidR="00F7140F" w:rsidRPr="00AD0CC1" w:rsidRDefault="00F7140F" w:rsidP="00AC4FD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everal hypotheses have been proposed to explain the origins of communal roosting. </w:t>
      </w:r>
      <w:r w:rsidR="00AC4FD6" w:rsidRPr="00AD0CC1">
        <w:rPr>
          <w:rFonts w:ascii="Times New Roman" w:hAnsi="Times New Roman" w:cs="Times New Roman"/>
          <w:sz w:val="24"/>
          <w:szCs w:val="24"/>
        </w:rPr>
        <w:t>First, i</w:t>
      </w:r>
      <w:r w:rsidRPr="00AD0CC1">
        <w:rPr>
          <w:rFonts w:ascii="Times New Roman" w:hAnsi="Times New Roman" w:cs="Times New Roman"/>
          <w:sz w:val="24"/>
          <w:szCs w:val="24"/>
        </w:rPr>
        <w:t>t</w:t>
      </w:r>
      <w:r w:rsidR="00AC4FD6" w:rsidRPr="00AD0CC1">
        <w:rPr>
          <w:rFonts w:ascii="Times New Roman" w:hAnsi="Times New Roman" w:cs="Times New Roman"/>
          <w:sz w:val="24"/>
          <w:szCs w:val="24"/>
        </w:rPr>
        <w:t xml:space="preserve"> has</w:t>
      </w:r>
      <w:r w:rsidRPr="00AD0CC1">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if4tbj0","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Farquhar et al., 2018; Gilbert et al., 2010, Chaplin, 198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I</w:t>
      </w:r>
      <w:r w:rsidRPr="00AD0CC1">
        <w:rPr>
          <w:rFonts w:ascii="Times New Roman" w:hAnsi="Times New Roman" w:cs="Times New Roman"/>
          <w:sz w:val="24"/>
          <w:szCs w:val="24"/>
        </w:rPr>
        <w:t xml:space="preserve">f </w:t>
      </w:r>
      <w:r w:rsidR="00AC4FD6" w:rsidRPr="00AD0CC1">
        <w:rPr>
          <w:rFonts w:ascii="Times New Roman" w:hAnsi="Times New Roman" w:cs="Times New Roman"/>
          <w:sz w:val="24"/>
          <w:szCs w:val="24"/>
        </w:rPr>
        <w:t>thermoregulation was the primary benefit of CR</w:t>
      </w:r>
      <w:r w:rsidR="00F60226" w:rsidRPr="00AD0CC1">
        <w:rPr>
          <w:rFonts w:ascii="Times New Roman" w:hAnsi="Times New Roman" w:cs="Times New Roman"/>
          <w:sz w:val="24"/>
          <w:szCs w:val="24"/>
        </w:rPr>
        <w:t>B</w:t>
      </w:r>
      <w:r w:rsidR="00AC4FD6" w:rsidRPr="00AD0CC1">
        <w:rPr>
          <w:rFonts w:ascii="Times New Roman" w:hAnsi="Times New Roman" w:cs="Times New Roman"/>
          <w:sz w:val="24"/>
          <w:szCs w:val="24"/>
        </w:rPr>
        <w:t xml:space="preserve">, one would expect it to </w:t>
      </w:r>
      <w:proofErr w:type="gramStart"/>
      <w:r w:rsidR="00AC4FD6" w:rsidRPr="00AD0CC1">
        <w:rPr>
          <w:rFonts w:ascii="Times New Roman" w:hAnsi="Times New Roman" w:cs="Times New Roman"/>
          <w:sz w:val="24"/>
          <w:szCs w:val="24"/>
        </w:rPr>
        <w:t xml:space="preserve">occur </w:t>
      </w:r>
      <w:r w:rsidRPr="00AD0CC1">
        <w:rPr>
          <w:rFonts w:ascii="Times New Roman" w:hAnsi="Times New Roman" w:cs="Times New Roman"/>
          <w:sz w:val="24"/>
          <w:szCs w:val="24"/>
        </w:rPr>
        <w:t xml:space="preserve"> more</w:t>
      </w:r>
      <w:proofErr w:type="gramEnd"/>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 xml:space="preserve">frequently </w:t>
      </w:r>
      <w:r w:rsidRPr="00AD0CC1">
        <w:rPr>
          <w:rFonts w:ascii="Times New Roman" w:hAnsi="Times New Roman" w:cs="Times New Roman"/>
          <w:sz w:val="24"/>
          <w:szCs w:val="24"/>
        </w:rPr>
        <w:t>in areas with extreme cold weather such like higher latitudes</w:t>
      </w:r>
      <w:r w:rsidR="00AC4FD6" w:rsidRPr="00AD0CC1">
        <w:rPr>
          <w:rFonts w:ascii="Times New Roman" w:hAnsi="Times New Roman" w:cs="Times New Roman"/>
          <w:sz w:val="24"/>
          <w:szCs w:val="24"/>
        </w:rPr>
        <w:t xml:space="preserve">. Yet, </w:t>
      </w:r>
      <w:r w:rsidRPr="00AD0CC1">
        <w:rPr>
          <w:rFonts w:ascii="Times New Roman" w:hAnsi="Times New Roman" w:cs="Times New Roman"/>
          <w:sz w:val="24"/>
          <w:szCs w:val="24"/>
        </w:rPr>
        <w:t xml:space="preserve">this is not what </w:t>
      </w:r>
      <w:r w:rsidR="00AC4FD6" w:rsidRPr="00AD0CC1">
        <w:rPr>
          <w:rFonts w:ascii="Times New Roman" w:hAnsi="Times New Roman" w:cs="Times New Roman"/>
          <w:sz w:val="24"/>
          <w:szCs w:val="24"/>
        </w:rPr>
        <w:t xml:space="preserve">is </w:t>
      </w:r>
      <w:r w:rsidRPr="00AD0CC1">
        <w:rPr>
          <w:rFonts w:ascii="Times New Roman" w:hAnsi="Times New Roman" w:cs="Times New Roman"/>
          <w:sz w:val="24"/>
          <w:szCs w:val="24"/>
        </w:rPr>
        <w:t>observed</w:t>
      </w:r>
      <w:r w:rsidR="00AC4FD6" w:rsidRPr="00AD0CC1">
        <w:rPr>
          <w:rFonts w:ascii="Times New Roman" w:hAnsi="Times New Roman" w:cs="Times New Roman"/>
          <w:sz w:val="24"/>
          <w:szCs w:val="24"/>
        </w:rPr>
        <w:t xml:space="preserve">, with </w:t>
      </w:r>
      <w:commentRangeStart w:id="149"/>
      <w:r w:rsidR="00AC4FD6" w:rsidRPr="00AD0CC1">
        <w:rPr>
          <w:rFonts w:ascii="Times New Roman" w:hAnsi="Times New Roman" w:cs="Times New Roman"/>
          <w:sz w:val="24"/>
          <w:szCs w:val="24"/>
        </w:rPr>
        <w:t>XXXXX</w:t>
      </w:r>
      <w:commentRangeEnd w:id="149"/>
      <w:r w:rsidR="00AC4FD6" w:rsidRPr="00AD0CC1">
        <w:rPr>
          <w:rStyle w:val="CommentReference"/>
        </w:rPr>
        <w:commentReference w:id="149"/>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HdE4SL4F","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eauchamp, 1999; Gyllin et al., 1977)</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other </w:t>
      </w:r>
      <w:r w:rsidR="00AC4FD6" w:rsidRPr="00AD0CC1">
        <w:rPr>
          <w:rFonts w:ascii="Times New Roman" w:hAnsi="Times New Roman" w:cs="Times New Roman"/>
          <w:sz w:val="24"/>
          <w:szCs w:val="24"/>
        </w:rPr>
        <w:t>hypothesis</w:t>
      </w:r>
      <w:r w:rsidRPr="00AD0CC1">
        <w:rPr>
          <w:rFonts w:ascii="Times New Roman" w:hAnsi="Times New Roman" w:cs="Times New Roman"/>
          <w:sz w:val="24"/>
          <w:szCs w:val="24"/>
        </w:rPr>
        <w:t xml:space="preserve"> is that </w:t>
      </w:r>
      <w:commentRangeStart w:id="150"/>
      <w:r w:rsidR="00193919" w:rsidRPr="00AD0CC1">
        <w:rPr>
          <w:rFonts w:ascii="Times New Roman" w:hAnsi="Times New Roman" w:cs="Times New Roman"/>
          <w:sz w:val="24"/>
          <w:szCs w:val="24"/>
        </w:rPr>
        <w:lastRenderedPageBreak/>
        <w:t>CRB</w:t>
      </w:r>
      <w:r w:rsidRPr="00AD0CC1">
        <w:rPr>
          <w:rFonts w:ascii="Times New Roman" w:hAnsi="Times New Roman" w:cs="Times New Roman"/>
          <w:sz w:val="24"/>
          <w:szCs w:val="24"/>
        </w:rPr>
        <w:t xml:space="preserve"> </w:t>
      </w:r>
      <w:commentRangeEnd w:id="150"/>
      <w:r w:rsidR="00AC4FD6" w:rsidRPr="00AD0CC1">
        <w:rPr>
          <w:rStyle w:val="CommentReference"/>
        </w:rPr>
        <w:commentReference w:id="150"/>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A9dIgI8","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qcjUkzAQ","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has 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151"/>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151"/>
      <w:r w:rsidRPr="00AD0CC1">
        <w:rPr>
          <w:rStyle w:val="CommentReference"/>
          <w:rFonts w:ascii="Times New Roman" w:hAnsi="Times New Roman" w:cs="Times New Roman"/>
        </w:rPr>
        <w:commentReference w:id="151"/>
      </w:r>
      <w:r w:rsidRPr="00AD0CC1">
        <w:rPr>
          <w:rFonts w:ascii="Times New Roman" w:hAnsi="Times New Roman" w:cs="Times New Roman"/>
          <w:sz w:val="24"/>
          <w:szCs w:val="24"/>
        </w:rPr>
        <w:t xml:space="preserve">This concept </w:t>
      </w:r>
      <w:r w:rsidR="0016238E" w:rsidRPr="00AD0CC1">
        <w:rPr>
          <w:rFonts w:ascii="Times New Roman" w:hAnsi="Times New Roman" w:cs="Times New Roman"/>
          <w:sz w:val="24"/>
          <w:szCs w:val="24"/>
        </w:rPr>
        <w:t>wa</w:t>
      </w:r>
      <w:r w:rsidRPr="00AD0CC1">
        <w:rPr>
          <w:rFonts w:ascii="Times New Roman" w:hAnsi="Times New Roman" w:cs="Times New Roman"/>
          <w:sz w:val="24"/>
          <w:szCs w:val="24"/>
        </w:rPr>
        <w:t>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p>
    <w:p w14:paraId="37F087F2" w14:textId="07B3CE8D" w:rsidR="00F7140F" w:rsidRPr="00AD0CC1" w:rsidRDefault="00F7140F" w:rsidP="000464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If the ICH holds true,</w:t>
      </w:r>
      <w:r w:rsidRPr="00AD0CC1">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AD0CC1">
        <w:rPr>
          <w:rFonts w:ascii="Times New Roman" w:eastAsia="Times New Roman" w:hAnsi="Times New Roman" w:cs="Times New Roman"/>
          <w:sz w:val="24"/>
          <w:szCs w:val="24"/>
        </w:rPr>
        <w:t>Overveld</w:t>
      </w:r>
      <w:proofErr w:type="spellEnd"/>
      <w:r w:rsidRPr="00AD0CC1">
        <w:rPr>
          <w:rFonts w:ascii="Times New Roman" w:eastAsia="Times New Roman" w:hAnsi="Times New Roman" w:cs="Times New Roman"/>
          <w:sz w:val="24"/>
          <w:szCs w:val="24"/>
        </w:rPr>
        <w:t xml:space="preserve"> et al. 2022).</w:t>
      </w:r>
      <w:commentRangeStart w:id="152"/>
      <w:commentRangeEnd w:id="152"/>
      <w:r w:rsidRPr="00AD0CC1">
        <w:rPr>
          <w:rStyle w:val="CommentReference"/>
          <w:rFonts w:ascii="Times New Roman" w:hAnsi="Times New Roman" w:cs="Times New Roman"/>
        </w:rPr>
        <w:commentReference w:id="152"/>
      </w:r>
      <w:r w:rsidRPr="00AD0CC1">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w:t>
      </w:r>
      <w:r w:rsidRPr="00AD0CC1">
        <w:rPr>
          <w:rFonts w:ascii="Times New Roman" w:eastAsia="Times New Roman" w:hAnsi="Times New Roman" w:cs="Times New Roman"/>
          <w:sz w:val="24"/>
          <w:szCs w:val="24"/>
        </w:rPr>
        <w:lastRenderedPageBreak/>
        <w:t>therefore pass on this information at a roost (G Hern</w:t>
      </w:r>
      <w:r w:rsidRPr="00AD0CC1">
        <w:rPr>
          <w:rFonts w:ascii="Times New Roman" w:hAnsi="Times New Roman" w:cs="Times New Roman"/>
          <w:sz w:val="24"/>
          <w:szCs w:val="24"/>
        </w:rPr>
        <w:t>á</w:t>
      </w:r>
      <w:r w:rsidRPr="00AD0CC1">
        <w:rPr>
          <w:rFonts w:ascii="Times New Roman" w:eastAsia="Times New Roman" w:hAnsi="Times New Roman" w:cs="Times New Roman"/>
          <w:sz w:val="24"/>
          <w:szCs w:val="24"/>
        </w:rPr>
        <w:t>ndez-Montero et al. 2020). Perhaps less evident would be the influence of mass. Larger species usually have a longer lifespan and bigger 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However, all the aforementioned variables combined could be acting together to promote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 question arises, then: Can the evolution of communal roosting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landbirds be explained from </w:t>
      </w:r>
      <w:commentRangeStart w:id="153"/>
      <w:r w:rsidRPr="00AD0CC1">
        <w:rPr>
          <w:rFonts w:ascii="Times New Roman" w:eastAsia="Times New Roman" w:hAnsi="Times New Roman" w:cs="Times New Roman"/>
          <w:sz w:val="24"/>
          <w:szCs w:val="24"/>
        </w:rPr>
        <w:t>these specific biological variables?</w:t>
      </w:r>
      <w:commentRangeEnd w:id="153"/>
      <w:r w:rsidR="0016238E" w:rsidRPr="00AD0CC1">
        <w:rPr>
          <w:rStyle w:val="CommentReference"/>
        </w:rPr>
        <w:commentReference w:id="153"/>
      </w:r>
    </w:p>
    <w:p w14:paraId="7B9E2AC5" w14:textId="56CA5ADE" w:rsidR="00F7140F" w:rsidRPr="00AD0CC1" w:rsidRDefault="00F7140F" w:rsidP="000464D5">
      <w:pPr>
        <w:spacing w:line="360" w:lineRule="auto"/>
        <w:ind w:firstLine="720"/>
        <w:jc w:val="both"/>
        <w:rPr>
          <w:rFonts w:ascii="Times New Roman" w:eastAsia="Times New Roman" w:hAnsi="Times New Roman" w:cs="Times New Roman"/>
          <w:sz w:val="24"/>
          <w:szCs w:val="24"/>
        </w:rPr>
      </w:pPr>
      <w:commentRangeStart w:id="154"/>
      <w:r w:rsidRPr="00AD0CC1">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XP39j5","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EB5434"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2oJRNBNl","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cGS3z4b0","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155"/>
      <w:r w:rsidRPr="00AD0CC1">
        <w:rPr>
          <w:rFonts w:ascii="Times New Roman" w:eastAsia="Times New Roman" w:hAnsi="Times New Roman" w:cs="Times New Roman"/>
          <w:strike/>
          <w:sz w:val="24"/>
          <w:szCs w:val="24"/>
        </w:rPr>
        <w:t xml:space="preserve">Thus, this group should be studied separately to prevent the patterns from being obscured. </w:t>
      </w:r>
      <w:commentRangeEnd w:id="155"/>
      <w:r w:rsidR="00AB3390" w:rsidRPr="00AD0CC1">
        <w:rPr>
          <w:rStyle w:val="CommentReference"/>
        </w:rPr>
        <w:commentReference w:id="155"/>
      </w:r>
      <w:r w:rsidRPr="00AD0CC1">
        <w:rPr>
          <w:rFonts w:ascii="Times New Roman" w:eastAsia="Times New Roman" w:hAnsi="Times New Roman" w:cs="Times New Roman"/>
          <w:sz w:val="24"/>
          <w:szCs w:val="24"/>
        </w:rPr>
        <w:t xml:space="preserve">Noteworthy, at the time of Beauchamp’s study, information on feeding guild,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different phylogenies.</w:t>
      </w:r>
    </w:p>
    <w:p w14:paraId="7DDBBCAD" w14:textId="2194DDCC" w:rsidR="00F7140F" w:rsidRPr="00AD0CC1" w:rsidRDefault="00F7140F" w:rsidP="00D70E6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w:t>
      </w:r>
      <w:r w:rsidRPr="00AD0CC1">
        <w:rPr>
          <w:rFonts w:ascii="Times New Roman" w:eastAsia="Times New Roman" w:hAnsi="Times New Roman" w:cs="Times New Roman"/>
          <w:sz w:val="24"/>
          <w:szCs w:val="24"/>
        </w:rPr>
        <w:lastRenderedPageBreak/>
        <w:t xml:space="preserve">gives us information on the reliance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been tested yet on a broader taxonomic scale after Beauchamp’s study. These remaining unknowns open a new avenue for research, which are the aim of the present thesis. </w:t>
      </w:r>
      <w:commentRangeStart w:id="156"/>
      <w:r w:rsidRPr="00AD0CC1">
        <w:rPr>
          <w:rFonts w:ascii="Times New Roman" w:eastAsia="Times New Roman" w:hAnsi="Times New Roman" w:cs="Times New Roman"/>
          <w:sz w:val="24"/>
          <w:szCs w:val="24"/>
        </w:rPr>
        <w:t xml:space="preserve">Using the comparative method, </w:t>
      </w:r>
      <w:commentRangeEnd w:id="156"/>
      <w:r w:rsidRPr="00AD0CC1">
        <w:rPr>
          <w:rStyle w:val="CommentReference"/>
          <w:rFonts w:ascii="Times New Roman" w:hAnsi="Times New Roman" w:cs="Times New Roman"/>
        </w:rPr>
        <w:commentReference w:id="156"/>
      </w:r>
      <w:r w:rsidRPr="00AD0CC1">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157"/>
      <w:commentRangeEnd w:id="157"/>
      <w:r w:rsidRPr="00AD0CC1">
        <w:rPr>
          <w:rStyle w:val="CommentReference"/>
          <w:rFonts w:ascii="Times New Roman" w:hAnsi="Times New Roman" w:cs="Times New Roman"/>
        </w:rPr>
        <w:commentReference w:id="157"/>
      </w:r>
      <w:commentRangeEnd w:id="154"/>
      <w:r w:rsidR="00A00D1E" w:rsidRPr="00AD0CC1">
        <w:rPr>
          <w:rStyle w:val="CommentReference"/>
        </w:rPr>
        <w:commentReference w:id="154"/>
      </w: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158" w:name="_Toc199480627"/>
      <w:r w:rsidRPr="00AD0CC1">
        <w:rPr>
          <w:rFonts w:ascii="Times New Roman" w:hAnsi="Times New Roman" w:cs="Times New Roman"/>
          <w:b/>
          <w:bCs/>
          <w:sz w:val="24"/>
          <w:szCs w:val="24"/>
        </w:rPr>
        <w:t>2.</w:t>
      </w:r>
      <w:r w:rsidR="0017764A" w:rsidRPr="00AD0CC1">
        <w:rPr>
          <w:rFonts w:ascii="Times New Roman" w:hAnsi="Times New Roman" w:cs="Times New Roman"/>
          <w:b/>
          <w:bCs/>
          <w:sz w:val="24"/>
          <w:szCs w:val="24"/>
        </w:rPr>
        <w:t xml:space="preserve">2 </w:t>
      </w:r>
      <w:commentRangeStart w:id="159"/>
      <w:r w:rsidR="00F7140F" w:rsidRPr="00AD0CC1">
        <w:rPr>
          <w:rFonts w:ascii="Times New Roman" w:hAnsi="Times New Roman" w:cs="Times New Roman"/>
          <w:b/>
          <w:bCs/>
          <w:sz w:val="24"/>
          <w:szCs w:val="24"/>
        </w:rPr>
        <w:t>Methods</w:t>
      </w:r>
      <w:commentRangeEnd w:id="159"/>
      <w:r w:rsidR="00F7140F" w:rsidRPr="00AD0CC1">
        <w:rPr>
          <w:b/>
          <w:bCs/>
          <w:sz w:val="24"/>
          <w:szCs w:val="24"/>
        </w:rPr>
        <w:commentReference w:id="159"/>
      </w:r>
      <w:bookmarkEnd w:id="158"/>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160"/>
      <w:r w:rsidRPr="00AD0CC1">
        <w:rPr>
          <w:rStyle w:val="Heading5Char"/>
          <w:rFonts w:ascii="Times New Roman" w:eastAsia="SimSun" w:hAnsi="Times New Roman"/>
          <w:bCs w:val="0"/>
          <w:iCs w:val="0"/>
          <w:color w:val="auto"/>
          <w:szCs w:val="28"/>
        </w:rPr>
        <w:t xml:space="preserve">Communal roosting </w:t>
      </w:r>
      <w:commentRangeEnd w:id="160"/>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160"/>
      </w:r>
      <w:commentRangeStart w:id="161"/>
      <w:commentRangeEnd w:id="161"/>
      <w:r w:rsidRPr="00AD0CC1">
        <w:rPr>
          <w:rStyle w:val="CommentReference"/>
          <w:rFonts w:asciiTheme="minorHAnsi" w:eastAsiaTheme="minorHAnsi" w:hAnsiTheme="minorHAnsi" w:cstheme="minorBidi"/>
          <w:color w:val="auto"/>
        </w:rPr>
        <w:commentReference w:id="161"/>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162"/>
      <w:r w:rsidRPr="00AD0CC1">
        <w:rPr>
          <w:rFonts w:ascii="Times New Roman" w:eastAsia="Times New Roman" w:hAnsi="Times New Roman" w:cs="Times New Roman"/>
          <w:sz w:val="24"/>
          <w:szCs w:val="24"/>
        </w:rPr>
        <w:t xml:space="preserve">o increase the efficiency of the search given the large volume of data. To do so, I used Python's </w:t>
      </w:r>
      <w:proofErr w:type="spellStart"/>
      <w:r w:rsidRPr="00AD0CC1">
        <w:rPr>
          <w:rFonts w:ascii="Times New Roman" w:eastAsia="Times New Roman" w:hAnsi="Times New Roman" w:cs="Times New Roman"/>
          <w:sz w:val="24"/>
          <w:szCs w:val="24"/>
        </w:rPr>
        <w:t>BeautifulSoup</w:t>
      </w:r>
      <w:proofErr w:type="spellEnd"/>
      <w:r w:rsidRPr="00AD0CC1">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w:t>
      </w:r>
      <w:proofErr w:type="spellStart"/>
      <w:r w:rsidRPr="00AD0CC1">
        <w:rPr>
          <w:rFonts w:ascii="Times New Roman" w:eastAsia="Times New Roman" w:hAnsi="Times New Roman" w:cs="Times New Roman"/>
          <w:sz w:val="24"/>
          <w:szCs w:val="24"/>
        </w:rPr>
        <w:t>OpenAlex</w:t>
      </w:r>
      <w:proofErr w:type="spellEnd"/>
      <w:r w:rsidRPr="00AD0CC1">
        <w:rPr>
          <w:rFonts w:ascii="Times New Roman" w:eastAsia="Times New Roman" w:hAnsi="Times New Roman" w:cs="Times New Roman"/>
          <w:sz w:val="24"/>
          <w:szCs w:val="24"/>
        </w:rPr>
        <w:t xml:space="preserve">, and Scopus. The references in the output were then used to streamline the information search on communal roosting behaviour for these species. </w:t>
      </w:r>
      <w:commentRangeEnd w:id="162"/>
      <w:r w:rsidRPr="00AD0CC1">
        <w:rPr>
          <w:rStyle w:val="CommentReference"/>
        </w:rPr>
        <w:commentReference w:id="162"/>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163"/>
      <w:r w:rsidRPr="00AD0CC1">
        <w:rPr>
          <w:rFonts w:ascii="Times New Roman" w:eastAsia="Times New Roman" w:hAnsi="Times New Roman" w:cs="Times New Roman"/>
          <w:i/>
          <w:iCs/>
          <w:sz w:val="24"/>
          <w:szCs w:val="24"/>
        </w:rPr>
        <w:lastRenderedPageBreak/>
        <w:t>behaviour</w:t>
      </w:r>
      <w:r w:rsidRPr="00AD0CC1">
        <w:rPr>
          <w:rFonts w:ascii="Times New Roman" w:eastAsia="Times New Roman" w:hAnsi="Times New Roman" w:cs="Times New Roman"/>
          <w:sz w:val="24"/>
          <w:szCs w:val="24"/>
        </w:rPr>
        <w:t>’</w:t>
      </w:r>
      <w:commentRangeEnd w:id="163"/>
      <w:r w:rsidRPr="00AD0CC1">
        <w:rPr>
          <w:rStyle w:val="CommentReference"/>
          <w:rFonts w:ascii="Times New Roman" w:hAnsi="Times New Roman" w:cs="Times New Roman"/>
        </w:rPr>
        <w:commentReference w:id="163"/>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the outputs of the web-scraping search. The publications were then accessed and read to extract the information. </w:t>
      </w:r>
    </w:p>
    <w:p w14:paraId="6913F646" w14:textId="7E332E66" w:rsidR="00F7140F" w:rsidRPr="00AD0CC1" w:rsidRDefault="00086C33" w:rsidP="00332C0A">
      <w:pPr>
        <w:spacing w:line="360" w:lineRule="auto"/>
        <w:ind w:firstLine="720"/>
        <w:jc w:val="both"/>
      </w:pPr>
      <w:commentRangeStart w:id="164"/>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164"/>
      <w:r w:rsidRPr="00AD0CC1">
        <w:rPr>
          <w:rStyle w:val="CommentReference"/>
          <w:rFonts w:ascii="Times New Roman" w:hAnsi="Times New Roman" w:cs="Times New Roman"/>
        </w:rPr>
        <w:commentReference w:id="164"/>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165"/>
      <w:r w:rsidRPr="00AD0CC1">
        <w:rPr>
          <w:rFonts w:ascii="Times New Roman" w:eastAsia="Times New Roman" w:hAnsi="Times New Roman" w:cs="Times New Roman"/>
          <w:sz w:val="24"/>
          <w:szCs w:val="24"/>
        </w:rPr>
        <w:t xml:space="preserve">excluded from the analysis. </w:t>
      </w:r>
      <w:commentRangeEnd w:id="165"/>
      <w:r w:rsidRPr="00AD0CC1">
        <w:rPr>
          <w:rStyle w:val="CommentReference"/>
          <w:rFonts w:ascii="Times New Roman" w:hAnsi="Times New Roman" w:cs="Times New Roman"/>
        </w:rPr>
        <w:commentReference w:id="165"/>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166"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166"/>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AD0CC1">
        <w:rPr>
          <w:rFonts w:ascii="Times New Roman" w:eastAsia="Times New Roman" w:hAnsi="Times New Roman" w:cs="Times New Roman"/>
          <w:sz w:val="24"/>
          <w:szCs w:val="24"/>
        </w:rPr>
        <w:t>Overbeld</w:t>
      </w:r>
      <w:proofErr w:type="spellEnd"/>
      <w:r w:rsidRPr="00AD0CC1">
        <w:rPr>
          <w:rFonts w:ascii="Times New Roman" w:eastAsia="Times New Roman" w:hAnsi="Times New Roman" w:cs="Times New Roman"/>
          <w:sz w:val="24"/>
          <w:szCs w:val="24"/>
        </w:rPr>
        <w:t xml:space="preserve">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lastRenderedPageBreak/>
        <w:t xml:space="preserve">2.2.3 </w:t>
      </w:r>
      <w:commentRangeStart w:id="167"/>
      <w:r w:rsidRPr="00AD0CC1">
        <w:rPr>
          <w:rStyle w:val="Heading5Char"/>
          <w:rFonts w:ascii="Times New Roman" w:eastAsia="SimSun" w:hAnsi="Times New Roman"/>
          <w:bCs w:val="0"/>
          <w:iCs w:val="0"/>
          <w:color w:val="auto"/>
          <w:szCs w:val="28"/>
        </w:rPr>
        <w:t>Phylogenetic data</w:t>
      </w:r>
      <w:commentRangeEnd w:id="167"/>
      <w:r w:rsidRPr="00AD0CC1">
        <w:rPr>
          <w:rStyle w:val="Heading5Char"/>
          <w:rFonts w:ascii="Times New Roman" w:eastAsia="SimSun" w:hAnsi="Times New Roman"/>
          <w:bCs w:val="0"/>
          <w:iCs w:val="0"/>
          <w:color w:val="auto"/>
          <w:szCs w:val="28"/>
        </w:rPr>
        <w:commentReference w:id="167"/>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traits and the communal roosting behaviour in landbirds </w:t>
      </w:r>
      <w:commentRangeStart w:id="168"/>
      <w:r w:rsidRPr="00AD0CC1">
        <w:rPr>
          <w:rFonts w:ascii="Times New Roman" w:eastAsia="Times New Roman" w:hAnsi="Times New Roman" w:cs="Times New Roman"/>
          <w:sz w:val="24"/>
          <w:szCs w:val="24"/>
        </w:rPr>
        <w:t xml:space="preserve">comprising roughly 9076 species. The comparative method provides a framework to use evolutionary branches instead of species as the datapoints to leverage autocorrelation. </w:t>
      </w:r>
    </w:p>
    <w:p w14:paraId="250350BA" w14:textId="7794BE28" w:rsidR="00C76281" w:rsidRPr="00AD0CC1" w:rsidRDefault="00086C33" w:rsidP="00891A17">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168"/>
      <w:r w:rsidRPr="00AD0CC1">
        <w:rPr>
          <w:rStyle w:val="CommentReference"/>
          <w:rFonts w:ascii="Times New Roman" w:hAnsi="Times New Roman" w:cs="Times New Roman"/>
          <w:sz w:val="24"/>
          <w:szCs w:val="24"/>
        </w:rPr>
        <w:commentReference w:id="168"/>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169"/>
      <w:r w:rsidRPr="00AD0CC1">
        <w:rPr>
          <w:rFonts w:ascii="Times New Roman" w:eastAsia="Times New Roman" w:hAnsi="Times New Roman" w:cs="Times New Roman"/>
          <w:sz w:val="24"/>
          <w:szCs w:val="24"/>
        </w:rPr>
        <w:t xml:space="preserve">phylogenies from </w:t>
      </w:r>
      <w:proofErr w:type="spellStart"/>
      <w:r w:rsidRPr="00AD0CC1">
        <w:rPr>
          <w:rFonts w:ascii="Times New Roman" w:hAnsi="Times New Roman" w:cs="Times New Roman"/>
          <w:sz w:val="24"/>
          <w:szCs w:val="24"/>
        </w:rPr>
        <w:t>VertLife</w:t>
      </w:r>
      <w:proofErr w:type="spellEnd"/>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t>
      </w:r>
      <w:proofErr w:type="spellStart"/>
      <w:r w:rsidR="00DF6B32" w:rsidRPr="00AD0CC1">
        <w:rPr>
          <w:rFonts w:ascii="Times New Roman" w:hAnsi="Times New Roman" w:cs="Times New Roman"/>
          <w:sz w:val="24"/>
        </w:rPr>
        <w:t>Jetz</w:t>
      </w:r>
      <w:proofErr w:type="spellEnd"/>
      <w:r w:rsidR="00DF6B32" w:rsidRPr="00AD0CC1">
        <w:rPr>
          <w:rFonts w:ascii="Times New Roman" w:hAnsi="Times New Roman" w:cs="Times New Roman"/>
          <w:sz w:val="24"/>
        </w:rPr>
        <w:t xml:space="preserve">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169"/>
      <w:r w:rsidRPr="00AD0CC1">
        <w:rPr>
          <w:rStyle w:val="CommentReference"/>
          <w:rFonts w:ascii="Times New Roman" w:hAnsi="Times New Roman" w:cs="Times New Roman"/>
          <w:sz w:val="24"/>
          <w:szCs w:val="24"/>
        </w:rPr>
        <w:commentReference w:id="169"/>
      </w:r>
      <w:r w:rsidRPr="00AD0CC1">
        <w:rPr>
          <w:rFonts w:ascii="Times New Roman" w:eastAsia="Times New Roman" w:hAnsi="Times New Roman" w:cs="Times New Roman"/>
          <w:sz w:val="24"/>
          <w:szCs w:val="24"/>
        </w:rPr>
        <w:t xml:space="preserve">From these 100 trees, I then constructed a </w:t>
      </w:r>
      <w:commentRangeStart w:id="170"/>
      <w:r w:rsidRPr="00AD0CC1">
        <w:rPr>
          <w:rFonts w:ascii="Times New Roman" w:eastAsia="Times New Roman" w:hAnsi="Times New Roman" w:cs="Times New Roman"/>
          <w:sz w:val="24"/>
          <w:szCs w:val="24"/>
        </w:rPr>
        <w:t xml:space="preserve">consensus </w:t>
      </w:r>
      <w:commentRangeEnd w:id="170"/>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170"/>
      </w:r>
      <w:commentRangeStart w:id="171"/>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w:t>
      </w:r>
      <w:proofErr w:type="spellStart"/>
      <w:r w:rsidRPr="00AD0CC1">
        <w:rPr>
          <w:rFonts w:ascii="Times New Roman" w:eastAsia="Times New Roman" w:hAnsi="Times New Roman" w:cs="Times New Roman"/>
          <w:sz w:val="24"/>
          <w:szCs w:val="24"/>
        </w:rPr>
        <w:t>phytools</w:t>
      </w:r>
      <w:proofErr w:type="spellEnd"/>
      <w:r w:rsidRPr="00AD0CC1">
        <w:rPr>
          <w:rFonts w:ascii="Times New Roman" w:eastAsia="Times New Roman" w:hAnsi="Times New Roman" w:cs="Times New Roman"/>
          <w:sz w:val="24"/>
          <w:szCs w:val="24"/>
        </w:rPr>
        <w:t xml:space="preserve">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171"/>
      <w:r w:rsidRPr="00AD0CC1">
        <w:rPr>
          <w:rStyle w:val="CommentReference"/>
        </w:rPr>
        <w:commentReference w:id="171"/>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w:t>
      </w:r>
      <w:proofErr w:type="spellStart"/>
      <w:r w:rsidR="00C76281" w:rsidRPr="00AD0CC1">
        <w:rPr>
          <w:rFonts w:ascii="Times New Roman" w:eastAsia="Times New Roman" w:hAnsi="Times New Roman" w:cs="Times New Roman"/>
          <w:sz w:val="24"/>
          <w:szCs w:val="24"/>
        </w:rPr>
        <w:t>phylosig</w:t>
      </w:r>
      <w:proofErr w:type="spellEnd"/>
      <w:r w:rsidR="00C76281" w:rsidRPr="00AD0CC1">
        <w:rPr>
          <w:rFonts w:ascii="Times New Roman" w:eastAsia="Times New Roman" w:hAnsi="Times New Roman" w:cs="Times New Roman"/>
          <w:sz w:val="24"/>
          <w:szCs w:val="24"/>
        </w:rPr>
        <w:t xml:space="preserve"> function from the </w:t>
      </w:r>
      <w:proofErr w:type="spellStart"/>
      <w:r w:rsidR="00C76281" w:rsidRPr="00AD0CC1">
        <w:rPr>
          <w:rFonts w:ascii="Times New Roman" w:eastAsia="Times New Roman" w:hAnsi="Times New Roman" w:cs="Times New Roman"/>
          <w:sz w:val="24"/>
          <w:szCs w:val="24"/>
        </w:rPr>
        <w:t>phytools</w:t>
      </w:r>
      <w:proofErr w:type="spellEnd"/>
      <w:r w:rsidR="00C76281" w:rsidRPr="00AD0CC1">
        <w:rPr>
          <w:rFonts w:ascii="Times New Roman" w:eastAsia="Times New Roman" w:hAnsi="Times New Roman" w:cs="Times New Roman"/>
          <w:sz w:val="24"/>
          <w:szCs w:val="24"/>
        </w:rPr>
        <w:t xml:space="preserve"> package. This value was then used to rescale the variance-covariance matrix constructed using the function </w:t>
      </w:r>
      <w:proofErr w:type="spellStart"/>
      <w:proofErr w:type="gramStart"/>
      <w:r w:rsidR="00C76281" w:rsidRPr="00AD0CC1">
        <w:rPr>
          <w:rFonts w:ascii="Times New Roman" w:eastAsia="Times New Roman" w:hAnsi="Times New Roman" w:cs="Times New Roman"/>
          <w:sz w:val="24"/>
          <w:szCs w:val="24"/>
        </w:rPr>
        <w:t>vcv.phylo</w:t>
      </w:r>
      <w:proofErr w:type="spellEnd"/>
      <w:proofErr w:type="gramEnd"/>
      <w:r w:rsidR="00C76281" w:rsidRPr="00AD0CC1">
        <w:rPr>
          <w:rFonts w:ascii="Times New Roman" w:eastAsia="Times New Roman" w:hAnsi="Times New Roman" w:cs="Times New Roman"/>
          <w:sz w:val="24"/>
          <w:szCs w:val="24"/>
        </w:rPr>
        <w:t xml:space="preserve">.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w:t>
      </w:r>
      <w:proofErr w:type="spellStart"/>
      <w:r w:rsidRPr="00AD0CC1">
        <w:rPr>
          <w:rFonts w:ascii="Times New Roman" w:eastAsia="Times New Roman" w:hAnsi="Times New Roman" w:cs="Times New Roman"/>
          <w:sz w:val="24"/>
          <w:szCs w:val="24"/>
        </w:rPr>
        <w:t>AviBase</w:t>
      </w:r>
      <w:proofErr w:type="spellEnd"/>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172" w:name="_Toc199480631"/>
      <w:r w:rsidRPr="00AD0CC1">
        <w:rPr>
          <w:rStyle w:val="Heading5Char"/>
          <w:rFonts w:ascii="Times New Roman" w:eastAsiaTheme="majorEastAsia" w:hAnsi="Times New Roman"/>
          <w:iCs w:val="0"/>
          <w:color w:val="auto"/>
          <w:szCs w:val="24"/>
        </w:rPr>
        <w:t xml:space="preserve">2.2.4 </w:t>
      </w:r>
      <w:r w:rsidR="00F7140F" w:rsidRPr="00AD0CC1">
        <w:rPr>
          <w:rStyle w:val="Heading5Char"/>
          <w:rFonts w:ascii="Times New Roman" w:eastAsiaTheme="majorEastAsia" w:hAnsi="Times New Roman"/>
          <w:iCs w:val="0"/>
          <w:color w:val="auto"/>
          <w:szCs w:val="24"/>
        </w:rPr>
        <w:t>Statistical analyses</w:t>
      </w:r>
      <w:bookmarkEnd w:id="172"/>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173"/>
      <w:r w:rsidRPr="00AD0CC1">
        <w:rPr>
          <w:rFonts w:ascii="Times New Roman" w:eastAsia="Times New Roman" w:hAnsi="Times New Roman" w:cs="Times New Roman"/>
          <w:sz w:val="24"/>
          <w:szCs w:val="24"/>
        </w:rPr>
        <w:t>Equation 1.</w:t>
      </w:r>
      <w:commentRangeEnd w:id="173"/>
      <w:r w:rsidRPr="00AD0CC1">
        <w:rPr>
          <w:rStyle w:val="CommentReference"/>
          <w:rFonts w:ascii="Times New Roman" w:hAnsi="Times New Roman" w:cs="Times New Roman"/>
        </w:rPr>
        <w:commentReference w:id="173"/>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w:t>
      </w:r>
      <w:r w:rsidRPr="00AD0CC1">
        <w:rPr>
          <w:rFonts w:ascii="Times New Roman" w:eastAsia="Times New Roman" w:hAnsi="Times New Roman" w:cs="Times New Roman"/>
          <w:sz w:val="24"/>
          <w:szCs w:val="24"/>
        </w:rPr>
        <w:lastRenderedPageBreak/>
        <w:t xml:space="preserve">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2E2097AF" w14:textId="0019BB82" w:rsidR="00517616"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174"/>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174"/>
      <w:r w:rsidRPr="00AD0CC1">
        <w:rPr>
          <w:rStyle w:val="CommentReference"/>
          <w:rFonts w:ascii="Times New Roman" w:hAnsi="Times New Roman" w:cs="Times New Roman"/>
        </w:rPr>
        <w:commentReference w:id="174"/>
      </w:r>
      <w:r w:rsidRPr="00AD0CC1">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175"/>
      <w:r w:rsidR="00390D66">
        <w:rPr>
          <w:rFonts w:ascii="Times New Roman" w:eastAsia="Times New Roman" w:hAnsi="Times New Roman" w:cs="Times New Roman"/>
          <w:sz w:val="24"/>
          <w:szCs w:val="24"/>
        </w:rPr>
        <w:t>forty</w:t>
      </w:r>
      <w:r w:rsidR="00390D66"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chains and 10</w:t>
      </w:r>
      <w:r w:rsidR="006C14AC">
        <w:rPr>
          <w:rFonts w:ascii="Times New Roman" w:eastAsia="Times New Roman" w:hAnsi="Times New Roman" w:cs="Times New Roman"/>
          <w:sz w:val="24"/>
          <w:szCs w:val="24"/>
        </w:rPr>
        <w:t>00</w:t>
      </w:r>
      <w:r w:rsidR="00390D66">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000 iterations. </w:t>
      </w:r>
      <w:commentRangeEnd w:id="175"/>
      <w:r w:rsidRPr="00AD0CC1">
        <w:rPr>
          <w:rStyle w:val="CommentReference"/>
          <w:rFonts w:ascii="Times New Roman" w:hAnsi="Times New Roman" w:cs="Times New Roman"/>
        </w:rPr>
        <w:commentReference w:id="175"/>
      </w:r>
      <w:r w:rsidR="00BB36FD">
        <w:rPr>
          <w:rFonts w:ascii="Times New Roman" w:eastAsia="Times New Roman" w:hAnsi="Times New Roman" w:cs="Times New Roman"/>
          <w:sz w:val="24"/>
          <w:szCs w:val="24"/>
        </w:rPr>
        <w:t xml:space="preserve">Because of the large sample size of my data (946), I used </w:t>
      </w:r>
      <w:r w:rsidR="00DF7215">
        <w:rPr>
          <w:rFonts w:ascii="Times New Roman" w:eastAsia="Times New Roman" w:hAnsi="Times New Roman" w:cs="Times New Roman"/>
          <w:sz w:val="24"/>
          <w:szCs w:val="24"/>
        </w:rPr>
        <w:t xml:space="preserve">priors to help </w:t>
      </w:r>
      <w:r w:rsidR="006B3078">
        <w:rPr>
          <w:rFonts w:ascii="Times New Roman" w:eastAsia="Times New Roman" w:hAnsi="Times New Roman" w:cs="Times New Roman"/>
          <w:sz w:val="24"/>
          <w:szCs w:val="24"/>
        </w:rPr>
        <w:t>initial</w:t>
      </w:r>
      <w:r w:rsidR="00DF7215">
        <w:rPr>
          <w:rFonts w:ascii="Times New Roman" w:eastAsia="Times New Roman" w:hAnsi="Times New Roman" w:cs="Times New Roman"/>
          <w:sz w:val="24"/>
          <w:szCs w:val="24"/>
        </w:rPr>
        <w:t xml:space="preserve"> guesses of the model. I used the coefficient estimates of the model without phylogenetic as a random effect. The mean values obtained where then used as priors in the final model.</w:t>
      </w:r>
      <w:r w:rsidR="006B3078">
        <w:rPr>
          <w:rFonts w:ascii="Times New Roman" w:eastAsia="Times New Roman" w:hAnsi="Times New Roman" w:cs="Times New Roman"/>
          <w:sz w:val="24"/>
          <w:szCs w:val="24"/>
        </w:rPr>
        <w:t xml:space="preserve"> I used Cauchy distribution for the parameters probability as it </w:t>
      </w:r>
      <w:r w:rsidR="003C6D96">
        <w:rPr>
          <w:rFonts w:ascii="Times New Roman" w:eastAsia="Times New Roman" w:hAnsi="Times New Roman" w:cs="Times New Roman"/>
          <w:sz w:val="24"/>
          <w:szCs w:val="24"/>
        </w:rPr>
        <w:t xml:space="preserve">has heavier tails thereby </w:t>
      </w:r>
      <w:r w:rsidR="006B3078">
        <w:rPr>
          <w:rFonts w:ascii="Times New Roman" w:eastAsia="Times New Roman" w:hAnsi="Times New Roman" w:cs="Times New Roman"/>
          <w:sz w:val="24"/>
          <w:szCs w:val="24"/>
        </w:rPr>
        <w:t>relax</w:t>
      </w:r>
      <w:r w:rsidR="003C6D96">
        <w:rPr>
          <w:rFonts w:ascii="Times New Roman" w:eastAsia="Times New Roman" w:hAnsi="Times New Roman" w:cs="Times New Roman"/>
          <w:sz w:val="24"/>
          <w:szCs w:val="24"/>
        </w:rPr>
        <w:t>ing</w:t>
      </w:r>
      <w:r w:rsidR="006B3078">
        <w:rPr>
          <w:rFonts w:ascii="Times New Roman" w:eastAsia="Times New Roman" w:hAnsi="Times New Roman" w:cs="Times New Roman"/>
          <w:sz w:val="24"/>
          <w:szCs w:val="24"/>
        </w:rPr>
        <w:t xml:space="preserve"> the</w:t>
      </w:r>
      <w:r w:rsidR="003C6D96">
        <w:rPr>
          <w:rFonts w:ascii="Times New Roman" w:eastAsia="Times New Roman" w:hAnsi="Times New Roman" w:cs="Times New Roman"/>
          <w:sz w:val="24"/>
          <w:szCs w:val="24"/>
        </w:rPr>
        <w:t xml:space="preserve"> assumption and weight of the priors.</w:t>
      </w:r>
    </w:p>
    <w:p w14:paraId="23719D63" w14:textId="77777777" w:rsidR="00FA30DE" w:rsidRPr="00AD0CC1" w:rsidRDefault="00FA30DE" w:rsidP="00A601BD">
      <w:pPr>
        <w:spacing w:line="360" w:lineRule="auto"/>
        <w:jc w:val="both"/>
        <w:rPr>
          <w:rFonts w:ascii="Times New Roman" w:eastAsia="Times New Roman" w:hAnsi="Times New Roman" w:cs="Times New Roman"/>
          <w:sz w:val="24"/>
          <w:szCs w:val="24"/>
        </w:rPr>
      </w:pPr>
    </w:p>
    <w:p w14:paraId="58AFABC4" w14:textId="1668EF91"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176"/>
      <w:r w:rsidRPr="00AD0CC1">
        <w:rPr>
          <w:rStyle w:val="Heading5Char"/>
          <w:rFonts w:ascii="Times New Roman" w:eastAsia="SimSun" w:hAnsi="Times New Roman"/>
          <w:b/>
          <w:bCs/>
          <w:szCs w:val="28"/>
          <w:lang w:val="en-CA"/>
        </w:rPr>
        <w:t>2.2.4.1 Global model</w:t>
      </w:r>
      <w:commentRangeEnd w:id="176"/>
      <w:r w:rsidRPr="00AD0CC1">
        <w:rPr>
          <w:rStyle w:val="CommentReference"/>
          <w:rFonts w:asciiTheme="minorHAnsi" w:eastAsiaTheme="minorHAnsi" w:hAnsiTheme="minorHAnsi" w:cstheme="minorBidi"/>
          <w:b w:val="0"/>
          <w:bCs w:val="0"/>
          <w:lang w:val="en-CA"/>
        </w:rPr>
        <w:commentReference w:id="176"/>
      </w:r>
    </w:p>
    <w:p w14:paraId="665D5F02" w14:textId="77777777" w:rsidR="00FA30DE" w:rsidRPr="00AD0CC1"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177"/>
      <w:r w:rsidRPr="00AD0CC1">
        <w:rPr>
          <w:rFonts w:ascii="Times New Roman" w:eastAsia="Times New Roman" w:hAnsi="Times New Roman" w:cs="Times New Roman"/>
          <w:sz w:val="24"/>
          <w:szCs w:val="24"/>
        </w:rPr>
        <w:t xml:space="preserve">946 species), </w:t>
      </w:r>
      <w:commentRangeEnd w:id="177"/>
      <w:r w:rsidRPr="00AD0CC1">
        <w:rPr>
          <w:rStyle w:val="CommentReference"/>
          <w:rFonts w:ascii="Times New Roman" w:hAnsi="Times New Roman" w:cs="Times New Roman"/>
        </w:rPr>
        <w:commentReference w:id="177"/>
      </w:r>
      <w:r w:rsidRPr="00AD0CC1">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178"/>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and mass (kg) from different sources (Supplementary S2).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AD0CC1">
        <w:rPr>
          <w:rFonts w:ascii="Times New Roman" w:eastAsia="Times New Roman" w:hAnsi="Times New Roman" w:cs="Times New Roman"/>
          <w:sz w:val="24"/>
          <w:szCs w:val="24"/>
        </w:rPr>
        <w:t>lm</w:t>
      </w:r>
      <w:proofErr w:type="spellEnd"/>
      <w:r w:rsidRPr="00AD0CC1">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178"/>
      <w:r w:rsidRPr="00AD0CC1">
        <w:rPr>
          <w:rStyle w:val="CommentReference"/>
          <w:rFonts w:ascii="Times New Roman" w:hAnsi="Times New Roman" w:cs="Times New Roman"/>
        </w:rPr>
        <w:commentReference w:id="178"/>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179"/>
      <w:r w:rsidRPr="00AD0CC1">
        <w:rPr>
          <w:rFonts w:ascii="Times New Roman" w:eastAsia="Times New Roman" w:hAnsi="Times New Roman" w:cs="Times New Roman"/>
          <w:sz w:val="24"/>
          <w:szCs w:val="24"/>
        </w:rPr>
        <w:t xml:space="preserve">The first model was the same model than before but only </w:t>
      </w:r>
      <w:r w:rsidRPr="00AD0CC1">
        <w:rPr>
          <w:rFonts w:ascii="Times New Roman" w:eastAsia="Times New Roman" w:hAnsi="Times New Roman" w:cs="Times New Roman"/>
          <w:sz w:val="24"/>
          <w:szCs w:val="24"/>
        </w:rPr>
        <w:lastRenderedPageBreak/>
        <w:t xml:space="preserve">on a smaller sample size. </w:t>
      </w:r>
      <w:commentRangeEnd w:id="179"/>
      <w:r w:rsidRPr="00AD0CC1">
        <w:rPr>
          <w:rStyle w:val="CommentReference"/>
        </w:rPr>
        <w:commentReference w:id="179"/>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A601BD">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180"/>
      <w:r w:rsidRPr="00AD0CC1">
        <w:rPr>
          <w:rFonts w:ascii="Times New Roman" w:eastAsia="Times New Roman" w:hAnsi="Times New Roman" w:cs="Times New Roman"/>
          <w:sz w:val="24"/>
          <w:szCs w:val="24"/>
        </w:rPr>
        <w:t>(Table 1).</w:t>
      </w:r>
      <w:commentRangeEnd w:id="180"/>
      <w:r w:rsidRPr="00AD0CC1">
        <w:rPr>
          <w:rStyle w:val="CommentReference"/>
        </w:rPr>
        <w:commentReference w:id="180"/>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838"/>
        <w:gridCol w:w="7371"/>
        <w:gridCol w:w="1276"/>
      </w:tblGrid>
      <w:tr w:rsidR="00FA30DE" w:rsidRPr="00AD0CC1" w14:paraId="608B2242" w14:textId="77777777" w:rsidTr="00A601BD">
        <w:trPr>
          <w:trHeight w:val="403"/>
        </w:trPr>
        <w:tc>
          <w:tcPr>
            <w:tcW w:w="1838" w:type="dxa"/>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 name</w:t>
            </w:r>
          </w:p>
        </w:tc>
        <w:tc>
          <w:tcPr>
            <w:tcW w:w="7371" w:type="dxa"/>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A601BD">
        <w:trPr>
          <w:trHeight w:val="397"/>
        </w:trPr>
        <w:tc>
          <w:tcPr>
            <w:tcW w:w="1838" w:type="dxa"/>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proofErr w:type="spellStart"/>
            <w:r w:rsidRPr="00AD0CC1">
              <w:rPr>
                <w:rFonts w:ascii="Times New Roman" w:eastAsia="Times New Roman" w:hAnsi="Times New Roman" w:cs="Times New Roman"/>
                <w:sz w:val="24"/>
                <w:szCs w:val="24"/>
              </w:rPr>
              <w:t>Null_model</w:t>
            </w:r>
            <w:proofErr w:type="spellEnd"/>
          </w:p>
        </w:tc>
        <w:tc>
          <w:tcPr>
            <w:tcW w:w="7371" w:type="dxa"/>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A601BD">
        <w:trPr>
          <w:trHeight w:val="426"/>
        </w:trPr>
        <w:tc>
          <w:tcPr>
            <w:tcW w:w="1838" w:type="dxa"/>
          </w:tcPr>
          <w:p w14:paraId="6C03052E" w14:textId="7A3DC47E" w:rsidR="00FA30DE" w:rsidRPr="00AD0CC1" w:rsidRDefault="00843290"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bal model</w:t>
            </w:r>
          </w:p>
        </w:tc>
        <w:tc>
          <w:tcPr>
            <w:tcW w:w="7371" w:type="dxa"/>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A601BD">
        <w:trPr>
          <w:trHeight w:val="397"/>
        </w:trPr>
        <w:tc>
          <w:tcPr>
            <w:tcW w:w="1838" w:type="dxa"/>
          </w:tcPr>
          <w:p w14:paraId="2B9C4F1E" w14:textId="2EA80D6F" w:rsidR="00FA30DE" w:rsidRPr="00AD0CC1" w:rsidRDefault="00871ED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bset_global_model</w:t>
            </w:r>
            <w:proofErr w:type="spellEnd"/>
          </w:p>
        </w:tc>
        <w:tc>
          <w:tcPr>
            <w:tcW w:w="7371" w:type="dxa"/>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A601BD">
        <w:trPr>
          <w:trHeight w:val="403"/>
        </w:trPr>
        <w:tc>
          <w:tcPr>
            <w:tcW w:w="1838" w:type="dxa"/>
          </w:tcPr>
          <w:p w14:paraId="740F6997" w14:textId="00183851" w:rsidR="00FA30DE" w:rsidRPr="00AD0CC1" w:rsidRDefault="00FB332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bset_global_model_brainsize</w:t>
            </w:r>
            <w:proofErr w:type="spellEnd"/>
          </w:p>
        </w:tc>
        <w:tc>
          <w:tcPr>
            <w:tcW w:w="7371" w:type="dxa"/>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residuals </w:t>
            </w:r>
            <w:proofErr w:type="spellStart"/>
            <w:r w:rsidRPr="00AD0CC1">
              <w:rPr>
                <w:rFonts w:ascii="Times New Roman" w:eastAsia="Times New Roman" w:hAnsi="Times New Roman" w:cs="Times New Roman"/>
                <w:sz w:val="24"/>
                <w:szCs w:val="24"/>
              </w:rPr>
              <w:t>brainmass</w:t>
            </w:r>
            <w:proofErr w:type="spellEnd"/>
            <w:r w:rsidRPr="00AD0CC1">
              <w:rPr>
                <w:rFonts w:ascii="Times New Roman" w:eastAsia="Times New Roman" w:hAnsi="Times New Roman" w:cs="Times New Roman"/>
                <w:sz w:val="24"/>
                <w:szCs w:val="24"/>
              </w:rPr>
              <w:t>/</w:t>
            </w:r>
            <w:proofErr w:type="spellStart"/>
            <w:r w:rsidRPr="00AD0CC1">
              <w:rPr>
                <w:rFonts w:ascii="Times New Roman" w:eastAsia="Times New Roman" w:hAnsi="Times New Roman" w:cs="Times New Roman"/>
                <w:sz w:val="24"/>
                <w:szCs w:val="24"/>
              </w:rPr>
              <w:t>bodymass</w:t>
            </w:r>
            <w:proofErr w:type="spellEnd"/>
          </w:p>
        </w:tc>
        <w:tc>
          <w:tcPr>
            <w:tcW w:w="1276" w:type="dxa"/>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A601BD">
        <w:trPr>
          <w:trHeight w:val="403"/>
        </w:trPr>
        <w:tc>
          <w:tcPr>
            <w:tcW w:w="1838" w:type="dxa"/>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181"/>
            <w:r w:rsidRPr="00AD0CC1">
              <w:rPr>
                <w:rFonts w:ascii="Times New Roman" w:eastAsia="Times New Roman" w:hAnsi="Times New Roman" w:cs="Times New Roman"/>
                <w:sz w:val="24"/>
                <w:szCs w:val="24"/>
              </w:rPr>
              <w:t>Model_4</w:t>
            </w:r>
            <w:commentRangeEnd w:id="181"/>
            <w:r w:rsidRPr="00AD0CC1">
              <w:rPr>
                <w:rStyle w:val="CommentReference"/>
                <w:rFonts w:ascii="Times New Roman" w:hAnsi="Times New Roman" w:cs="Times New Roman"/>
              </w:rPr>
              <w:commentReference w:id="181"/>
            </w:r>
          </w:p>
        </w:tc>
        <w:tc>
          <w:tcPr>
            <w:tcW w:w="7371" w:type="dxa"/>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brain mass, </w:t>
            </w:r>
            <w:proofErr w:type="spellStart"/>
            <w:proofErr w:type="gramStart"/>
            <w:r w:rsidRPr="00AD0CC1">
              <w:rPr>
                <w:rFonts w:ascii="Times New Roman" w:eastAsia="Times New Roman" w:hAnsi="Times New Roman" w:cs="Times New Roman"/>
                <w:sz w:val="24"/>
                <w:szCs w:val="24"/>
              </w:rPr>
              <w:t>brainmass:bodymass</w:t>
            </w:r>
            <w:proofErr w:type="spellEnd"/>
            <w:proofErr w:type="gramEnd"/>
          </w:p>
        </w:tc>
        <w:tc>
          <w:tcPr>
            <w:tcW w:w="1276" w:type="dxa"/>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AD0CC1" w:rsidRDefault="009438B4" w:rsidP="00FA30DE">
      <w:pPr>
        <w:spacing w:line="360" w:lineRule="auto"/>
        <w:jc w:val="both"/>
        <w:rPr>
          <w:rFonts w:ascii="Times New Roman" w:eastAsia="Times New Roman" w:hAnsi="Times New Roman" w:cs="Times New Roman"/>
          <w:b/>
          <w:bCs/>
          <w:color w:val="FF0000"/>
          <w:sz w:val="24"/>
          <w:szCs w:val="24"/>
        </w:rPr>
      </w:pPr>
      <w:r w:rsidRPr="00AD0CC1">
        <w:rPr>
          <w:rFonts w:ascii="Times New Roman" w:eastAsia="Times New Roman" w:hAnsi="Times New Roman" w:cs="Times New Roman"/>
          <w:b/>
          <w:bCs/>
          <w:color w:val="FF0000"/>
          <w:sz w:val="24"/>
          <w:szCs w:val="24"/>
        </w:rPr>
        <w:t xml:space="preserve">2.2.5 Ancestry Analysis </w:t>
      </w:r>
    </w:p>
    <w:p w14:paraId="36D08BF0" w14:textId="77777777" w:rsidR="0033707B" w:rsidRPr="00AD0CC1"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182" w:name="_Toc199480632"/>
      <w:r w:rsidRPr="00AD0CC1">
        <w:rPr>
          <w:rFonts w:ascii="Times New Roman" w:hAnsi="Times New Roman" w:cs="Times New Roman"/>
          <w:b/>
          <w:bCs/>
          <w:color w:val="auto"/>
          <w:sz w:val="24"/>
          <w:szCs w:val="24"/>
        </w:rPr>
        <w:t xml:space="preserve">2.3 </w:t>
      </w:r>
      <w:commentRangeStart w:id="183"/>
      <w:r w:rsidR="00F7140F" w:rsidRPr="00AD0CC1">
        <w:rPr>
          <w:rFonts w:ascii="Times New Roman" w:hAnsi="Times New Roman" w:cs="Times New Roman"/>
          <w:b/>
          <w:bCs/>
          <w:color w:val="auto"/>
          <w:sz w:val="24"/>
          <w:szCs w:val="24"/>
        </w:rPr>
        <w:t>Results</w:t>
      </w:r>
      <w:commentRangeEnd w:id="183"/>
      <w:r w:rsidR="00F7140F" w:rsidRPr="00AD0CC1">
        <w:rPr>
          <w:rFonts w:ascii="Times New Roman" w:hAnsi="Times New Roman" w:cs="Times New Roman"/>
          <w:b/>
          <w:bCs/>
          <w:color w:val="auto"/>
          <w:sz w:val="24"/>
          <w:szCs w:val="24"/>
        </w:rPr>
        <w:commentReference w:id="183"/>
      </w:r>
      <w:bookmarkEnd w:id="182"/>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184"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184"/>
    </w:p>
    <w:p w14:paraId="567CD4A0" w14:textId="664AA22C" w:rsidR="008E4AFD"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185"/>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185"/>
      <w:r w:rsidR="00F7140F" w:rsidRPr="00AD0CC1">
        <w:rPr>
          <w:rStyle w:val="CommentReference"/>
          <w:rFonts w:ascii="Times New Roman" w:hAnsi="Times New Roman" w:cs="Times New Roman"/>
        </w:rPr>
        <w:commentReference w:id="185"/>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186"/>
      <w:r w:rsidR="00F7140F" w:rsidRPr="00AD0CC1">
        <w:rPr>
          <w:rFonts w:ascii="Times New Roman" w:eastAsia="Times New Roman" w:hAnsi="Times New Roman" w:cs="Times New Roman"/>
          <w:iCs/>
          <w:sz w:val="24"/>
          <w:szCs w:val="24"/>
        </w:rPr>
        <w:t>.</w:t>
      </w:r>
      <w:commentRangeEnd w:id="186"/>
      <w:r w:rsidR="00F7140F" w:rsidRPr="00AD0CC1">
        <w:rPr>
          <w:rStyle w:val="CommentReference"/>
          <w:rFonts w:ascii="Times New Roman" w:hAnsi="Times New Roman" w:cs="Times New Roman"/>
        </w:rPr>
        <w:commentReference w:id="186"/>
      </w:r>
      <w:r w:rsidR="00F7140F" w:rsidRPr="00AD0CC1">
        <w:rPr>
          <w:rFonts w:ascii="Times New Roman" w:eastAsia="Times New Roman" w:hAnsi="Times New Roman" w:cs="Times New Roman"/>
          <w:iCs/>
          <w:sz w:val="24"/>
          <w:szCs w:val="24"/>
        </w:rPr>
        <w:t xml:space="preserve"> Figure 2.2 shows the evolution of CRB in different taxonomic groups. </w:t>
      </w:r>
      <w:r w:rsidR="002504DC">
        <w:rPr>
          <w:rFonts w:ascii="Times New Roman" w:eastAsia="Times New Roman" w:hAnsi="Times New Roman" w:cs="Times New Roman"/>
          <w:iCs/>
          <w:sz w:val="24"/>
          <w:szCs w:val="24"/>
        </w:rPr>
        <w:t>Pagel’s lam</w:t>
      </w:r>
      <w:r w:rsidR="00091AD5">
        <w:rPr>
          <w:rFonts w:ascii="Times New Roman" w:eastAsia="Times New Roman" w:hAnsi="Times New Roman" w:cs="Times New Roman"/>
          <w:iCs/>
          <w:sz w:val="24"/>
          <w:szCs w:val="24"/>
        </w:rPr>
        <w:t>bda (</w:t>
      </w:r>
      <w:r w:rsidR="008E4AFD" w:rsidRPr="008E4AFD">
        <w:rPr>
          <w:rFonts w:ascii="Times New Roman" w:eastAsia="Times New Roman" w:hAnsi="Times New Roman" w:cs="Times New Roman"/>
          <w:iCs/>
          <w:sz w:val="24"/>
          <w:szCs w:val="24"/>
        </w:rPr>
        <w:t>λ</w:t>
      </w:r>
      <w:r w:rsidR="00091AD5">
        <w:rPr>
          <w:rFonts w:ascii="Times New Roman" w:eastAsia="Times New Roman" w:hAnsi="Times New Roman" w:cs="Times New Roman"/>
          <w:iCs/>
          <w:sz w:val="24"/>
          <w:szCs w:val="24"/>
        </w:rPr>
        <w:t>)</w:t>
      </w:r>
      <w:r w:rsidR="00831104">
        <w:rPr>
          <w:rFonts w:ascii="Times New Roman" w:eastAsia="Times New Roman" w:hAnsi="Times New Roman" w:cs="Times New Roman"/>
          <w:iCs/>
          <w:sz w:val="24"/>
          <w:szCs w:val="24"/>
        </w:rPr>
        <w:t xml:space="preserve"> was estimated as 0.78, which suggests </w:t>
      </w:r>
      <w:r w:rsidR="008E4AFD">
        <w:rPr>
          <w:rFonts w:ascii="Times New Roman" w:eastAsia="Times New Roman" w:hAnsi="Times New Roman" w:cs="Times New Roman"/>
          <w:iCs/>
          <w:sz w:val="24"/>
          <w:szCs w:val="24"/>
        </w:rPr>
        <w:t xml:space="preserve">a strong phylogenetic </w:t>
      </w:r>
      <w:r w:rsidR="00525D95">
        <w:rPr>
          <w:rFonts w:ascii="Times New Roman" w:eastAsia="Times New Roman" w:hAnsi="Times New Roman" w:cs="Times New Roman"/>
          <w:iCs/>
          <w:sz w:val="24"/>
          <w:szCs w:val="24"/>
        </w:rPr>
        <w:t xml:space="preserve">signal in the </w:t>
      </w:r>
      <w:r w:rsidR="00065BF6">
        <w:rPr>
          <w:rFonts w:ascii="Times New Roman" w:eastAsia="Times New Roman" w:hAnsi="Times New Roman" w:cs="Times New Roman"/>
          <w:iCs/>
          <w:sz w:val="24"/>
          <w:szCs w:val="24"/>
        </w:rPr>
        <w:t>distribution of CRB.</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3349795F" w:rsidR="0007551B" w:rsidRPr="00AD0CC1" w:rsidRDefault="00A417DF" w:rsidP="00CC0C76">
      <w:pPr>
        <w:spacing w:line="360" w:lineRule="auto"/>
        <w:ind w:firstLine="720"/>
        <w:jc w:val="both"/>
        <w:rPr>
          <w:rFonts w:ascii="Times New Roman" w:eastAsia="Times New Roman" w:hAnsi="Times New Roman" w:cs="Times New Roman"/>
          <w:iCs/>
          <w:sz w:val="24"/>
          <w:szCs w:val="24"/>
        </w:rPr>
      </w:pPr>
      <w:r w:rsidRPr="000E4017">
        <w:rPr>
          <w:rFonts w:ascii="Times New Roman" w:eastAsia="Times New Roman" w:hAnsi="Times New Roman" w:cs="Times New Roman"/>
          <w:iCs/>
          <w:noProof/>
          <w:sz w:val="24"/>
          <w:szCs w:val="24"/>
        </w:rPr>
        <w:drawing>
          <wp:inline distT="0" distB="0" distL="0" distR="0" wp14:anchorId="24C1F34D" wp14:editId="09AA2107">
            <wp:extent cx="6127750" cy="4902200"/>
            <wp:effectExtent l="0" t="0" r="6350" b="0"/>
            <wp:docPr id="390865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65896" name="Picture 39086589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1758" cy="4905406"/>
                    </a:xfrm>
                    <a:prstGeom prst="rect">
                      <a:avLst/>
                    </a:prstGeom>
                  </pic:spPr>
                </pic:pic>
              </a:graphicData>
            </a:graphic>
          </wp:inline>
        </w:drawing>
      </w:r>
    </w:p>
    <w:p w14:paraId="195BFD85" w14:textId="5B1D8752" w:rsidR="00E01131" w:rsidRPr="00AD0CC1" w:rsidRDefault="00E01131" w:rsidP="00E01131">
      <w:pPr>
        <w:pStyle w:val="Caption"/>
        <w:rPr>
          <w:i/>
          <w:iCs w:val="0"/>
          <w:sz w:val="22"/>
          <w:szCs w:val="20"/>
        </w:rPr>
      </w:pPr>
      <w:commentRangeStart w:id="187"/>
      <w:r w:rsidRPr="00AD0CC1">
        <w:rPr>
          <w:b/>
          <w:bCs/>
          <w:i/>
          <w:iCs w:val="0"/>
          <w:sz w:val="22"/>
          <w:szCs w:val="20"/>
        </w:rPr>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commentRangeEnd w:id="187"/>
      <w:r w:rsidR="00372A39" w:rsidRPr="00AD0CC1">
        <w:rPr>
          <w:rStyle w:val="CommentReference"/>
          <w:rFonts w:asciiTheme="minorHAnsi" w:eastAsiaTheme="minorHAnsi" w:hAnsiTheme="minorHAnsi" w:cstheme="minorBidi"/>
          <w:iCs w:val="0"/>
          <w:color w:val="auto"/>
          <w:lang w:eastAsia="en-US"/>
        </w:rPr>
        <w:commentReference w:id="187"/>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188"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188"/>
    </w:p>
    <w:p w14:paraId="4AF0DA69" w14:textId="77777777" w:rsidR="00841809" w:rsidRPr="00AD0CC1" w:rsidRDefault="00841809" w:rsidP="00DE0C17">
      <w:pPr>
        <w:rPr>
          <w:lang w:eastAsia="en-CA"/>
        </w:rPr>
      </w:pPr>
    </w:p>
    <w:p w14:paraId="6EAC38D2" w14:textId="2351A0B4" w:rsidR="00F7140F" w:rsidRPr="00AD0CC1" w:rsidRDefault="008C2F6F" w:rsidP="00DE0C17">
      <w:pPr>
        <w:pStyle w:val="Heading3"/>
        <w:rPr>
          <w:rStyle w:val="Heading5Char"/>
          <w:rFonts w:ascii="Times New Roman" w:eastAsia="SimSun" w:hAnsi="Times New Roman"/>
          <w:bCs w:val="0"/>
          <w:iCs w:val="0"/>
          <w:color w:val="auto"/>
          <w:szCs w:val="28"/>
        </w:rPr>
      </w:pPr>
      <w:bookmarkStart w:id="189" w:name="_Toc199480634"/>
      <w:r w:rsidRPr="00AD0CC1">
        <w:rPr>
          <w:rStyle w:val="Heading5Char"/>
          <w:rFonts w:ascii="Times New Roman" w:eastAsia="SimSun" w:hAnsi="Times New Roman"/>
          <w:bCs w:val="0"/>
          <w:iCs w:val="0"/>
          <w:color w:val="auto"/>
          <w:szCs w:val="28"/>
        </w:rPr>
        <w:t xml:space="preserve">2.3.3 </w:t>
      </w:r>
      <w:r w:rsidR="00F7140F" w:rsidRPr="00AD0CC1">
        <w:rPr>
          <w:rStyle w:val="Heading5Char"/>
          <w:rFonts w:ascii="Times New Roman" w:eastAsia="SimSun" w:hAnsi="Times New Roman"/>
          <w:bCs w:val="0"/>
          <w:iCs w:val="0"/>
          <w:color w:val="auto"/>
          <w:szCs w:val="28"/>
        </w:rPr>
        <w:t>Biological variables and CRB</w:t>
      </w:r>
      <w:bookmarkEnd w:id="189"/>
    </w:p>
    <w:p w14:paraId="2DE6D83F" w14:textId="77777777" w:rsidR="00E767D3" w:rsidRPr="00AD0CC1" w:rsidRDefault="00E767D3" w:rsidP="00CC0C76">
      <w:pPr>
        <w:spacing w:line="360" w:lineRule="auto"/>
        <w:ind w:firstLine="720"/>
        <w:jc w:val="both"/>
        <w:rPr>
          <w:rFonts w:ascii="Times New Roman" w:eastAsia="Times New Roman" w:hAnsi="Times New Roman" w:cs="Times New Roman"/>
          <w:sz w:val="24"/>
          <w:szCs w:val="24"/>
        </w:rPr>
      </w:pPr>
    </w:p>
    <w:p w14:paraId="18693062" w14:textId="6C46C687" w:rsidR="00E767D3" w:rsidRPr="00AD0CC1" w:rsidRDefault="001D021E" w:rsidP="00A601BD">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Overall, </w:t>
      </w:r>
      <w:r w:rsidR="00E767D3" w:rsidRPr="00AD0CC1">
        <w:rPr>
          <w:rFonts w:ascii="Times New Roman" w:eastAsia="Times New Roman" w:hAnsi="Times New Roman" w:cs="Times New Roman"/>
          <w:sz w:val="24"/>
          <w:szCs w:val="24"/>
        </w:rPr>
        <w:t>Handwi</w:t>
      </w:r>
      <w:r w:rsidR="00184A3D" w:rsidRPr="00AD0CC1">
        <w:rPr>
          <w:rFonts w:ascii="Times New Roman" w:eastAsia="Times New Roman" w:hAnsi="Times New Roman" w:cs="Times New Roman"/>
          <w:sz w:val="24"/>
          <w:szCs w:val="24"/>
        </w:rPr>
        <w:t>ng</w:t>
      </w:r>
      <w:r w:rsidR="00E767D3" w:rsidRPr="00AD0CC1">
        <w:rPr>
          <w:rFonts w:ascii="Times New Roman" w:eastAsia="Times New Roman" w:hAnsi="Times New Roman" w:cs="Times New Roman"/>
          <w:sz w:val="24"/>
          <w:szCs w:val="24"/>
        </w:rPr>
        <w:t xml:space="preserve"> Index and Mass</w:t>
      </w:r>
      <w:r w:rsidRPr="00AD0CC1">
        <w:rPr>
          <w:rFonts w:ascii="Times New Roman" w:eastAsia="Times New Roman" w:hAnsi="Times New Roman" w:cs="Times New Roman"/>
          <w:sz w:val="24"/>
          <w:szCs w:val="24"/>
        </w:rPr>
        <w:t xml:space="preserve"> showed a positive trend with CRB</w:t>
      </w:r>
      <w:r w:rsidR="00255B52" w:rsidRPr="00AD0CC1">
        <w:rPr>
          <w:rFonts w:ascii="Times New Roman" w:eastAsia="Times New Roman" w:hAnsi="Times New Roman" w:cs="Times New Roman"/>
          <w:sz w:val="24"/>
          <w:szCs w:val="24"/>
        </w:rPr>
        <w:t>, with prevalence of CRB increasing as how HWI and Mass increased</w:t>
      </w:r>
      <w:r w:rsidR="00E31B74" w:rsidRPr="00AD0CC1">
        <w:rPr>
          <w:rFonts w:ascii="Times New Roman" w:eastAsia="Times New Roman" w:hAnsi="Times New Roman" w:cs="Times New Roman"/>
          <w:sz w:val="24"/>
          <w:szCs w:val="24"/>
        </w:rPr>
        <w:t xml:space="preserve">, and </w:t>
      </w:r>
      <w:r w:rsidR="00030DB5" w:rsidRPr="00AD0CC1">
        <w:rPr>
          <w:rFonts w:ascii="Times New Roman" w:eastAsia="Times New Roman" w:hAnsi="Times New Roman" w:cs="Times New Roman"/>
          <w:sz w:val="24"/>
          <w:szCs w:val="24"/>
        </w:rPr>
        <w:t xml:space="preserve">a greater </w:t>
      </w:r>
      <w:r w:rsidR="00184A3D" w:rsidRPr="00AD0CC1">
        <w:rPr>
          <w:rFonts w:ascii="Times New Roman" w:eastAsia="Times New Roman" w:hAnsi="Times New Roman" w:cs="Times New Roman"/>
          <w:sz w:val="24"/>
          <w:szCs w:val="24"/>
        </w:rPr>
        <w:t xml:space="preserve">prevalence of CRB in scavengers as compared to other trophic </w:t>
      </w:r>
      <w:r w:rsidR="00184A3D" w:rsidRPr="00576EE4">
        <w:rPr>
          <w:rFonts w:ascii="Times New Roman" w:eastAsia="Times New Roman" w:hAnsi="Times New Roman" w:cs="Times New Roman"/>
          <w:sz w:val="24"/>
          <w:szCs w:val="24"/>
        </w:rPr>
        <w:t xml:space="preserve">guilds </w:t>
      </w:r>
      <w:r w:rsidR="00255B52" w:rsidRPr="00576EE4">
        <w:rPr>
          <w:rFonts w:ascii="Times New Roman" w:eastAsia="Times New Roman" w:hAnsi="Times New Roman" w:cs="Times New Roman"/>
          <w:sz w:val="24"/>
          <w:szCs w:val="24"/>
        </w:rPr>
        <w:t>(Figures 2.3-</w:t>
      </w:r>
      <w:r w:rsidR="00E31B74" w:rsidRPr="00576EE4">
        <w:rPr>
          <w:rFonts w:ascii="Times New Roman" w:eastAsia="Times New Roman" w:hAnsi="Times New Roman" w:cs="Times New Roman"/>
          <w:sz w:val="24"/>
          <w:szCs w:val="24"/>
        </w:rPr>
        <w:t>2.</w:t>
      </w:r>
      <w:r w:rsidR="00621D47" w:rsidRPr="00576EE4">
        <w:rPr>
          <w:rFonts w:ascii="Times New Roman" w:eastAsia="Times New Roman" w:hAnsi="Times New Roman" w:cs="Times New Roman"/>
          <w:sz w:val="24"/>
          <w:szCs w:val="24"/>
        </w:rPr>
        <w:t>5</w:t>
      </w:r>
      <w:r w:rsidR="000E02EC" w:rsidRPr="00576EE4">
        <w:rPr>
          <w:rFonts w:ascii="Times New Roman" w:eastAsia="Times New Roman" w:hAnsi="Times New Roman" w:cs="Times New Roman"/>
          <w:sz w:val="24"/>
          <w:szCs w:val="24"/>
        </w:rPr>
        <w:t>, Appendix</w:t>
      </w:r>
      <w:r w:rsidR="000E02EC" w:rsidRPr="00AD0CC1">
        <w:rPr>
          <w:rFonts w:ascii="Times New Roman" w:eastAsia="Times New Roman" w:hAnsi="Times New Roman" w:cs="Times New Roman"/>
          <w:sz w:val="24"/>
          <w:szCs w:val="24"/>
        </w:rPr>
        <w:t xml:space="preserve"> 1</w:t>
      </w:r>
      <w:r w:rsidR="00E31B74" w:rsidRPr="00AD0CC1">
        <w:rPr>
          <w:rFonts w:ascii="Times New Roman" w:eastAsia="Times New Roman" w:hAnsi="Times New Roman" w:cs="Times New Roman"/>
          <w:sz w:val="24"/>
          <w:szCs w:val="24"/>
        </w:rPr>
        <w:t>)</w:t>
      </w:r>
      <w:r w:rsidR="00184A3D" w:rsidRPr="00AD0CC1">
        <w:rPr>
          <w:rFonts w:ascii="Times New Roman" w:eastAsia="Times New Roman" w:hAnsi="Times New Roman" w:cs="Times New Roman"/>
          <w:sz w:val="24"/>
          <w:szCs w:val="24"/>
        </w:rPr>
        <w:t>.</w:t>
      </w:r>
    </w:p>
    <w:p w14:paraId="7A2ADFF1" w14:textId="0EA5ADE6" w:rsidR="00621D47" w:rsidRPr="00AD0CC1" w:rsidRDefault="00621D47" w:rsidP="00CC0C76">
      <w:pPr>
        <w:spacing w:line="360" w:lineRule="auto"/>
        <w:ind w:firstLine="720"/>
        <w:jc w:val="both"/>
        <w:rPr>
          <w:rFonts w:ascii="Times New Roman" w:eastAsia="Times New Roman" w:hAnsi="Times New Roman" w:cs="Times New Roman"/>
          <w:sz w:val="24"/>
          <w:szCs w:val="24"/>
        </w:rPr>
      </w:pPr>
    </w:p>
    <w:p w14:paraId="653C22A1" w14:textId="14524B94" w:rsidR="001A40B5"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he first set of models favored the model with biological variables over the null model (</w:t>
      </w:r>
      <w:commentRangeStart w:id="190"/>
      <w:r w:rsidRPr="00AD0CC1">
        <w:rPr>
          <w:rFonts w:ascii="Times New Roman" w:eastAsia="Times New Roman" w:hAnsi="Times New Roman" w:cs="Times New Roman"/>
          <w:sz w:val="24"/>
          <w:szCs w:val="24"/>
        </w:rPr>
        <w:t xml:space="preserve">259.5 </w:t>
      </w:r>
      <w:commentRangeEnd w:id="190"/>
      <w:r w:rsidRPr="00AD0CC1">
        <w:rPr>
          <w:rStyle w:val="CommentReference"/>
          <w:rFonts w:ascii="Times New Roman" w:hAnsi="Times New Roman" w:cs="Times New Roman"/>
        </w:rPr>
        <w:commentReference w:id="190"/>
      </w:r>
      <w:r w:rsidRPr="00AD0CC1">
        <w:rPr>
          <w:rFonts w:ascii="Times New Roman" w:eastAsia="Times New Roman" w:hAnsi="Times New Roman" w:cs="Times New Roman"/>
          <w:sz w:val="24"/>
          <w:szCs w:val="24"/>
        </w:rPr>
        <w:t>Model_1 over null model, Figure 2.</w:t>
      </w:r>
      <w:r w:rsidR="00576EE4">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xml:space="preserve">). These suggests that overall, phylogeny alone cannot explain the evolution of this behaviour. </w:t>
      </w:r>
      <w:r w:rsidR="001A40B5">
        <w:rPr>
          <w:rFonts w:ascii="Times New Roman" w:eastAsia="Times New Roman" w:hAnsi="Times New Roman" w:cs="Times New Roman"/>
          <w:sz w:val="24"/>
          <w:szCs w:val="24"/>
        </w:rPr>
        <w:t xml:space="preserve">After the use of informed priors, the model </w:t>
      </w:r>
      <w:r w:rsidR="000436B2">
        <w:rPr>
          <w:rFonts w:ascii="Times New Roman" w:eastAsia="Times New Roman" w:hAnsi="Times New Roman" w:cs="Times New Roman"/>
          <w:sz w:val="24"/>
          <w:szCs w:val="24"/>
        </w:rPr>
        <w:t>converged</w:t>
      </w:r>
      <w:r w:rsidR="00501B07">
        <w:rPr>
          <w:rFonts w:ascii="Times New Roman" w:eastAsia="Times New Roman" w:hAnsi="Times New Roman" w:cs="Times New Roman"/>
          <w:sz w:val="24"/>
          <w:szCs w:val="24"/>
        </w:rPr>
        <w:t xml:space="preserve"> </w:t>
      </w:r>
      <w:r w:rsidR="00C129D2">
        <w:rPr>
          <w:rFonts w:ascii="Times New Roman" w:eastAsia="Times New Roman" w:hAnsi="Times New Roman" w:cs="Times New Roman"/>
          <w:sz w:val="24"/>
          <w:szCs w:val="24"/>
        </w:rPr>
        <w:t>(</w:t>
      </w:r>
      <w:proofErr w:type="spellStart"/>
      <w:r w:rsidR="00C129D2">
        <w:rPr>
          <w:rFonts w:ascii="Times New Roman" w:eastAsia="Times New Roman" w:hAnsi="Times New Roman" w:cs="Times New Roman"/>
          <w:sz w:val="24"/>
          <w:szCs w:val="24"/>
        </w:rPr>
        <w:t>Rhat</w:t>
      </w:r>
      <w:proofErr w:type="spellEnd"/>
      <w:r w:rsidR="00C129D2">
        <w:rPr>
          <w:rFonts w:ascii="Times New Roman" w:eastAsia="Times New Roman" w:hAnsi="Times New Roman" w:cs="Times New Roman"/>
          <w:sz w:val="24"/>
          <w:szCs w:val="24"/>
        </w:rPr>
        <w:t xml:space="preserve"> =1</w:t>
      </w:r>
      <w:r w:rsidR="0031052F">
        <w:rPr>
          <w:rFonts w:ascii="Times New Roman" w:eastAsia="Times New Roman" w:hAnsi="Times New Roman" w:cs="Times New Roman"/>
          <w:sz w:val="24"/>
          <w:szCs w:val="24"/>
        </w:rPr>
        <w:t>, Figure 2.</w:t>
      </w:r>
      <w:r w:rsidR="00576EE4">
        <w:rPr>
          <w:rFonts w:ascii="Times New Roman" w:eastAsia="Times New Roman" w:hAnsi="Times New Roman" w:cs="Times New Roman"/>
          <w:sz w:val="24"/>
          <w:szCs w:val="24"/>
        </w:rPr>
        <w:t>7</w:t>
      </w:r>
      <w:r w:rsidR="00C129D2">
        <w:rPr>
          <w:rFonts w:ascii="Times New Roman" w:eastAsia="Times New Roman" w:hAnsi="Times New Roman" w:cs="Times New Roman"/>
          <w:sz w:val="24"/>
          <w:szCs w:val="24"/>
        </w:rPr>
        <w:t>), allowing for more accurate model interpretation</w:t>
      </w:r>
      <w:r w:rsidR="00291812">
        <w:rPr>
          <w:rFonts w:ascii="Times New Roman" w:eastAsia="Times New Roman" w:hAnsi="Times New Roman" w:cs="Times New Roman"/>
          <w:sz w:val="24"/>
          <w:szCs w:val="24"/>
        </w:rPr>
        <w:t xml:space="preserve"> (Figures</w:t>
      </w:r>
      <w:r w:rsidR="00E02013">
        <w:rPr>
          <w:rFonts w:ascii="Times New Roman" w:eastAsia="Times New Roman" w:hAnsi="Times New Roman" w:cs="Times New Roman"/>
          <w:sz w:val="24"/>
          <w:szCs w:val="24"/>
        </w:rPr>
        <w:t xml:space="preserve"> 2.8 &amp; 2.9, Appendix 1)</w:t>
      </w:r>
    </w:p>
    <w:p w14:paraId="16C8734B"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3A90D451" w14:textId="45C7E4D8" w:rsidR="00F7140F" w:rsidRPr="00AD0CC1" w:rsidRDefault="00F7140F" w:rsidP="00D70E63">
      <w:pPr>
        <w:spacing w:line="360" w:lineRule="auto"/>
        <w:jc w:val="both"/>
        <w:rPr>
          <w:rFonts w:ascii="Times New Roman" w:eastAsia="Times New Roman" w:hAnsi="Times New Roman" w:cs="Times New Roman"/>
          <w:sz w:val="24"/>
          <w:szCs w:val="24"/>
        </w:rPr>
      </w:pPr>
      <w:commentRangeStart w:id="191"/>
      <w:r w:rsidRPr="00AD0CC1">
        <w:rPr>
          <w:rFonts w:ascii="Times New Roman" w:eastAsia="Times New Roman" w:hAnsi="Times New Roman" w:cs="Times New Roman"/>
          <w:sz w:val="24"/>
          <w:szCs w:val="24"/>
        </w:rPr>
        <w:t>Figure 2.</w:t>
      </w:r>
      <w:r w:rsidR="00576EE4">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xml:space="preserve"> Model comparison between global (all data model) and null model. </w:t>
      </w:r>
      <w:commentRangeEnd w:id="191"/>
      <w:r w:rsidRPr="00AD0CC1">
        <w:rPr>
          <w:rStyle w:val="CommentReference"/>
          <w:rFonts w:ascii="Times New Roman" w:hAnsi="Times New Roman" w:cs="Times New Roman"/>
        </w:rPr>
        <w:commentReference w:id="191"/>
      </w:r>
    </w:p>
    <w:p w14:paraId="02998230" w14:textId="77777777" w:rsidR="00E13E13" w:rsidRPr="00AD0CC1" w:rsidRDefault="00E13E13"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BB16DDC" w14:textId="33C47154" w:rsidR="00F7140F" w:rsidRPr="00AD0CC1" w:rsidRDefault="00F7140F" w:rsidP="00D70E63">
      <w:pPr>
        <w:spacing w:line="360" w:lineRule="auto"/>
        <w:jc w:val="both"/>
        <w:rPr>
          <w:rFonts w:ascii="Times New Roman" w:eastAsia="Times New Roman" w:hAnsi="Times New Roman" w:cs="Times New Roman"/>
          <w:sz w:val="24"/>
          <w:szCs w:val="24"/>
        </w:rPr>
      </w:pPr>
    </w:p>
    <w:p w14:paraId="20D06B83" w14:textId="28EE31F4" w:rsidR="00F7140F" w:rsidRPr="00AD0CC1" w:rsidRDefault="00F7140F" w:rsidP="00D70E63">
      <w:pPr>
        <w:spacing w:line="360" w:lineRule="auto"/>
        <w:jc w:val="both"/>
        <w:rPr>
          <w:rFonts w:ascii="Times New Roman" w:eastAsia="Times New Roman" w:hAnsi="Times New Roman" w:cs="Times New Roman"/>
          <w:sz w:val="24"/>
          <w:szCs w:val="24"/>
        </w:rPr>
      </w:pPr>
      <w:commentRangeStart w:id="192"/>
      <w:r w:rsidRPr="00AD0CC1">
        <w:rPr>
          <w:rFonts w:ascii="Times New Roman" w:eastAsia="Times New Roman" w:hAnsi="Times New Roman" w:cs="Times New Roman"/>
          <w:sz w:val="24"/>
          <w:szCs w:val="24"/>
        </w:rPr>
        <w:t>Figure 2.</w:t>
      </w:r>
      <w:r w:rsidR="00E02013">
        <w:rPr>
          <w:rFonts w:ascii="Times New Roman" w:eastAsia="Times New Roman" w:hAnsi="Times New Roman" w:cs="Times New Roman"/>
          <w:sz w:val="24"/>
          <w:szCs w:val="24"/>
        </w:rPr>
        <w:t>7</w:t>
      </w:r>
      <w:r w:rsidRPr="00AD0CC1">
        <w:rPr>
          <w:rFonts w:ascii="Times New Roman" w:eastAsia="Times New Roman" w:hAnsi="Times New Roman" w:cs="Times New Roman"/>
          <w:sz w:val="24"/>
          <w:szCs w:val="24"/>
        </w:rPr>
        <w:t xml:space="preserve"> Summary of global model</w:t>
      </w:r>
      <w:r w:rsidR="00380A1B">
        <w:rPr>
          <w:rFonts w:ascii="Times New Roman" w:eastAsia="Times New Roman" w:hAnsi="Times New Roman" w:cs="Times New Roman"/>
          <w:sz w:val="24"/>
          <w:szCs w:val="24"/>
        </w:rPr>
        <w:t xml:space="preserve"> and the coefficients</w:t>
      </w:r>
      <w:r w:rsidRPr="00AD0CC1">
        <w:rPr>
          <w:rFonts w:ascii="Times New Roman" w:eastAsia="Times New Roman" w:hAnsi="Times New Roman" w:cs="Times New Roman"/>
          <w:sz w:val="24"/>
          <w:szCs w:val="24"/>
        </w:rPr>
        <w:t>.</w:t>
      </w:r>
      <w:commentRangeEnd w:id="192"/>
      <w:r w:rsidRPr="00AD0CC1">
        <w:rPr>
          <w:rStyle w:val="CommentReference"/>
          <w:rFonts w:ascii="Times New Roman" w:hAnsi="Times New Roman" w:cs="Times New Roman"/>
        </w:rPr>
        <w:commentReference w:id="192"/>
      </w:r>
      <w:r w:rsidR="00380A1B">
        <w:rPr>
          <w:rFonts w:ascii="Times New Roman" w:eastAsia="Times New Roman" w:hAnsi="Times New Roman" w:cs="Times New Roman"/>
          <w:sz w:val="24"/>
          <w:szCs w:val="24"/>
        </w:rPr>
        <w:t xml:space="preserve"> </w:t>
      </w:r>
    </w:p>
    <w:p w14:paraId="3D8779E3" w14:textId="6154E956" w:rsidR="00F7140F" w:rsidRPr="00AD0CC1" w:rsidRDefault="00DD0D6C" w:rsidP="00D70E63">
      <w:pPr>
        <w:spacing w:line="360" w:lineRule="auto"/>
        <w:jc w:val="both"/>
        <w:rPr>
          <w:rFonts w:ascii="Times New Roman" w:eastAsia="Times New Roman" w:hAnsi="Times New Roman" w:cs="Times New Roman"/>
          <w:sz w:val="24"/>
          <w:szCs w:val="24"/>
        </w:rPr>
      </w:pPr>
      <w:r w:rsidRPr="00DD0D6C">
        <w:rPr>
          <w:rFonts w:ascii="Times New Roman" w:eastAsia="Times New Roman" w:hAnsi="Times New Roman" w:cs="Times New Roman"/>
          <w:i/>
          <w:iCs/>
          <w:noProof/>
          <w:color w:val="FF0000"/>
          <w:sz w:val="24"/>
          <w:szCs w:val="24"/>
        </w:rPr>
        <w:drawing>
          <wp:inline distT="0" distB="0" distL="0" distR="0" wp14:anchorId="1142DD46" wp14:editId="337F000F">
            <wp:extent cx="5880100" cy="2037080"/>
            <wp:effectExtent l="0" t="0" r="6350" b="1270"/>
            <wp:docPr id="84683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36562" name=""/>
                    <pic:cNvPicPr/>
                  </pic:nvPicPr>
                  <pic:blipFill rotWithShape="1">
                    <a:blip r:embed="rId16"/>
                    <a:srcRect l="1068"/>
                    <a:stretch>
                      <a:fillRect/>
                    </a:stretch>
                  </pic:blipFill>
                  <pic:spPr bwMode="auto">
                    <a:xfrm>
                      <a:off x="0" y="0"/>
                      <a:ext cx="5880100" cy="2037080"/>
                    </a:xfrm>
                    <a:prstGeom prst="rect">
                      <a:avLst/>
                    </a:prstGeom>
                    <a:ln>
                      <a:noFill/>
                    </a:ln>
                    <a:extLst>
                      <a:ext uri="{53640926-AAD7-44D8-BBD7-CCE9431645EC}">
                        <a14:shadowObscured xmlns:a14="http://schemas.microsoft.com/office/drawing/2010/main"/>
                      </a:ext>
                    </a:extLst>
                  </pic:spPr>
                </pic:pic>
              </a:graphicData>
            </a:graphic>
          </wp:inline>
        </w:drawing>
      </w:r>
    </w:p>
    <w:p w14:paraId="2446FF65"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45F5DECA"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6F0105E6"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63AA0839"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115BCB84" w14:textId="5DAA2714"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t xml:space="preserve">2.3.4 </w:t>
      </w:r>
      <w:r w:rsidR="00F7140F" w:rsidRPr="00AD0CC1">
        <w:rPr>
          <w:rStyle w:val="Heading5Char"/>
          <w:rFonts w:ascii="Times New Roman" w:eastAsia="SimSun" w:hAnsi="Times New Roman"/>
          <w:b/>
          <w:bCs w:val="0"/>
          <w:szCs w:val="28"/>
          <w:lang w:val="en-CA"/>
        </w:rPr>
        <w:t>Transition to CRB - Section on ancestry of the behaviour</w:t>
      </w:r>
    </w:p>
    <w:p w14:paraId="3201F14A" w14:textId="62900D90" w:rsidR="00F7140F" w:rsidRPr="00AD0CC1" w:rsidRDefault="00B957BE" w:rsidP="00D70E6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0F9260BA"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328EE732"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AD0CC1" w:rsidRDefault="004F798C" w:rsidP="00E047A5">
      <w:pPr>
        <w:pStyle w:val="Heading2"/>
        <w:spacing w:line="360" w:lineRule="auto"/>
        <w:jc w:val="both"/>
        <w:rPr>
          <w:rFonts w:ascii="Times New Roman" w:hAnsi="Times New Roman" w:cs="Times New Roman"/>
          <w:b/>
          <w:bCs/>
          <w:color w:val="auto"/>
          <w:sz w:val="24"/>
          <w:szCs w:val="24"/>
        </w:rPr>
      </w:pPr>
      <w:bookmarkStart w:id="193" w:name="_Toc199480635"/>
      <w:r w:rsidRPr="00AD0CC1">
        <w:rPr>
          <w:rFonts w:ascii="Times New Roman" w:hAnsi="Times New Roman" w:cs="Times New Roman"/>
          <w:b/>
          <w:bCs/>
          <w:color w:val="auto"/>
          <w:sz w:val="24"/>
          <w:szCs w:val="24"/>
        </w:rPr>
        <w:t xml:space="preserve">2.4 </w:t>
      </w:r>
      <w:commentRangeStart w:id="194"/>
      <w:r w:rsidR="00F7140F" w:rsidRPr="00AD0CC1">
        <w:rPr>
          <w:rFonts w:ascii="Times New Roman" w:hAnsi="Times New Roman" w:cs="Times New Roman"/>
          <w:b/>
          <w:bCs/>
          <w:color w:val="auto"/>
          <w:sz w:val="24"/>
          <w:szCs w:val="24"/>
        </w:rPr>
        <w:t xml:space="preserve">Discussion </w:t>
      </w:r>
      <w:commentRangeEnd w:id="194"/>
      <w:r w:rsidR="00F7140F" w:rsidRPr="00AD0CC1">
        <w:rPr>
          <w:b/>
          <w:bCs/>
          <w:sz w:val="24"/>
          <w:szCs w:val="24"/>
        </w:rPr>
        <w:commentReference w:id="194"/>
      </w:r>
      <w:bookmarkEnd w:id="193"/>
    </w:p>
    <w:p w14:paraId="007EE337" w14:textId="45A20CA8" w:rsidR="00F7140F" w:rsidRPr="00AD0CC1" w:rsidRDefault="00F7140F" w:rsidP="00D444DE">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sidRPr="00AD0CC1">
        <w:rPr>
          <w:rFonts w:ascii="Times New Roman" w:eastAsia="Times New Roman" w:hAnsi="Times New Roman" w:cs="Times New Roman"/>
          <w:sz w:val="24"/>
          <w:szCs w:val="24"/>
        </w:rPr>
        <w:t xml:space="preserve">The </w:t>
      </w:r>
      <w:r w:rsidRPr="00AD0CC1">
        <w:rPr>
          <w:rFonts w:ascii="Times New Roman" w:eastAsia="Times New Roman" w:hAnsi="Times New Roman" w:cs="Times New Roman"/>
          <w:sz w:val="24"/>
          <w:szCs w:val="24"/>
        </w:rPr>
        <w:t xml:space="preserve">results suggest that </w:t>
      </w:r>
      <w:r w:rsidR="009450D8" w:rsidRPr="00AD0CC1">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195"/>
      <w:commentRangeEnd w:id="195"/>
      <w:r w:rsidR="009450D8" w:rsidRPr="00AD0CC1">
        <w:rPr>
          <w:rStyle w:val="CommentReference"/>
          <w:rFonts w:ascii="Times New Roman" w:hAnsi="Times New Roman" w:cs="Times New Roman"/>
        </w:rPr>
        <w:commentReference w:id="195"/>
      </w:r>
      <w:r w:rsidR="009562FA" w:rsidRPr="00AD0CC1">
        <w:rPr>
          <w:rFonts w:ascii="Times New Roman" w:eastAsia="Times New Roman" w:hAnsi="Times New Roman" w:cs="Times New Roman"/>
          <w:iCs/>
          <w:sz w:val="24"/>
          <w:szCs w:val="24"/>
        </w:rPr>
        <w:t xml:space="preserve"> Additionally, our findings suggest that</w:t>
      </w:r>
      <w:r w:rsidR="005F4297" w:rsidRPr="00AD0CC1">
        <w:rPr>
          <w:rFonts w:ascii="Times New Roman" w:eastAsia="Times New Roman" w:hAnsi="Times New Roman" w:cs="Times New Roman"/>
          <w:iCs/>
          <w:sz w:val="24"/>
          <w:szCs w:val="24"/>
        </w:rPr>
        <w:t xml:space="preserve"> </w:t>
      </w:r>
      <w:r w:rsidRPr="00AD0CC1">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Preston, 2005; Saldanha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ab/>
        <w:t xml:space="preserve"> </w:t>
      </w:r>
    </w:p>
    <w:p w14:paraId="64779E16" w14:textId="0B133775" w:rsidR="00077CBF" w:rsidRPr="00ED21DA" w:rsidRDefault="00077CBF"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YOU WILL HAVE TO CITE AND REFUTE THIS PAPER:</w:t>
      </w:r>
    </w:p>
    <w:p w14:paraId="61D7BFE0" w14:textId="7D086A6E" w:rsidR="00077CBF" w:rsidRPr="00AD0CC1" w:rsidRDefault="00BE7AB3" w:rsidP="00D444DE">
      <w:pPr>
        <w:spacing w:line="360" w:lineRule="auto"/>
        <w:ind w:firstLine="720"/>
        <w:jc w:val="both"/>
        <w:rPr>
          <w:rFonts w:ascii="Times New Roman" w:eastAsia="Times New Roman" w:hAnsi="Times New Roman" w:cs="Times New Roman"/>
          <w:sz w:val="24"/>
          <w:szCs w:val="24"/>
        </w:rPr>
      </w:pPr>
      <w:hyperlink r:id="rId17" w:history="1">
        <w:r w:rsidRPr="00ED21DA">
          <w:rPr>
            <w:rStyle w:val="Hyperlink"/>
            <w:highlight w:val="yellow"/>
          </w:rPr>
          <w:t>https://meridian.allenpress.com/rapt/article/52/4/407/429769/Evolution-of-Communal-Roosting-A-Social-Refuge</w:t>
        </w:r>
      </w:hyperlink>
    </w:p>
    <w:p w14:paraId="4610BFD4" w14:textId="272765C0" w:rsidR="00BE7AB3" w:rsidRPr="00ED21DA" w:rsidRDefault="00BE7AB3"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ALSO REFUTE PATCH SITTING HYPOTHESIS</w:t>
      </w:r>
    </w:p>
    <w:p w14:paraId="682CEC71" w14:textId="18B80DAC" w:rsidR="00BE7AB3" w:rsidRPr="00AD0CC1" w:rsidRDefault="00BE7AB3" w:rsidP="00D444DE">
      <w:pPr>
        <w:spacing w:line="360" w:lineRule="auto"/>
        <w:ind w:firstLine="720"/>
        <w:jc w:val="both"/>
        <w:rPr>
          <w:rFonts w:ascii="Times New Roman" w:eastAsia="Times New Roman" w:hAnsi="Times New Roman" w:cs="Times New Roman"/>
          <w:sz w:val="24"/>
          <w:szCs w:val="24"/>
        </w:rPr>
      </w:pPr>
      <w:hyperlink r:id="rId18" w:anchor="aep-section-id9" w:history="1">
        <w:r w:rsidRPr="00ED21DA">
          <w:rPr>
            <w:rStyle w:val="Hyperlink"/>
            <w:rFonts w:ascii="Times New Roman" w:eastAsia="Times New Roman" w:hAnsi="Times New Roman" w:cs="Times New Roman"/>
            <w:sz w:val="24"/>
            <w:szCs w:val="24"/>
            <w:highlight w:val="yellow"/>
          </w:rPr>
          <w:t>https://www.sciencedirect.com/science/article/pii/S0169204604001288#aep-section-id9</w:t>
        </w:r>
      </w:hyperlink>
    </w:p>
    <w:p w14:paraId="116C66BC" w14:textId="77777777" w:rsidR="00BE7AB3" w:rsidRPr="00AD0CC1" w:rsidRDefault="00BE7AB3" w:rsidP="00D444DE">
      <w:pPr>
        <w:spacing w:line="360" w:lineRule="auto"/>
        <w:ind w:firstLine="720"/>
        <w:jc w:val="both"/>
        <w:rPr>
          <w:rFonts w:ascii="Times New Roman" w:eastAsia="Times New Roman" w:hAnsi="Times New Roman" w:cs="Times New Roman"/>
          <w:sz w:val="24"/>
          <w:szCs w:val="24"/>
        </w:rPr>
      </w:pP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196" w:name="_Toc199480636"/>
      <w:r w:rsidRPr="00AD0CC1">
        <w:rPr>
          <w:rStyle w:val="Heading5Char"/>
          <w:rFonts w:ascii="Times New Roman" w:eastAsia="SimSun" w:hAnsi="Times New Roman"/>
          <w:bCs w:val="0"/>
          <w:iCs w:val="0"/>
          <w:color w:val="auto"/>
          <w:szCs w:val="28"/>
        </w:rPr>
        <w:t xml:space="preserve">2.4.1 </w:t>
      </w:r>
      <w:r w:rsidR="00F7140F" w:rsidRPr="00AD0CC1">
        <w:rPr>
          <w:rStyle w:val="Heading5Char"/>
          <w:rFonts w:ascii="Times New Roman" w:eastAsia="SimSun" w:hAnsi="Times New Roman"/>
          <w:bCs w:val="0"/>
          <w:iCs w:val="0"/>
          <w:color w:val="auto"/>
          <w:szCs w:val="28"/>
        </w:rPr>
        <w:t>Hand Wing Index and Communal Roosting Behaviour</w:t>
      </w:r>
      <w:bookmarkEnd w:id="196"/>
      <w:r w:rsidR="00F7140F" w:rsidRPr="00AD0CC1" w:rsidDel="00395C03">
        <w:rPr>
          <w:rStyle w:val="Heading5Char"/>
          <w:rFonts w:ascii="Times New Roman" w:eastAsia="SimSun" w:hAnsi="Times New Roman"/>
          <w:bCs w:val="0"/>
          <w:iCs w:val="0"/>
          <w:color w:val="auto"/>
          <w:szCs w:val="28"/>
        </w:rPr>
        <w:t xml:space="preserve"> </w:t>
      </w:r>
    </w:p>
    <w:p w14:paraId="3BE53774" w14:textId="51B21C43" w:rsidR="00F7140F" w:rsidRPr="00AD0CC1" w:rsidRDefault="00DE0C17" w:rsidP="00927519">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AD0CC1">
        <w:rPr>
          <w:rFonts w:ascii="Times New Roman" w:eastAsia="Times New Roman" w:hAnsi="Times New Roman" w:cs="Times New Roman"/>
          <w:sz w:val="24"/>
          <w:szCs w:val="24"/>
        </w:rPr>
        <w:t>pCRB</w:t>
      </w:r>
      <w:proofErr w:type="spellEnd"/>
      <w:r w:rsidR="00F7140F" w:rsidRPr="00AD0CC1">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w:t>
      </w:r>
      <w:r w:rsidR="00F7140F" w:rsidRPr="00AD0CC1">
        <w:rPr>
          <w:rFonts w:ascii="Times New Roman" w:eastAsia="Times New Roman" w:hAnsi="Times New Roman" w:cs="Times New Roman"/>
          <w:sz w:val="24"/>
          <w:szCs w:val="24"/>
        </w:rPr>
        <w:lastRenderedPageBreak/>
        <w:t xml:space="preserve">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pport this hypothesis.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Although they suggest that aerial lifestyle and efficient flight coevolve, here I propose that efficient flight mode is the driver of aerial lifestyle (e.g., Reliance on CRB) and not vice versa.</w:t>
      </w:r>
    </w:p>
    <w:p w14:paraId="638D2FC9"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97" w:name="_Toc199480637"/>
      <w:r w:rsidRPr="00AD0CC1">
        <w:rPr>
          <w:rStyle w:val="Heading5Char"/>
          <w:rFonts w:ascii="Times New Roman" w:eastAsia="SimSun" w:hAnsi="Times New Roman"/>
          <w:bCs w:val="0"/>
          <w:iCs w:val="0"/>
          <w:color w:val="auto"/>
          <w:szCs w:val="28"/>
        </w:rPr>
        <w:t xml:space="preserve">2.4.2 </w:t>
      </w:r>
      <w:r w:rsidR="00F7140F" w:rsidRPr="00AD0CC1">
        <w:rPr>
          <w:rStyle w:val="Heading5Char"/>
          <w:rFonts w:ascii="Times New Roman" w:eastAsia="SimSun" w:hAnsi="Times New Roman"/>
          <w:bCs w:val="0"/>
          <w:iCs w:val="0"/>
          <w:color w:val="auto"/>
          <w:szCs w:val="28"/>
        </w:rPr>
        <w:t>Mass and Communal Roosting Behaviour</w:t>
      </w:r>
      <w:bookmarkEnd w:id="197"/>
    </w:p>
    <w:p w14:paraId="53295172" w14:textId="4D1DD36F"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For instance, high metabolic rates has been correlated to behaviours like torpor in hummingbirds, and food hoarding in several birds</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and mamm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Day &amp; Bartness, 200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w:t>
      </w:r>
      <w:r w:rsidRPr="00AD0CC1">
        <w:rPr>
          <w:rFonts w:ascii="Times New Roman" w:hAnsi="Times New Roman" w:cs="Times New Roman"/>
          <w:sz w:val="24"/>
          <w:szCs w:val="24"/>
        </w:rPr>
        <w:lastRenderedPageBreak/>
        <w:t xml:space="preserve">metabolic rat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uarez &amp; Gass, 200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98" w:name="_Toc199480638"/>
      <w:r w:rsidRPr="00AD0CC1">
        <w:rPr>
          <w:rStyle w:val="Heading5Char"/>
          <w:rFonts w:ascii="Times New Roman" w:eastAsia="SimSun" w:hAnsi="Times New Roman"/>
          <w:bCs w:val="0"/>
          <w:iCs w:val="0"/>
          <w:color w:val="auto"/>
          <w:szCs w:val="28"/>
        </w:rPr>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198"/>
    </w:p>
    <w:p w14:paraId="2EB9186F" w14:textId="3274C38E" w:rsidR="00F7140F" w:rsidRPr="00AD0CC1" w:rsidRDefault="00F7140F" w:rsidP="00E13E1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Fern�ndez-Juricic &amp; Kacelnik, 200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0DEB27CE" w14:textId="77777777" w:rsidR="00F7140F" w:rsidRPr="00AD0CC1" w:rsidRDefault="00F7140F" w:rsidP="00E13E13">
      <w:pPr>
        <w:spacing w:line="360" w:lineRule="auto"/>
        <w:jc w:val="both"/>
        <w:rPr>
          <w:rFonts w:ascii="Times New Roman" w:eastAsia="Times New Roman" w:hAnsi="Times New Roman" w:cs="Times New Roman"/>
          <w:i/>
          <w:iCs/>
          <w:sz w:val="24"/>
          <w:szCs w:val="24"/>
        </w:rPr>
      </w:pPr>
    </w:p>
    <w:p w14:paraId="23DEA3B4" w14:textId="089ACDA2" w:rsidR="007C75B8" w:rsidRPr="00AD0CC1" w:rsidRDefault="007C75B8"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sz w:val="24"/>
          <w:szCs w:val="24"/>
          <w:highlight w:val="yellow"/>
        </w:rPr>
        <w:t>HERE mention that IN RAPTORS FOR INSTANCE, CRB IS MOSTLY DOCUMENTED IN JUVENILES., WHICH SUGGESTS FOR NAÏVE INDIVIDUALS THAT ARE LESS ABLE TO HUNT/DEFEND/DISPERSE CRB IS A GREAT OPTION. THIS LEVEL OF DETAIL IS OBVIOUSLY NOT IN THE DATA OF THE MODELS BUT WORTH DISCUSSING</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99" w:name="_Toc199480639"/>
      <w:r w:rsidRPr="00AD0CC1">
        <w:rPr>
          <w:rStyle w:val="Heading5Char"/>
          <w:rFonts w:ascii="Times New Roman" w:eastAsia="SimSun" w:hAnsi="Times New Roman"/>
          <w:bCs w:val="0"/>
          <w:iCs w:val="0"/>
          <w:color w:val="auto"/>
          <w:szCs w:val="28"/>
        </w:rPr>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199"/>
    </w:p>
    <w:p w14:paraId="12F743E5" w14:textId="1F9319F6"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AD0CC1">
        <w:rPr>
          <w:rFonts w:ascii="Times New Roman" w:hAnsi="Times New Roman" w:cs="Times New Roman"/>
          <w:sz w:val="24"/>
          <w:szCs w:val="24"/>
        </w:rPr>
        <w:t>Dywer</w:t>
      </w:r>
      <w:proofErr w:type="spellEnd"/>
      <w:r w:rsidRPr="00AD0CC1">
        <w:rPr>
          <w:rFonts w:ascii="Times New Roman" w:hAnsi="Times New Roman" w:cs="Times New Roman"/>
          <w:sz w:val="24"/>
          <w:szCs w:val="24"/>
        </w:rPr>
        <w:t xml:space="preserve"> et al. 2018), as well as returning back to their </w:t>
      </w:r>
      <w:r w:rsidRPr="00AD0CC1">
        <w:rPr>
          <w:rFonts w:ascii="Times New Roman" w:hAnsi="Times New Roman" w:cs="Times New Roman"/>
          <w:sz w:val="24"/>
          <w:szCs w:val="24"/>
        </w:rPr>
        <w:lastRenderedPageBreak/>
        <w:t xml:space="preserve">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rodbeck, 1994; Marzluff, 2010; McGREGOR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However, data on </w:t>
      </w:r>
      <w:r w:rsidRPr="00AD0CC1">
        <w:rPr>
          <w:rFonts w:ascii="Times New Roman" w:eastAsia="Times New Roman" w:hAnsi="Times New Roman" w:cs="Times New Roman"/>
          <w:sz w:val="24"/>
          <w:szCs w:val="24"/>
        </w:rPr>
        <w:t>hippocampus volume</w:t>
      </w:r>
      <w:r w:rsidRPr="00AD0CC1">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w:t>
      </w: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Collectively, these lines of evidence support the use of the brain mass to body mass residuals as a robust proxy for memory in birds.</w:t>
      </w:r>
    </w:p>
    <w:p w14:paraId="63EBFB1A" w14:textId="436A6019"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200" w:name="_Toc199480640"/>
      <w:r w:rsidRPr="00AD0CC1">
        <w:rPr>
          <w:rStyle w:val="Heading5Char"/>
          <w:rFonts w:ascii="Times New Roman" w:eastAsia="SimSun" w:hAnsi="Times New Roman"/>
          <w:bCs w:val="0"/>
          <w:iCs w:val="0"/>
          <w:color w:val="auto"/>
          <w:szCs w:val="28"/>
        </w:rPr>
        <w:t xml:space="preserve">2.4.5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200"/>
      <w:r w:rsidR="00F7140F" w:rsidRPr="00AD0CC1">
        <w:rPr>
          <w:rStyle w:val="Heading5Char"/>
          <w:rFonts w:ascii="Times New Roman" w:eastAsia="SimSun" w:hAnsi="Times New Roman"/>
          <w:bCs w:val="0"/>
          <w:iCs w:val="0"/>
          <w:color w:val="auto"/>
          <w:szCs w:val="28"/>
        </w:rPr>
        <w:t xml:space="preserve"> </w:t>
      </w:r>
    </w:p>
    <w:p w14:paraId="0782DA7A" w14:textId="77777777" w:rsidR="00F4077F" w:rsidRPr="00AD0CC1" w:rsidRDefault="00F4077F" w:rsidP="00F4077F">
      <w:pPr>
        <w:pStyle w:val="Heading2"/>
        <w:spacing w:line="360" w:lineRule="auto"/>
        <w:jc w:val="both"/>
        <w:rPr>
          <w:rFonts w:ascii="Times New Roman" w:hAnsi="Times New Roman" w:cs="Times New Roman"/>
          <w:b/>
          <w:bCs/>
          <w:color w:val="auto"/>
          <w:sz w:val="24"/>
          <w:szCs w:val="24"/>
          <w:highlight w:val="yellow"/>
        </w:rPr>
      </w:pPr>
      <w:commentRangeStart w:id="201"/>
      <w:commentRangeStart w:id="202"/>
      <w:r w:rsidRPr="00AD0CC1">
        <w:rPr>
          <w:rFonts w:ascii="Times New Roman" w:hAnsi="Times New Roman" w:cs="Times New Roman"/>
          <w:b/>
          <w:bCs/>
          <w:color w:val="auto"/>
          <w:sz w:val="24"/>
          <w:szCs w:val="24"/>
          <w:highlight w:val="yellow"/>
        </w:rPr>
        <w:t>1</w:t>
      </w:r>
      <w:commentRangeEnd w:id="201"/>
      <w:r w:rsidRPr="00AD0CC1">
        <w:rPr>
          <w:rStyle w:val="CommentReference"/>
          <w:rFonts w:asciiTheme="minorHAnsi" w:eastAsiaTheme="minorHAnsi" w:hAnsiTheme="minorHAnsi" w:cstheme="minorBidi"/>
          <w:color w:val="auto"/>
        </w:rPr>
        <w:commentReference w:id="201"/>
      </w:r>
      <w:r w:rsidRPr="00AD0CC1">
        <w:rPr>
          <w:rFonts w:ascii="Times New Roman" w:hAnsi="Times New Roman" w:cs="Times New Roman"/>
          <w:b/>
          <w:bCs/>
          <w:color w:val="auto"/>
          <w:sz w:val="24"/>
          <w:szCs w:val="24"/>
          <w:highlight w:val="yellow"/>
        </w:rPr>
        <w:t xml:space="preserve">.4 Predictability of resources and foraging </w:t>
      </w:r>
      <w:commentRangeEnd w:id="202"/>
      <w:r w:rsidRPr="00AD0CC1">
        <w:rPr>
          <w:rFonts w:ascii="Times New Roman" w:hAnsi="Times New Roman" w:cs="Times New Roman"/>
          <w:b/>
          <w:bCs/>
          <w:color w:val="auto"/>
          <w:sz w:val="24"/>
          <w:szCs w:val="24"/>
          <w:highlight w:val="yellow"/>
        </w:rPr>
        <w:t>behaviour</w:t>
      </w:r>
      <w:r w:rsidRPr="00AD0CC1">
        <w:rPr>
          <w:rStyle w:val="CommentReference"/>
          <w:rFonts w:asciiTheme="minorHAnsi" w:eastAsiaTheme="minorHAnsi" w:hAnsiTheme="minorHAnsi" w:cstheme="minorBidi"/>
          <w:color w:val="auto"/>
          <w:highlight w:val="yellow"/>
        </w:rPr>
        <w:commentReference w:id="202"/>
      </w:r>
    </w:p>
    <w:p w14:paraId="42042149" w14:textId="77777777" w:rsidR="00F4077F" w:rsidRPr="00AD0CC1" w:rsidRDefault="00F4077F" w:rsidP="00F4077F">
      <w:pPr>
        <w:spacing w:line="360" w:lineRule="auto"/>
        <w:jc w:val="both"/>
        <w:rPr>
          <w:rFonts w:ascii="Times New Roman" w:hAnsi="Times New Roman" w:cs="Times New Roman"/>
          <w:sz w:val="24"/>
          <w:szCs w:val="24"/>
        </w:rPr>
      </w:pPr>
      <w:commentRangeStart w:id="203"/>
      <w:r w:rsidRPr="00AD0CC1">
        <w:rPr>
          <w:rFonts w:ascii="Times New Roman" w:hAnsi="Times New Roman" w:cs="Times New Roman"/>
          <w:sz w:val="24"/>
          <w:szCs w:val="24"/>
          <w:highlight w:val="yellow"/>
        </w:rPr>
        <w:t xml:space="preserve">To defend a feeding territory implies that there are benefits of doing so, one of them being energetic rewards (Ord 2021). </w:t>
      </w:r>
      <w:commentRangeEnd w:id="203"/>
      <w:r w:rsidRPr="00AD0CC1">
        <w:rPr>
          <w:rStyle w:val="CommentReference"/>
          <w:highlight w:val="yellow"/>
        </w:rPr>
        <w:commentReference w:id="203"/>
      </w:r>
      <w:commentRangeStart w:id="204"/>
      <w:r w:rsidRPr="00AD0CC1">
        <w:rPr>
          <w:rFonts w:ascii="Times New Roman" w:hAnsi="Times New Roman" w:cs="Times New Roman"/>
          <w:sz w:val="24"/>
          <w:szCs w:val="24"/>
          <w:highlight w:val="yellow"/>
        </w:rPr>
        <w:t xml:space="preserve">Hence, it is expected that individuals with higher energetic demands (e.g., apex predators) will be more territorial than species in lower trophic guilds, all else being equal. </w:t>
      </w:r>
      <w:commentRangeEnd w:id="204"/>
      <w:r w:rsidRPr="00AD0CC1">
        <w:rPr>
          <w:rStyle w:val="CommentReference"/>
          <w:highlight w:val="yellow"/>
        </w:rPr>
        <w:commentReference w:id="204"/>
      </w:r>
      <w:commentRangeStart w:id="205"/>
      <w:r w:rsidRPr="00AD0CC1">
        <w:rPr>
          <w:rFonts w:ascii="Times New Roman" w:hAnsi="Times New Roman" w:cs="Times New Roman"/>
          <w:sz w:val="24"/>
          <w:szCs w:val="24"/>
          <w:highlight w:val="yellow"/>
        </w:rPr>
        <w:t xml:space="preserve">Species with very specific niches and scarce or scattered food availability will also be more prone to defend territories because competition for these resources is likely to be stronger. </w:t>
      </w:r>
      <w:commentRangeEnd w:id="205"/>
      <w:r w:rsidRPr="00AD0CC1">
        <w:rPr>
          <w:rStyle w:val="CommentReference"/>
          <w:highlight w:val="yellow"/>
        </w:rPr>
        <w:commentReference w:id="205"/>
      </w:r>
      <w:r w:rsidRPr="00AD0CC1">
        <w:rPr>
          <w:rFonts w:ascii="Times New Roman" w:hAnsi="Times New Roman" w:cs="Times New Roman"/>
          <w:sz w:val="24"/>
          <w:szCs w:val="24"/>
          <w:highlight w:val="yellow"/>
        </w:rPr>
        <w:t xml:space="preserve">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are less likely </w:t>
      </w:r>
      <w:commentRangeStart w:id="206"/>
      <w:r w:rsidRPr="00AD0CC1">
        <w:rPr>
          <w:rFonts w:ascii="Times New Roman" w:hAnsi="Times New Roman" w:cs="Times New Roman"/>
          <w:sz w:val="24"/>
          <w:szCs w:val="24"/>
          <w:highlight w:val="yellow"/>
        </w:rPr>
        <w:t xml:space="preserve">lead to territorial behaviour </w:t>
      </w:r>
      <w:commentRangeEnd w:id="206"/>
      <w:r w:rsidRPr="00AD0CC1">
        <w:rPr>
          <w:rStyle w:val="CommentReference"/>
          <w:highlight w:val="yellow"/>
        </w:rPr>
        <w:commentReference w:id="206"/>
      </w:r>
      <w:r w:rsidRPr="00AD0CC1">
        <w:rPr>
          <w:rFonts w:ascii="Times New Roman" w:hAnsi="Times New Roman" w:cs="Times New Roman"/>
          <w:sz w:val="24"/>
          <w:szCs w:val="24"/>
          <w:highlight w:val="yellow"/>
        </w:rPr>
        <w:t xml:space="preserve">(Grant 1993). </w:t>
      </w:r>
      <w:commentRangeStart w:id="207"/>
      <w:r w:rsidRPr="00AD0CC1">
        <w:rPr>
          <w:rFonts w:ascii="Times New Roman" w:hAnsi="Times New Roman" w:cs="Times New Roman"/>
          <w:sz w:val="24"/>
          <w:szCs w:val="24"/>
          <w:highlight w:val="yellow"/>
        </w:rPr>
        <w:t xml:space="preserve">Interestingly, many scavengers forage in </w:t>
      </w:r>
      <w:r w:rsidRPr="00AD0CC1">
        <w:rPr>
          <w:rFonts w:ascii="Times New Roman" w:hAnsi="Times New Roman" w:cs="Times New Roman"/>
          <w:sz w:val="24"/>
          <w:szCs w:val="24"/>
          <w:highlight w:val="yellow"/>
        </w:rPr>
        <w:lastRenderedPageBreak/>
        <w:t>groups, leading to wonder if there are any benefits to this social behaviour given the nature of their unpredictable food sources.</w:t>
      </w:r>
      <w:commentRangeEnd w:id="207"/>
      <w:r w:rsidRPr="00AD0CC1">
        <w:rPr>
          <w:rStyle w:val="CommentReference"/>
          <w:highlight w:val="yellow"/>
        </w:rPr>
        <w:commentReference w:id="207"/>
      </w:r>
    </w:p>
    <w:p w14:paraId="0F0217A1" w14:textId="77777777" w:rsidR="00F4077F" w:rsidRPr="00AD0CC1" w:rsidRDefault="00F4077F" w:rsidP="00294ABB"/>
    <w:p w14:paraId="6F0CF852" w14:textId="171ECA84" w:rsidR="00F7140F" w:rsidRPr="00AD0CC1" w:rsidRDefault="00F7140F" w:rsidP="00E13E13">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 xml:space="preserve">Chaetura </w:t>
      </w:r>
      <w:proofErr w:type="spellStart"/>
      <w:r w:rsidRPr="00AD0CC1">
        <w:rPr>
          <w:rFonts w:ascii="Times New Roman" w:hAnsi="Times New Roman" w:cs="Times New Roman"/>
          <w:i/>
          <w:iCs/>
          <w:sz w:val="24"/>
        </w:rPr>
        <w:t>pelagica</w:t>
      </w:r>
      <w:proofErr w:type="spellEnd"/>
      <w:r w:rsidRPr="00AD0CC1">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AD0CC1">
        <w:rPr>
          <w:rFonts w:ascii="Times New Roman" w:hAnsi="Times New Roman" w:cs="Times New Roman"/>
          <w:i/>
          <w:iCs/>
          <w:sz w:val="24"/>
        </w:rPr>
        <w:t>Petrochelidon</w:t>
      </w:r>
      <w:proofErr w:type="spellEnd"/>
      <w:r w:rsidRPr="00AD0CC1">
        <w:rPr>
          <w:rFonts w:ascii="Times New Roman" w:hAnsi="Times New Roman" w:cs="Times New Roman"/>
          <w:i/>
          <w:iCs/>
          <w:sz w:val="24"/>
        </w:rPr>
        <w:t xml:space="preserve"> </w:t>
      </w:r>
      <w:proofErr w:type="spellStart"/>
      <w:r w:rsidRPr="00AD0CC1">
        <w:rPr>
          <w:rFonts w:ascii="Times New Roman" w:hAnsi="Times New Roman" w:cs="Times New Roman"/>
          <w:i/>
          <w:iCs/>
          <w:sz w:val="24"/>
        </w:rPr>
        <w:t>pyrrhonota</w:t>
      </w:r>
      <w:proofErr w:type="spellEnd"/>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0139F68B" w14:textId="265AD14A" w:rsidR="00F7140F" w:rsidRPr="00AD0CC1"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Pr="00AD0CC1">
        <w:rPr>
          <w:rFonts w:ascii="Times New Roman" w:hAnsi="Times New Roman" w:cs="Times New Roman"/>
          <w:sz w:val="24"/>
        </w:rPr>
        <w:t xml:space="preserve">One could argue that a greater amount of food resources may mean less need to communal roost since the food is available for everyone. This may hold true to some extent, in which case perhaps communal roosting is favored only after a </w:t>
      </w:r>
      <w:r w:rsidRPr="00AD0CC1">
        <w:rPr>
          <w:rFonts w:ascii="Times New Roman" w:hAnsi="Times New Roman" w:cs="Times New Roman"/>
          <w:sz w:val="24"/>
        </w:rPr>
        <w:lastRenderedPageBreak/>
        <w:t xml:space="preserve">threshold is reached in which every individual has enough access to the resource (e.g.,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AD0CC1" w:rsidRDefault="00F7140F" w:rsidP="00D70E63">
      <w:pPr>
        <w:spacing w:line="360" w:lineRule="auto"/>
        <w:jc w:val="both"/>
        <w:rPr>
          <w:rFonts w:ascii="Times New Roman" w:hAnsi="Times New Roman" w:cs="Times New Roman"/>
          <w:sz w:val="24"/>
        </w:rPr>
      </w:pPr>
    </w:p>
    <w:p w14:paraId="3B92F2BE" w14:textId="155C4EE8" w:rsidR="00F7140F"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 species seen today.</w:t>
      </w:r>
    </w:p>
    <w:p w14:paraId="02319383" w14:textId="77777777" w:rsidR="00E0081C" w:rsidRPr="00374E41" w:rsidRDefault="00E0081C" w:rsidP="00E0081C">
      <w:pPr>
        <w:spacing w:line="360" w:lineRule="auto"/>
        <w:ind w:firstLine="720"/>
        <w:jc w:val="both"/>
        <w:rPr>
          <w:rFonts w:ascii="Times New Roman" w:hAnsi="Times New Roman" w:cs="Times New Roman"/>
          <w:sz w:val="24"/>
          <w:szCs w:val="24"/>
          <w:highlight w:val="yellow"/>
        </w:rPr>
      </w:pPr>
      <w:r w:rsidRPr="00374E41">
        <w:rPr>
          <w:rFonts w:ascii="Times New Roman" w:hAnsi="Times New Roman" w:cs="Times New Roman"/>
          <w:sz w:val="24"/>
          <w:szCs w:val="24"/>
          <w:highlight w:val="yellow"/>
        </w:rPr>
        <w:t xml:space="preserve">THIS STATEMENT IS HARD TO PROVE OR REFUTE BECAUSE ASSESSING THE OCCURRENCE BASED ON LATITUDE WOIULD BE TPOO CHALLENGING SINCE MANY SPECIES OCCUR IN A WIDE RANGE OF LATITUDES. </w:t>
      </w:r>
    </w:p>
    <w:p w14:paraId="42F4AAFB" w14:textId="77777777" w:rsidR="00E0081C" w:rsidRPr="00AD0CC1" w:rsidRDefault="00E0081C" w:rsidP="00E0081C">
      <w:pPr>
        <w:spacing w:line="360" w:lineRule="auto"/>
        <w:ind w:firstLine="720"/>
        <w:jc w:val="both"/>
        <w:rPr>
          <w:rFonts w:ascii="Times New Roman" w:hAnsi="Times New Roman" w:cs="Times New Roman"/>
          <w:sz w:val="24"/>
          <w:szCs w:val="24"/>
        </w:rPr>
      </w:pPr>
      <w:r w:rsidRPr="00374E41">
        <w:rPr>
          <w:rFonts w:ascii="Times New Roman" w:hAnsi="Times New Roman" w:cs="Times New Roman"/>
          <w:sz w:val="24"/>
          <w:szCs w:val="24"/>
          <w:highlight w:val="yellow"/>
        </w:rPr>
        <w:t xml:space="preserve"> ADD AND EXPAND ON THIS</w:t>
      </w:r>
      <w:r w:rsidRPr="00AD0CC1">
        <w:rPr>
          <w:rFonts w:ascii="Times New Roman" w:hAnsi="Times New Roman" w:cs="Times New Roman"/>
          <w:sz w:val="24"/>
          <w:szCs w:val="24"/>
        </w:rPr>
        <w:t xml:space="preserve"> </w:t>
      </w:r>
    </w:p>
    <w:p w14:paraId="267A9F7E" w14:textId="77777777" w:rsidR="00E0081C" w:rsidRPr="00AD0CC1" w:rsidRDefault="00E0081C" w:rsidP="00CC0C76">
      <w:pPr>
        <w:spacing w:line="360" w:lineRule="auto"/>
        <w:ind w:firstLine="720"/>
        <w:jc w:val="both"/>
        <w:rPr>
          <w:rFonts w:ascii="Times New Roman" w:hAnsi="Times New Roman" w:cs="Times New Roman"/>
          <w:sz w:val="24"/>
        </w:rPr>
      </w:pPr>
    </w:p>
    <w:p w14:paraId="0F773B8E" w14:textId="77777777" w:rsidR="00F7140F" w:rsidRPr="00AD0CC1" w:rsidRDefault="00F7140F" w:rsidP="00E047A5">
      <w:pPr>
        <w:pStyle w:val="ListParagraph"/>
        <w:spacing w:line="360" w:lineRule="auto"/>
        <w:ind w:left="0" w:firstLine="720"/>
        <w:jc w:val="both"/>
        <w:rPr>
          <w:rFonts w:ascii="Times New Roman" w:hAnsi="Times New Roman" w:cs="Times New Roman"/>
          <w:sz w:val="24"/>
        </w:rPr>
      </w:pPr>
    </w:p>
    <w:p w14:paraId="6C346E2E" w14:textId="7E889146"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inally, while communal roosting has most likely evolved to increase foraging efficiency in flock-living birds (</w:t>
      </w:r>
      <w:proofErr w:type="spellStart"/>
      <w:r w:rsidRPr="00AD0CC1">
        <w:rPr>
          <w:rFonts w:ascii="Times New Roman" w:hAnsi="Times New Roman" w:cs="Times New Roman"/>
          <w:sz w:val="24"/>
        </w:rPr>
        <w:t>Sonerud</w:t>
      </w:r>
      <w:proofErr w:type="spellEnd"/>
      <w:r w:rsidRPr="00AD0CC1">
        <w:rPr>
          <w:rFonts w:ascii="Times New Roman" w:hAnsi="Times New Roman" w:cs="Times New Roman"/>
          <w:sz w:val="24"/>
        </w:rPr>
        <w:t xml:space="preserve"> et al., 2002)</w:t>
      </w:r>
      <w:r w:rsidRPr="00AD0CC1">
        <w:rPr>
          <w:rFonts w:ascii="Times New Roman" w:eastAsia="Times New Roman" w:hAnsi="Times New Roman" w:cs="Times New Roman"/>
          <w:sz w:val="24"/>
          <w:szCs w:val="24"/>
        </w:rPr>
        <w:t xml:space="preserve">, we cannot discard that the behaviour has been maintained because it also may decrease predation risk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ilber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rmal stres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ojciechowski et al., 201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AD0CC1" w:rsidRDefault="00462D8E" w:rsidP="00443FA4">
      <w:pPr>
        <w:pStyle w:val="Heading3"/>
        <w:spacing w:line="360" w:lineRule="auto"/>
        <w:rPr>
          <w:rStyle w:val="Heading5Char"/>
          <w:rFonts w:ascii="Times New Roman" w:eastAsia="SimSun" w:hAnsi="Times New Roman"/>
          <w:bCs w:val="0"/>
          <w:iCs w:val="0"/>
          <w:color w:val="auto"/>
          <w:szCs w:val="28"/>
        </w:rPr>
      </w:pPr>
      <w:bookmarkStart w:id="208" w:name="_Toc199480641"/>
      <w:r w:rsidRPr="00AD0CC1">
        <w:rPr>
          <w:rStyle w:val="Heading5Char"/>
          <w:rFonts w:ascii="Times New Roman" w:eastAsia="SimSun" w:hAnsi="Times New Roman"/>
          <w:bCs w:val="0"/>
          <w:iCs w:val="0"/>
          <w:color w:val="auto"/>
          <w:szCs w:val="28"/>
        </w:rPr>
        <w:lastRenderedPageBreak/>
        <w:t xml:space="preserve">2.4.6 </w:t>
      </w:r>
      <w:r w:rsidR="00F7140F" w:rsidRPr="00AD0CC1">
        <w:rPr>
          <w:rStyle w:val="Heading5Char"/>
          <w:rFonts w:ascii="Times New Roman" w:eastAsia="SimSun" w:hAnsi="Times New Roman"/>
          <w:bCs w:val="0"/>
          <w:iCs w:val="0"/>
          <w:color w:val="auto"/>
          <w:szCs w:val="28"/>
        </w:rPr>
        <w:t>Limitations</w:t>
      </w:r>
      <w:bookmarkEnd w:id="208"/>
      <w:r w:rsidR="00F7140F" w:rsidRPr="00AD0CC1">
        <w:rPr>
          <w:rStyle w:val="Heading5Char"/>
          <w:rFonts w:ascii="Times New Roman" w:eastAsia="SimSun" w:hAnsi="Times New Roman"/>
          <w:bCs w:val="0"/>
          <w:iCs w:val="0"/>
          <w:color w:val="auto"/>
          <w:szCs w:val="28"/>
        </w:rPr>
        <w:t xml:space="preserve"> </w:t>
      </w:r>
    </w:p>
    <w:p w14:paraId="46A7E8EF" w14:textId="77777777"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this phenomenon to share information of potential predators. Similarly, </w:t>
      </w:r>
      <w:r w:rsidRPr="00AD0CC1">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AD0CC1">
        <w:rPr>
          <w:rFonts w:ascii="Times New Roman" w:eastAsia="Times New Roman" w:hAnsi="Times New Roman" w:cs="Times New Roman"/>
          <w:sz w:val="24"/>
          <w:szCs w:val="24"/>
        </w:rPr>
        <w:t xml:space="preserve">Van </w:t>
      </w:r>
      <w:proofErr w:type="spellStart"/>
      <w:r w:rsidRPr="00AD0CC1">
        <w:rPr>
          <w:rFonts w:ascii="Times New Roman" w:eastAsia="Times New Roman" w:hAnsi="Times New Roman" w:cs="Times New Roman"/>
          <w:sz w:val="24"/>
          <w:szCs w:val="24"/>
        </w:rPr>
        <w:t>Overveld</w:t>
      </w:r>
      <w:proofErr w:type="spellEnd"/>
      <w:r w:rsidRPr="00AD0CC1">
        <w:rPr>
          <w:rFonts w:ascii="Times New Roman" w:eastAsia="Times New Roman" w:hAnsi="Times New Roman" w:cs="Times New Roman"/>
          <w:sz w:val="24"/>
          <w:szCs w:val="24"/>
        </w:rPr>
        <w:t xml:space="preserve"> et al. 2022</w:t>
      </w:r>
      <w:r w:rsidRPr="00AD0CC1">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3FEA95E0" w14:textId="7E5B6EAC" w:rsidR="00F7140F" w:rsidRPr="00AD0CC1" w:rsidRDefault="00F7140F" w:rsidP="00CC0C76">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Another limiting factor is the use of</w:t>
      </w:r>
      <w:r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AD0CC1">
        <w:rPr>
          <w:rFonts w:ascii="Times New Roman" w:hAnsi="Times New Roman" w:cs="Times New Roman"/>
          <w:sz w:val="24"/>
          <w:szCs w:val="24"/>
        </w:rPr>
        <w:t>Burns et al. 2008, Benson-Amram et al. 2016</w:t>
      </w:r>
      <w:r w:rsidRPr="00AD0CC1">
        <w:rPr>
          <w:rFonts w:ascii="Times New Roman" w:eastAsia="Times New Roman" w:hAnsi="Times New Roman" w:cs="Times New Roman"/>
          <w:sz w:val="24"/>
          <w:szCs w:val="24"/>
        </w:rPr>
        <w:t>), intelligence (Dickie &amp; Roth 2016) or other biological traits like life expectancy (</w:t>
      </w:r>
      <w:proofErr w:type="spellStart"/>
      <w:r w:rsidRPr="00AD0CC1">
        <w:rPr>
          <w:rFonts w:ascii="Times New Roman" w:eastAsia="Times New Roman" w:hAnsi="Times New Roman" w:cs="Times New Roman"/>
          <w:sz w:val="24"/>
          <w:szCs w:val="24"/>
        </w:rPr>
        <w:t>Smeele</w:t>
      </w:r>
      <w:proofErr w:type="spellEnd"/>
      <w:r w:rsidRPr="00AD0CC1">
        <w:rPr>
          <w:rFonts w:ascii="Times New Roman" w:eastAsia="Times New Roman" w:hAnsi="Times New Roman" w:cs="Times New Roman"/>
          <w:sz w:val="24"/>
          <w:szCs w:val="24"/>
        </w:rPr>
        <w:t xml:space="preserve"> et al. 2022). T</w:t>
      </w:r>
      <w:r w:rsidRPr="00AD0CC1">
        <w:rPr>
          <w:rFonts w:ascii="Times New Roman" w:hAnsi="Times New Roman" w:cs="Times New Roman"/>
          <w:sz w:val="24"/>
          <w:szCs w:val="24"/>
        </w:rPr>
        <w:t xml:space="preserve">hus, there is a risk that a relationship between </w:t>
      </w:r>
      <w:r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AD0CC1">
        <w:rPr>
          <w:rFonts w:ascii="Times New Roman" w:hAnsi="Times New Roman" w:cs="Times New Roman"/>
          <w:sz w:val="24"/>
          <w:szCs w:val="24"/>
        </w:rPr>
        <w:t>brain mass to body mass residuals, which would limit the use of the latter as a proxy. Albeit,</w:t>
      </w:r>
      <w:r w:rsidRPr="00AD0CC1">
        <w:rPr>
          <w:rFonts w:ascii="Times New Roman" w:eastAsia="Times New Roman" w:hAnsi="Times New Roman" w:cs="Times New Roman"/>
          <w:sz w:val="24"/>
          <w:szCs w:val="24"/>
        </w:rPr>
        <w:t xml:space="preserve"> </w:t>
      </w:r>
      <w:r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w:t>
      </w:r>
      <w:r w:rsidRPr="00AD0CC1">
        <w:rPr>
          <w:rFonts w:ascii="Times New Roman" w:hAnsi="Times New Roman" w:cs="Times New Roman"/>
          <w:sz w:val="24"/>
          <w:szCs w:val="24"/>
        </w:rPr>
        <w:lastRenderedPageBreak/>
        <w:t xml:space="preserve">roosting behaviour alone. Further research should expand on this hypothesis using the data collected as part of this research. </w:t>
      </w:r>
    </w:p>
    <w:p w14:paraId="258483AD"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67BC3A65" w14:textId="0EDF9FBE"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Finally, there is a limitation in my ability to detect CRB.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209"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209"/>
    </w:p>
    <w:p w14:paraId="6CB50088" w14:textId="77777777"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76E25C96" w14:textId="77777777" w:rsidR="00F7140F" w:rsidRPr="00AD0CC1" w:rsidRDefault="00F7140F" w:rsidP="00D70E63">
      <w:pPr>
        <w:spacing w:line="360" w:lineRule="auto"/>
        <w:jc w:val="both"/>
        <w:rPr>
          <w:rFonts w:ascii="Times New Roman" w:hAnsi="Times New Roman" w:cs="Times New Roman"/>
          <w:sz w:val="24"/>
          <w:szCs w:val="24"/>
        </w:rPr>
      </w:pPr>
    </w:p>
    <w:p w14:paraId="6506D802"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w:t>
      </w:r>
      <w:r w:rsidRPr="00AD0CC1">
        <w:rPr>
          <w:rFonts w:ascii="Times New Roman" w:hAnsi="Times New Roman" w:cs="Times New Roman"/>
          <w:sz w:val="24"/>
          <w:szCs w:val="24"/>
        </w:rPr>
        <w:lastRenderedPageBreak/>
        <w:t xml:space="preserve">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AD0CC1" w:rsidRDefault="00F7140F" w:rsidP="00D70E63">
      <w:pPr>
        <w:spacing w:line="360" w:lineRule="auto"/>
        <w:jc w:val="both"/>
        <w:rPr>
          <w:rFonts w:ascii="Times New Roman" w:hAnsi="Times New Roman" w:cs="Times New Roman"/>
          <w:sz w:val="24"/>
          <w:szCs w:val="24"/>
        </w:rPr>
      </w:pPr>
    </w:p>
    <w:p w14:paraId="6B78E5EE"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D7EBD60"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AD0CC1"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AD0CC1"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210" w:name="_Toc199480643"/>
      <w:bookmarkStart w:id="211" w:name="_Toc149126634"/>
      <w:r w:rsidRPr="00AD0CC1">
        <w:rPr>
          <w:rFonts w:ascii="Times New Roman" w:hAnsi="Times New Roman" w:cs="Times New Roman"/>
          <w:b/>
          <w:bCs/>
          <w:color w:val="auto"/>
          <w:sz w:val="28"/>
          <w:szCs w:val="28"/>
        </w:rPr>
        <w:t>Chapter 3: The need for ecological studies in social species</w:t>
      </w:r>
      <w:bookmarkEnd w:id="210"/>
    </w:p>
    <w:bookmarkEnd w:id="211"/>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212"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212"/>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59AD3929" w14:textId="698E7920"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6576B84D" w14:textId="77777777" w:rsidR="00084648" w:rsidRPr="00AD0CC1" w:rsidRDefault="00084648" w:rsidP="00D70E63">
      <w:pPr>
        <w:spacing w:line="360" w:lineRule="auto"/>
        <w:jc w:val="both"/>
        <w:rPr>
          <w:rFonts w:ascii="Times New Roman" w:hAnsi="Times New Roman" w:cs="Times New Roman"/>
          <w:sz w:val="24"/>
          <w:szCs w:val="24"/>
        </w:rPr>
      </w:pP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AD0CC1">
        <w:rPr>
          <w:rFonts w:ascii="Times New Roman" w:hAnsi="Times New Roman" w:cs="Times New Roman"/>
          <w:sz w:val="24"/>
          <w:szCs w:val="24"/>
        </w:rPr>
        <w:t>Ruppell’s</w:t>
      </w:r>
      <w:proofErr w:type="spellEnd"/>
      <w:r w:rsidRPr="00AD0CC1">
        <w:rPr>
          <w:rFonts w:ascii="Times New Roman" w:hAnsi="Times New Roman" w:cs="Times New Roman"/>
          <w:sz w:val="24"/>
          <w:szCs w:val="24"/>
        </w:rPr>
        <w:t>, Lappet-faced, and White-backed vultures) had access to patches of better quality than their counterparts, hence establishing dominance. Likewise, a study done on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213"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213"/>
    </w:p>
    <w:p w14:paraId="426100B1" w14:textId="060B63B9"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1E645B59" w14:textId="77777777" w:rsidR="00084648" w:rsidRPr="00AD0CC1" w:rsidRDefault="00084648" w:rsidP="00D70E63">
      <w:pPr>
        <w:spacing w:line="360" w:lineRule="auto"/>
        <w:jc w:val="both"/>
        <w:rPr>
          <w:rFonts w:ascii="Times New Roman" w:hAnsi="Times New Roman" w:cs="Times New Roman"/>
          <w:b/>
          <w:bCs/>
          <w:sz w:val="24"/>
          <w:szCs w:val="24"/>
        </w:rPr>
      </w:pPr>
    </w:p>
    <w:p w14:paraId="2E886634" w14:textId="77777777" w:rsidR="00C13CCF" w:rsidRPr="00AD0CC1" w:rsidRDefault="00C13CCF" w:rsidP="00C13CCF">
      <w:pPr>
        <w:spacing w:line="360" w:lineRule="auto"/>
        <w:ind w:firstLine="720"/>
        <w:jc w:val="both"/>
        <w:rPr>
          <w:rFonts w:ascii="Times New Roman" w:eastAsia="Times New Roman" w:hAnsi="Times New Roman" w:cs="Times New Roman"/>
          <w:sz w:val="24"/>
          <w:szCs w:val="24"/>
        </w:rPr>
      </w:pPr>
      <w:commentRangeStart w:id="214"/>
      <w:r w:rsidRPr="00AD0CC1">
        <w:rPr>
          <w:rFonts w:ascii="Times New Roman" w:eastAsia="Times New Roman" w:hAnsi="Times New Roman" w:cs="Times New Roman"/>
          <w:sz w:val="24"/>
          <w:szCs w:val="24"/>
          <w:highlight w:val="yellow"/>
        </w:rPr>
        <w:t>Here, vultures are an interesting system for several reasons. First, their unique feeding habits, since they are the only terrestrial vertebrate that is an obligate carrion consumer (</w:t>
      </w:r>
      <w:r w:rsidRPr="00AD0CC1">
        <w:rPr>
          <w:rFonts w:ascii="Times New Roman" w:hAnsi="Times New Roman" w:cs="Times New Roman"/>
          <w:sz w:val="24"/>
          <w:szCs w:val="24"/>
          <w:highlight w:val="yellow"/>
        </w:rPr>
        <w:t xml:space="preserve">van </w:t>
      </w:r>
      <w:proofErr w:type="spellStart"/>
      <w:r w:rsidRPr="00AD0CC1">
        <w:rPr>
          <w:rFonts w:ascii="Times New Roman" w:hAnsi="Times New Roman" w:cs="Times New Roman"/>
          <w:sz w:val="24"/>
          <w:szCs w:val="24"/>
          <w:highlight w:val="yellow"/>
        </w:rPr>
        <w:t>Overveld</w:t>
      </w:r>
      <w:proofErr w:type="spellEnd"/>
      <w:r w:rsidRPr="00AD0CC1">
        <w:rPr>
          <w:rFonts w:ascii="Times New Roman" w:hAnsi="Times New Roman" w:cs="Times New Roman"/>
          <w:sz w:val="24"/>
          <w:szCs w:val="24"/>
          <w:highlight w:val="yellow"/>
        </w:rPr>
        <w:t xml:space="preserve"> et al. 2020)</w:t>
      </w:r>
      <w:r w:rsidRPr="00AD0CC1">
        <w:rPr>
          <w:rFonts w:ascii="Times New Roman" w:eastAsia="Times New Roman" w:hAnsi="Times New Roman" w:cs="Times New Roman"/>
          <w:sz w:val="24"/>
          <w:szCs w:val="24"/>
          <w:highlight w:val="yellow"/>
        </w:rPr>
        <w:t xml:space="preserve">, second, because both New World Vultures and </w:t>
      </w:r>
      <w:proofErr w:type="gramStart"/>
      <w:r w:rsidRPr="00AD0CC1">
        <w:rPr>
          <w:rFonts w:ascii="Times New Roman" w:eastAsia="Times New Roman" w:hAnsi="Times New Roman" w:cs="Times New Roman"/>
          <w:sz w:val="24"/>
          <w:szCs w:val="24"/>
          <w:highlight w:val="yellow"/>
        </w:rPr>
        <w:t>Old World</w:t>
      </w:r>
      <w:proofErr w:type="gramEnd"/>
      <w:r w:rsidRPr="00AD0CC1">
        <w:rPr>
          <w:rFonts w:ascii="Times New Roman" w:eastAsia="Times New Roman" w:hAnsi="Times New Roman" w:cs="Times New Roman"/>
          <w:sz w:val="24"/>
          <w:szCs w:val="24"/>
          <w:highlight w:val="yellow"/>
        </w:rPr>
        <w:t xml:space="preserve"> Vultures – two independent lineages- converged to similar foraging habits (Van </w:t>
      </w:r>
      <w:proofErr w:type="spellStart"/>
      <w:r w:rsidRPr="00AD0CC1">
        <w:rPr>
          <w:rFonts w:ascii="Times New Roman" w:eastAsia="Times New Roman" w:hAnsi="Times New Roman" w:cs="Times New Roman"/>
          <w:sz w:val="24"/>
          <w:szCs w:val="24"/>
          <w:highlight w:val="yellow"/>
        </w:rPr>
        <w:t>Overveld</w:t>
      </w:r>
      <w:proofErr w:type="spellEnd"/>
      <w:r w:rsidRPr="00AD0CC1">
        <w:rPr>
          <w:rFonts w:ascii="Times New Roman" w:eastAsia="Times New Roman" w:hAnsi="Times New Roman" w:cs="Times New Roman"/>
          <w:sz w:val="24"/>
          <w:szCs w:val="24"/>
          <w:highlight w:val="yellow"/>
        </w:rPr>
        <w:t xml:space="preserve"> et al. 2022), and third, most- if not all- vulture species present some degree of social behaviour with shared communal roosts among individuals.</w:t>
      </w:r>
      <w:r w:rsidRPr="00AD0CC1">
        <w:rPr>
          <w:rFonts w:ascii="Times New Roman" w:eastAsia="Times New Roman" w:hAnsi="Times New Roman" w:cs="Times New Roman"/>
          <w:sz w:val="24"/>
          <w:szCs w:val="24"/>
        </w:rPr>
        <w:t xml:space="preserve"> </w:t>
      </w:r>
      <w:commentRangeEnd w:id="214"/>
      <w:r w:rsidRPr="00AD0CC1">
        <w:rPr>
          <w:rStyle w:val="CommentReference"/>
        </w:rPr>
        <w:commentReference w:id="214"/>
      </w:r>
    </w:p>
    <w:p w14:paraId="6EB3F4F6" w14:textId="4BF759F3" w:rsidR="00C13CCF" w:rsidRPr="00AD0CC1" w:rsidRDefault="00EB5434" w:rsidP="00D70E63">
      <w:pPr>
        <w:spacing w:line="360" w:lineRule="auto"/>
        <w:jc w:val="both"/>
        <w:rPr>
          <w:rFonts w:ascii="Times New Roman" w:hAnsi="Times New Roman" w:cs="Times New Roman"/>
          <w:b/>
          <w:bCs/>
          <w:sz w:val="24"/>
          <w:szCs w:val="24"/>
          <w:highlight w:val="yellow"/>
        </w:rPr>
      </w:pPr>
      <w:r w:rsidRPr="00AD0CC1">
        <w:rPr>
          <w:rFonts w:ascii="Times New Roman" w:hAnsi="Times New Roman" w:cs="Times New Roman"/>
          <w:b/>
          <w:bCs/>
          <w:sz w:val="24"/>
          <w:szCs w:val="24"/>
          <w:highlight w:val="yellow"/>
        </w:rPr>
        <w:t>ALSO USE THIS PAPER:</w:t>
      </w:r>
    </w:p>
    <w:p w14:paraId="7634E0D7" w14:textId="7EF4D060" w:rsidR="00EB5434" w:rsidRPr="00AD0CC1" w:rsidRDefault="00EB5434" w:rsidP="00D70E63">
      <w:pPr>
        <w:spacing w:line="360" w:lineRule="auto"/>
        <w:jc w:val="both"/>
        <w:rPr>
          <w:rFonts w:ascii="Times New Roman" w:hAnsi="Times New Roman" w:cs="Times New Roman"/>
          <w:b/>
          <w:bCs/>
          <w:sz w:val="24"/>
          <w:szCs w:val="24"/>
        </w:rPr>
      </w:pPr>
      <w:hyperlink r:id="rId19" w:history="1">
        <w:r w:rsidRPr="00AD0CC1">
          <w:rPr>
            <w:rStyle w:val="Hyperlink"/>
            <w:rFonts w:ascii="Times New Roman" w:hAnsi="Times New Roman" w:cs="Times New Roman"/>
            <w:b/>
            <w:bCs/>
            <w:sz w:val="24"/>
            <w:szCs w:val="24"/>
            <w:highlight w:val="yellow"/>
          </w:rPr>
          <w:t>https://onlinelibrary.wiley.com/doi/full/10.1111/brv.13089</w:t>
        </w:r>
      </w:hyperlink>
      <w:r w:rsidRPr="00AD0CC1">
        <w:rPr>
          <w:rFonts w:ascii="Times New Roman" w:hAnsi="Times New Roman" w:cs="Times New Roman"/>
          <w:b/>
          <w:bCs/>
          <w:sz w:val="24"/>
          <w:szCs w:val="24"/>
        </w:rPr>
        <w:t xml:space="preserve"> </w:t>
      </w:r>
    </w:p>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215" w:name="_Toc199480646"/>
      <w:r w:rsidRPr="00AD0CC1">
        <w:rPr>
          <w:rFonts w:ascii="Times New Roman" w:hAnsi="Times New Roman" w:cs="Times New Roman"/>
          <w:b/>
          <w:bCs/>
          <w:color w:val="auto"/>
          <w:sz w:val="24"/>
          <w:szCs w:val="24"/>
        </w:rPr>
        <w:t xml:space="preserve">3.3 </w:t>
      </w:r>
      <w:r w:rsidR="00084648" w:rsidRPr="00AD0CC1">
        <w:rPr>
          <w:rFonts w:ascii="Times New Roman" w:hAnsi="Times New Roman" w:cs="Times New Roman"/>
          <w:b/>
          <w:bCs/>
          <w:color w:val="auto"/>
          <w:sz w:val="24"/>
          <w:szCs w:val="24"/>
        </w:rPr>
        <w:t>A note on the Information Center Hypothesis</w:t>
      </w:r>
      <w:bookmarkEnd w:id="215"/>
    </w:p>
    <w:p w14:paraId="73D72F53" w14:textId="7ACB8A05"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19CAAC66" w14:textId="0F7E4C5B" w:rsidR="00084648" w:rsidRPr="00AD0CC1" w:rsidRDefault="00EA42AC" w:rsidP="00E047A5">
      <w:pPr>
        <w:pStyle w:val="Heading2"/>
        <w:spacing w:line="360" w:lineRule="auto"/>
        <w:jc w:val="both"/>
        <w:rPr>
          <w:rFonts w:ascii="Times New Roman" w:hAnsi="Times New Roman" w:cs="Times New Roman"/>
          <w:b/>
          <w:bCs/>
          <w:color w:val="auto"/>
          <w:sz w:val="24"/>
          <w:szCs w:val="24"/>
        </w:rPr>
      </w:pPr>
      <w:bookmarkStart w:id="216" w:name="_Toc199480647"/>
      <w:r w:rsidRPr="00AD0CC1">
        <w:rPr>
          <w:rFonts w:ascii="Times New Roman" w:hAnsi="Times New Roman" w:cs="Times New Roman"/>
          <w:b/>
          <w:bCs/>
          <w:color w:val="auto"/>
          <w:sz w:val="24"/>
          <w:szCs w:val="24"/>
        </w:rPr>
        <w:t xml:space="preserve">3.4 </w:t>
      </w:r>
      <w:r w:rsidR="00084648" w:rsidRPr="00AD0CC1">
        <w:rPr>
          <w:rFonts w:ascii="Times New Roman" w:hAnsi="Times New Roman" w:cs="Times New Roman"/>
          <w:b/>
          <w:bCs/>
          <w:color w:val="auto"/>
          <w:sz w:val="24"/>
          <w:szCs w:val="24"/>
        </w:rPr>
        <w:t>Size matters: The Andean Condor – A peculiar case study</w:t>
      </w:r>
      <w:bookmarkEnd w:id="216"/>
      <w:r w:rsidR="00084648" w:rsidRPr="00AD0CC1">
        <w:rPr>
          <w:rFonts w:ascii="Times New Roman" w:hAnsi="Times New Roman" w:cs="Times New Roman"/>
          <w:b/>
          <w:bCs/>
          <w:color w:val="auto"/>
          <w:sz w:val="24"/>
          <w:szCs w:val="24"/>
        </w:rPr>
        <w:t xml:space="preserve"> </w:t>
      </w:r>
    </w:p>
    <w:p w14:paraId="293BB674" w14:textId="77777777" w:rsidR="00D96559" w:rsidRPr="00AD0CC1" w:rsidRDefault="00D96559" w:rsidP="00D96559">
      <w:pPr>
        <w:spacing w:line="360" w:lineRule="auto"/>
        <w:ind w:firstLine="720"/>
        <w:jc w:val="both"/>
        <w:rPr>
          <w:rFonts w:ascii="Times New Roman" w:eastAsia="Times New Roman" w:hAnsi="Times New Roman" w:cs="Times New Roman"/>
          <w:sz w:val="24"/>
          <w:szCs w:val="24"/>
          <w:highlight w:val="yellow"/>
        </w:rPr>
      </w:pPr>
    </w:p>
    <w:p w14:paraId="302FEF5E" w14:textId="48496EDE" w:rsidR="00D96559" w:rsidRPr="00AD0CC1" w:rsidRDefault="00D96559" w:rsidP="00D96559">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highlight w:val="yellow"/>
        </w:rPr>
        <w:lastRenderedPageBreak/>
        <w:t>Yet, regardless of its specific origins, t</w:t>
      </w:r>
      <w:commentRangeStart w:id="217"/>
      <w:r w:rsidRPr="00AD0CC1">
        <w:rPr>
          <w:rFonts w:ascii="Times New Roman" w:eastAsia="Times New Roman" w:hAnsi="Times New Roman" w:cs="Times New Roman"/>
          <w:sz w:val="24"/>
          <w:szCs w:val="24"/>
          <w:highlight w:val="yellow"/>
        </w:rPr>
        <w:t>here is</w:t>
      </w:r>
      <w:commentRangeEnd w:id="217"/>
      <w:r w:rsidRPr="00AD0CC1">
        <w:rPr>
          <w:rStyle w:val="CommentReference"/>
          <w:highlight w:val="yellow"/>
        </w:rPr>
        <w:commentReference w:id="217"/>
      </w:r>
      <w:r w:rsidRPr="00AD0CC1">
        <w:rPr>
          <w:rFonts w:ascii="Times New Roman" w:eastAsia="Times New Roman" w:hAnsi="Times New Roman" w:cs="Times New Roman"/>
          <w:sz w:val="24"/>
          <w:szCs w:val="24"/>
          <w:highlight w:val="yellow"/>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Aplin, 2019)</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 xml:space="preserve"> , with behaviours that may persist several hundreds of years (e.g. evidence of stone tool use in chimpanzees, </w:t>
      </w:r>
      <w:r w:rsidRPr="00AD0CC1">
        <w:rPr>
          <w:rFonts w:ascii="Times New Roman" w:eastAsia="Times New Roman" w:hAnsi="Times New Roman" w:cs="Times New Roman"/>
          <w:i/>
          <w:iCs/>
          <w:sz w:val="24"/>
          <w:szCs w:val="24"/>
          <w:highlight w:val="yellow"/>
        </w:rPr>
        <w:t>Pan troglodytes</w:t>
      </w:r>
      <w:r w:rsidRPr="00AD0CC1">
        <w:rPr>
          <w:rFonts w:ascii="Times New Roman" w:eastAsia="Times New Roman" w:hAnsi="Times New Roman" w:cs="Times New Roman"/>
          <w:sz w:val="24"/>
          <w:szCs w:val="24"/>
          <w:highlight w:val="yellow"/>
        </w:rPr>
        <w:t xml:space="preserve">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Haslam et al., 2009; Luncz et al., 2015; Mercader et al., 2007)</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w:t>
      </w:r>
      <w:commentRangeStart w:id="218"/>
      <w:commentRangeEnd w:id="218"/>
      <w:r w:rsidRPr="00AD0CC1">
        <w:rPr>
          <w:rStyle w:val="CommentReference"/>
          <w:highlight w:val="yellow"/>
        </w:rPr>
        <w:commentReference w:id="218"/>
      </w:r>
    </w:p>
    <w:p w14:paraId="65EB0747" w14:textId="12A3B110" w:rsidR="00D96559" w:rsidRPr="00AD0CC1" w:rsidRDefault="00D96559" w:rsidP="00EF07F2">
      <w:r w:rsidRPr="00AD0CC1">
        <w:rPr>
          <w:highlight w:val="yellow"/>
        </w:rPr>
        <w:t>USEFUL TO SAY THAT ROOSTS ALSO FORM PART OF LEARNING TO NAVIGATE THE LANDSCAPE USING THERMALS TO FORAGING AREAS</w:t>
      </w:r>
    </w:p>
    <w:p w14:paraId="0F4481C0" w14:textId="5D9D1C1E" w:rsidR="00084648" w:rsidRPr="00AD0CC1" w:rsidRDefault="00084648"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AD0CC1" w:rsidRDefault="00084648" w:rsidP="00D70E63">
      <w:pPr>
        <w:spacing w:line="360" w:lineRule="auto"/>
        <w:jc w:val="both"/>
        <w:rPr>
          <w:rFonts w:ascii="Times New Roman" w:hAnsi="Times New Roman" w:cs="Times New Roman"/>
          <w:sz w:val="24"/>
          <w:szCs w:val="24"/>
        </w:rPr>
      </w:pPr>
    </w:p>
    <w:p w14:paraId="70E07834" w14:textId="77777777"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 xml:space="preserve">Vultur </w:t>
      </w:r>
      <w:proofErr w:type="spellStart"/>
      <w:r w:rsidRPr="00AD0CC1">
        <w:rPr>
          <w:rFonts w:ascii="Times New Roman" w:hAnsi="Times New Roman" w:cs="Times New Roman"/>
          <w:i/>
          <w:sz w:val="24"/>
          <w:szCs w:val="24"/>
        </w:rPr>
        <w:t>gryphus</w:t>
      </w:r>
      <w:proofErr w:type="spellEnd"/>
      <w:r w:rsidRPr="00AD0CC1">
        <w:rPr>
          <w:rFonts w:ascii="Times New Roman" w:hAnsi="Times New Roman" w:cs="Times New Roman"/>
          <w:sz w:val="24"/>
          <w:szCs w:val="24"/>
        </w:rPr>
        <w:t>) is the heaviest extant soaring bird. It is an obligate scavenger, and a highly social species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AD0CC1" w:rsidRDefault="00084648" w:rsidP="00D70E63">
      <w:pPr>
        <w:spacing w:line="360" w:lineRule="auto"/>
        <w:jc w:val="both"/>
        <w:rPr>
          <w:rFonts w:ascii="Times New Roman" w:hAnsi="Times New Roman" w:cs="Times New Roman"/>
          <w:sz w:val="24"/>
          <w:szCs w:val="24"/>
        </w:rPr>
      </w:pPr>
    </w:p>
    <w:p w14:paraId="6800E830" w14:textId="11EE7BCE"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is likely </w:t>
      </w:r>
      <w:r w:rsidRPr="00AD0CC1">
        <w:rPr>
          <w:rFonts w:ascii="Times New Roman" w:hAnsi="Times New Roman" w:cs="Times New Roman"/>
          <w:sz w:val="24"/>
          <w:szCs w:val="24"/>
        </w:rPr>
        <w:lastRenderedPageBreak/>
        <w:t>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AD0CC1" w:rsidRDefault="00084648" w:rsidP="00D70E63">
      <w:pPr>
        <w:spacing w:line="360" w:lineRule="auto"/>
        <w:jc w:val="both"/>
        <w:rPr>
          <w:rFonts w:ascii="Times New Roman" w:hAnsi="Times New Roman" w:cs="Times New Roman"/>
          <w:sz w:val="24"/>
          <w:szCs w:val="24"/>
        </w:rPr>
      </w:pPr>
    </w:p>
    <w:p w14:paraId="5B5AEA49" w14:textId="7C3BF118"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p>
    <w:p w14:paraId="49DAD832" w14:textId="77777777" w:rsidR="00084648" w:rsidRPr="00AD0CC1" w:rsidRDefault="00084648" w:rsidP="00D70E63">
      <w:pPr>
        <w:spacing w:line="360" w:lineRule="auto"/>
        <w:jc w:val="both"/>
        <w:rPr>
          <w:rFonts w:ascii="Times New Roman" w:hAnsi="Times New Roman" w:cs="Times New Roman"/>
          <w:sz w:val="24"/>
          <w:szCs w:val="24"/>
        </w:rPr>
      </w:pPr>
    </w:p>
    <w:p w14:paraId="6BA4E2A8" w14:textId="55B5D2A6"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AD0CC1" w:rsidRDefault="00F7140F"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219" w:name="_Toc199480648"/>
      <w:bookmarkStart w:id="220" w:name="_Hlk148867961"/>
      <w:r w:rsidRPr="00AD0CC1">
        <w:rPr>
          <w:rFonts w:ascii="Times New Roman" w:hAnsi="Times New Roman" w:cs="Times New Roman"/>
          <w:b/>
          <w:bCs/>
          <w:color w:val="auto"/>
          <w:sz w:val="28"/>
          <w:szCs w:val="28"/>
        </w:rPr>
        <w:t>Bibliography</w:t>
      </w:r>
      <w:bookmarkEnd w:id="219"/>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brahms, B., Hazen, E. L., Aikens, E. O., Savoca, M. S., </w:t>
      </w:r>
      <w:proofErr w:type="spellStart"/>
      <w:r w:rsidRPr="00AD0CC1">
        <w:rPr>
          <w:rFonts w:ascii="Times New Roman" w:hAnsi="Times New Roman" w:cs="Times New Roman"/>
          <w:sz w:val="24"/>
          <w:szCs w:val="24"/>
        </w:rPr>
        <w:t>Goldbogen</w:t>
      </w:r>
      <w:proofErr w:type="spellEnd"/>
      <w:r w:rsidRPr="00AD0CC1">
        <w:rPr>
          <w:rFonts w:ascii="Times New Roman" w:hAnsi="Times New Roman" w:cs="Times New Roman"/>
          <w:sz w:val="24"/>
          <w:szCs w:val="24"/>
        </w:rPr>
        <w:t xml:space="preserve">, J. A., Bograd, S. J., ... &amp; </w:t>
      </w:r>
      <w:r w:rsidRPr="00AD0CC1">
        <w:rPr>
          <w:rFonts w:ascii="Times New Roman" w:hAnsi="Times New Roman" w:cs="Times New Roman"/>
          <w:sz w:val="24"/>
          <w:szCs w:val="24"/>
        </w:rPr>
        <w:lastRenderedPageBreak/>
        <w:t>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w:t>
      </w:r>
      <w:proofErr w:type="spellStart"/>
      <w:r w:rsidRPr="00AD0CC1">
        <w:rPr>
          <w:rFonts w:ascii="Times New Roman" w:hAnsi="Times New Roman" w:cs="Times New Roman"/>
          <w:sz w:val="24"/>
          <w:szCs w:val="24"/>
        </w:rPr>
        <w:t>Blumenstiel</w:t>
      </w:r>
      <w:proofErr w:type="spellEnd"/>
      <w:r w:rsidRPr="00AD0CC1">
        <w:rPr>
          <w:rFonts w:ascii="Times New Roman" w:hAnsi="Times New Roman" w:cs="Times New Roman"/>
          <w:sz w:val="24"/>
          <w:szCs w:val="24"/>
        </w:rPr>
        <w:t xml:space="preserve">, L., </w:t>
      </w:r>
      <w:proofErr w:type="spellStart"/>
      <w:r w:rsidRPr="00AD0CC1">
        <w:rPr>
          <w:rFonts w:ascii="Times New Roman" w:hAnsi="Times New Roman" w:cs="Times New Roman"/>
          <w:sz w:val="24"/>
          <w:szCs w:val="24"/>
        </w:rPr>
        <w:t>Schlicksupp</w:t>
      </w:r>
      <w:proofErr w:type="spellEnd"/>
      <w:r w:rsidRPr="00AD0CC1">
        <w:rPr>
          <w:rFonts w:ascii="Times New Roman" w:hAnsi="Times New Roman" w:cs="Times New Roman"/>
          <w:sz w:val="24"/>
          <w:szCs w:val="24"/>
        </w:rPr>
        <w:t xml:space="preserve">,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AD0CC1">
        <w:rPr>
          <w:rFonts w:ascii="Times New Roman" w:hAnsi="Times New Roman" w:cs="Times New Roman"/>
          <w:i/>
          <w:iCs/>
          <w:sz w:val="24"/>
          <w:szCs w:val="24"/>
        </w:rPr>
        <w:t>Cathartes</w:t>
      </w:r>
      <w:proofErr w:type="spellEnd"/>
      <w:r w:rsidRPr="00AD0CC1">
        <w:rPr>
          <w:rFonts w:ascii="Times New Roman" w:hAnsi="Times New Roman" w:cs="Times New Roman"/>
          <w:i/>
          <w:iCs/>
          <w:sz w:val="24"/>
          <w:szCs w:val="24"/>
        </w:rPr>
        <w:t xml:space="preserve">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Journal of 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ough S, Ladle M. 1997. Diel migrations and site fidelity in a stream dwelling cyprinid, Leuciscus </w:t>
      </w:r>
      <w:proofErr w:type="spellStart"/>
      <w:r w:rsidRPr="00AD0CC1">
        <w:rPr>
          <w:rFonts w:ascii="Times New Roman" w:hAnsi="Times New Roman" w:cs="Times New Roman"/>
          <w:sz w:val="24"/>
          <w:szCs w:val="24"/>
        </w:rPr>
        <w:t>leuciscus</w:t>
      </w:r>
      <w:proofErr w:type="spellEnd"/>
      <w:r w:rsidRPr="00AD0CC1">
        <w:rPr>
          <w:rFonts w:ascii="Times New Roman" w:hAnsi="Times New Roman" w:cs="Times New Roman"/>
          <w:sz w:val="24"/>
          <w:szCs w:val="24"/>
        </w:rPr>
        <w:t>.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21" w:name="_Hlk149046381"/>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221"/>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lack, A., Fiedler, W., Blas, J., Pokrovsky, I., Kaatz, M., </w:t>
      </w:r>
      <w:proofErr w:type="spellStart"/>
      <w:r w:rsidRPr="00AD0CC1">
        <w:rPr>
          <w:rFonts w:ascii="Times New Roman" w:hAnsi="Times New Roman" w:cs="Times New Roman"/>
          <w:sz w:val="24"/>
          <w:szCs w:val="24"/>
        </w:rPr>
        <w:t>Mitropolsky</w:t>
      </w:r>
      <w:proofErr w:type="spellEnd"/>
      <w:r w:rsidRPr="00AD0CC1">
        <w:rPr>
          <w:rFonts w:ascii="Times New Roman" w:hAnsi="Times New Roman" w:cs="Times New Roman"/>
          <w:sz w:val="24"/>
          <w:szCs w:val="24"/>
        </w:rPr>
        <w:t xml:space="preserve">, M., </w:t>
      </w:r>
      <w:proofErr w:type="spellStart"/>
      <w:r w:rsidRPr="00AD0CC1">
        <w:rPr>
          <w:rFonts w:ascii="Times New Roman" w:hAnsi="Times New Roman" w:cs="Times New Roman"/>
          <w:sz w:val="24"/>
          <w:szCs w:val="24"/>
        </w:rPr>
        <w:t>Aghababyan</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Fakriadis</w:t>
      </w:r>
      <w:proofErr w:type="spellEnd"/>
      <w:r w:rsidRPr="00AD0CC1">
        <w:rPr>
          <w:rFonts w:ascii="Times New Roman" w:hAnsi="Times New Roman" w:cs="Times New Roman"/>
          <w:sz w:val="24"/>
          <w:szCs w:val="24"/>
        </w:rPr>
        <w:t xml:space="preserve">, I., </w:t>
      </w:r>
      <w:proofErr w:type="spellStart"/>
      <w:r w:rsidRPr="00AD0CC1">
        <w:rPr>
          <w:rFonts w:ascii="Times New Roman" w:hAnsi="Times New Roman" w:cs="Times New Roman"/>
          <w:sz w:val="24"/>
          <w:szCs w:val="24"/>
        </w:rPr>
        <w:t>Makrigianni</w:t>
      </w:r>
      <w:proofErr w:type="spellEnd"/>
      <w:r w:rsidRPr="00AD0CC1">
        <w:rPr>
          <w:rFonts w:ascii="Times New Roman" w:hAnsi="Times New Roman" w:cs="Times New Roman"/>
          <w:sz w:val="24"/>
          <w:szCs w:val="24"/>
        </w:rPr>
        <w:t xml:space="preserve">, E., Jerzak, L., </w:t>
      </w:r>
      <w:proofErr w:type="spellStart"/>
      <w:r w:rsidRPr="00AD0CC1">
        <w:rPr>
          <w:rFonts w:ascii="Times New Roman" w:hAnsi="Times New Roman" w:cs="Times New Roman"/>
          <w:sz w:val="24"/>
          <w:szCs w:val="24"/>
        </w:rPr>
        <w:t>Azafzaf</w:t>
      </w:r>
      <w:proofErr w:type="spellEnd"/>
      <w:r w:rsidRPr="00AD0CC1">
        <w:rPr>
          <w:rFonts w:ascii="Times New Roman" w:hAnsi="Times New Roman" w:cs="Times New Roman"/>
          <w:sz w:val="24"/>
          <w:szCs w:val="24"/>
        </w:rPr>
        <w:t xml:space="preserve">, H., </w:t>
      </w:r>
      <w:proofErr w:type="spellStart"/>
      <w:r w:rsidRPr="00AD0CC1">
        <w:rPr>
          <w:rFonts w:ascii="Times New Roman" w:hAnsi="Times New Roman" w:cs="Times New Roman"/>
          <w:sz w:val="24"/>
          <w:szCs w:val="24"/>
        </w:rPr>
        <w:t>Feltrup-Azafzaf</w:t>
      </w:r>
      <w:proofErr w:type="spellEnd"/>
      <w:r w:rsidRPr="00AD0CC1">
        <w:rPr>
          <w:rFonts w:ascii="Times New Roman" w:hAnsi="Times New Roman" w:cs="Times New Roman"/>
          <w:sz w:val="24"/>
          <w:szCs w:val="24"/>
        </w:rPr>
        <w:t xml:space="preserve">, C., </w:t>
      </w:r>
      <w:proofErr w:type="spellStart"/>
      <w:r w:rsidRPr="00AD0CC1">
        <w:rPr>
          <w:rFonts w:ascii="Times New Roman" w:hAnsi="Times New Roman" w:cs="Times New Roman"/>
          <w:sz w:val="24"/>
          <w:szCs w:val="24"/>
        </w:rPr>
        <w:t>Rotics</w:t>
      </w:r>
      <w:proofErr w:type="spellEnd"/>
      <w:r w:rsidRPr="00AD0CC1">
        <w:rPr>
          <w:rFonts w:ascii="Times New Roman" w:hAnsi="Times New Roman" w:cs="Times New Roman"/>
          <w:sz w:val="24"/>
          <w:szCs w:val="24"/>
        </w:rPr>
        <w:t xml:space="preserve">, S., </w:t>
      </w:r>
      <w:proofErr w:type="spellStart"/>
      <w:r w:rsidRPr="00AD0CC1">
        <w:rPr>
          <w:rFonts w:ascii="Times New Roman" w:hAnsi="Times New Roman" w:cs="Times New Roman"/>
          <w:sz w:val="24"/>
          <w:szCs w:val="24"/>
        </w:rPr>
        <w:lastRenderedPageBreak/>
        <w:t>Mokotjomela</w:t>
      </w:r>
      <w:proofErr w:type="spellEnd"/>
      <w:r w:rsidRPr="00AD0CC1">
        <w:rPr>
          <w:rFonts w:ascii="Times New Roman" w:hAnsi="Times New Roman" w:cs="Times New Roman"/>
          <w:sz w:val="24"/>
          <w:szCs w:val="24"/>
        </w:rPr>
        <w:t xml:space="preserve">, T. M., Nathan, R.,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proofErr w:type="spellStart"/>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tional</w:t>
      </w:r>
      <w:proofErr w:type="spellEnd"/>
      <w:r w:rsidR="00441F7D" w:rsidRPr="00AD0CC1">
        <w:rPr>
          <w:rFonts w:ascii="Times New Roman" w:hAnsi="Times New Roman" w:cs="Times New Roman"/>
          <w:sz w:val="24"/>
          <w:szCs w:val="24"/>
        </w:rPr>
        <w:t xml:space="preserv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uigueno</w:t>
      </w:r>
      <w:proofErr w:type="spellEnd"/>
      <w:r w:rsidRPr="00AD0CC1">
        <w:rPr>
          <w:rFonts w:ascii="Times New Roman" w:hAnsi="Times New Roman" w:cs="Times New Roman"/>
          <w:sz w:val="24"/>
          <w:szCs w:val="24"/>
        </w:rPr>
        <w:t>, M. F., Shoji, A., Elliott, K. H., &amp; Aris-</w:t>
      </w:r>
      <w:proofErr w:type="spellStart"/>
      <w:r w:rsidRPr="00AD0CC1">
        <w:rPr>
          <w:rFonts w:ascii="Times New Roman" w:hAnsi="Times New Roman" w:cs="Times New Roman"/>
          <w:sz w:val="24"/>
          <w:szCs w:val="24"/>
        </w:rPr>
        <w:t>Brosou</w:t>
      </w:r>
      <w:proofErr w:type="spellEnd"/>
      <w:r w:rsidRPr="00AD0CC1">
        <w:rPr>
          <w:rFonts w:ascii="Times New Roman" w:hAnsi="Times New Roman" w:cs="Times New Roman"/>
          <w:sz w:val="24"/>
          <w:szCs w:val="24"/>
        </w:rPr>
        <w:t xml:space="preserve">,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yward, M. W., &amp; </w:t>
      </w:r>
      <w:proofErr w:type="spellStart"/>
      <w:r w:rsidRPr="00AD0CC1">
        <w:rPr>
          <w:rFonts w:ascii="Times New Roman" w:hAnsi="Times New Roman" w:cs="Times New Roman"/>
          <w:sz w:val="24"/>
          <w:szCs w:val="24"/>
        </w:rPr>
        <w:t>Slotow</w:t>
      </w:r>
      <w:proofErr w:type="spellEnd"/>
      <w:r w:rsidRPr="00AD0CC1">
        <w:rPr>
          <w:rFonts w:ascii="Times New Roman" w:hAnsi="Times New Roman" w:cs="Times New Roman"/>
          <w:sz w:val="24"/>
          <w:szCs w:val="24"/>
        </w:rPr>
        <w:t xml:space="preserve">,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w:t>
      </w:r>
      <w:proofErr w:type="spellStart"/>
      <w:r w:rsidRPr="00AD0CC1">
        <w:rPr>
          <w:rFonts w:ascii="Times New Roman" w:hAnsi="Times New Roman" w:cs="Times New Roman"/>
          <w:sz w:val="24"/>
          <w:szCs w:val="24"/>
        </w:rPr>
        <w:t>Schöner</w:t>
      </w:r>
      <w:proofErr w:type="spellEnd"/>
      <w:r w:rsidRPr="00AD0CC1">
        <w:rPr>
          <w:rFonts w:ascii="Times New Roman" w:hAnsi="Times New Roman" w:cs="Times New Roman"/>
          <w:sz w:val="24"/>
          <w:szCs w:val="24"/>
        </w:rPr>
        <w:t xml:space="preserve">, C. R., &amp; Kerth, G. (2020). Free-ranging bats combine three different cognitive processes for roost localization.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Horn, H. S. (1968). The Adaptive Significance of Colonial Nesting in the Brewer’s Blackbird (</w:t>
      </w:r>
      <w:proofErr w:type="spellStart"/>
      <w:r w:rsidRPr="00AD0CC1">
        <w:rPr>
          <w:rFonts w:ascii="Times New Roman" w:hAnsi="Times New Roman" w:cs="Times New Roman"/>
          <w:sz w:val="24"/>
          <w:szCs w:val="24"/>
        </w:rPr>
        <w:t>Euphag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Cyanocephalus</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22"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lastRenderedPageBreak/>
        <w:t>gryphus</w:t>
      </w:r>
      <w:proofErr w:type="spellEnd"/>
      <w:r w:rsidRPr="00AD0CC1">
        <w:rPr>
          <w:rFonts w:ascii="Times New Roman" w:hAnsi="Times New Roman" w:cs="Times New Roman"/>
          <w:sz w:val="24"/>
          <w:szCs w:val="24"/>
        </w:rPr>
        <w:t xml:space="preserve">). Version 1.0. In Birds of the World (J. del Hoyo, A. Elliott, J. </w:t>
      </w:r>
      <w:proofErr w:type="spellStart"/>
      <w:r w:rsidRPr="00AD0CC1">
        <w:rPr>
          <w:rFonts w:ascii="Times New Roman" w:hAnsi="Times New Roman" w:cs="Times New Roman"/>
          <w:sz w:val="24"/>
          <w:szCs w:val="24"/>
        </w:rPr>
        <w:t>Sargatal</w:t>
      </w:r>
      <w:proofErr w:type="spellEnd"/>
      <w:r w:rsidRPr="00AD0CC1">
        <w:rPr>
          <w:rFonts w:ascii="Times New Roman" w:hAnsi="Times New Roman" w:cs="Times New Roman"/>
          <w:sz w:val="24"/>
          <w:szCs w:val="24"/>
        </w:rPr>
        <w:t xml:space="preserve">, D. A. Christie, and E. de Juana, Editors). Cornell Lab of Ornithology, Ithaca, NY, USA. </w:t>
      </w:r>
    </w:p>
    <w:bookmarkEnd w:id="222"/>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w:t>
      </w:r>
      <w:proofErr w:type="spellStart"/>
      <w:r w:rsidRPr="000E4017">
        <w:rPr>
          <w:rFonts w:ascii="Times New Roman" w:hAnsi="Times New Roman" w:cs="Times New Roman"/>
          <w:sz w:val="24"/>
          <w:szCs w:val="24"/>
          <w:lang w:val="es-ES"/>
        </w:rPr>
        <w:t>Sasaki</w:t>
      </w:r>
      <w:proofErr w:type="spellEnd"/>
      <w:r w:rsidRPr="000E4017">
        <w:rPr>
          <w:rFonts w:ascii="Times New Roman" w:hAnsi="Times New Roman" w:cs="Times New Roman"/>
          <w:sz w:val="24"/>
          <w:szCs w:val="24"/>
          <w:lang w:val="es-ES"/>
        </w:rPr>
        <w:t xml:space="preserve">,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w:t>
      </w:r>
      <w:proofErr w:type="spellStart"/>
      <w:r w:rsidRPr="00AD0CC1">
        <w:rPr>
          <w:rFonts w:ascii="Times New Roman" w:hAnsi="Times New Roman" w:cs="Times New Roman"/>
          <w:sz w:val="24"/>
          <w:szCs w:val="24"/>
        </w:rPr>
        <w:t>Jetz</w:t>
      </w:r>
      <w:proofErr w:type="spellEnd"/>
      <w:r w:rsidRPr="00AD0CC1">
        <w:rPr>
          <w:rFonts w:ascii="Times New Roman" w:hAnsi="Times New Roman" w:cs="Times New Roman"/>
          <w:sz w:val="24"/>
          <w:szCs w:val="24"/>
        </w:rPr>
        <w:t xml:space="preserve">, W.,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zorad</w:t>
      </w:r>
      <w:proofErr w:type="spellEnd"/>
      <w:r w:rsidRPr="00AD0CC1">
        <w:rPr>
          <w:rFonts w:ascii="Times New Roman" w:hAnsi="Times New Roman" w:cs="Times New Roman"/>
          <w:sz w:val="24"/>
          <w:szCs w:val="24"/>
        </w:rPr>
        <w:t xml:space="preserve">, J. N., </w:t>
      </w:r>
      <w:proofErr w:type="spellStart"/>
      <w:r w:rsidRPr="00AD0CC1">
        <w:rPr>
          <w:rFonts w:ascii="Times New Roman" w:hAnsi="Times New Roman" w:cs="Times New Roman"/>
          <w:sz w:val="24"/>
          <w:szCs w:val="24"/>
        </w:rPr>
        <w:t>Buechley</w:t>
      </w:r>
      <w:proofErr w:type="spellEnd"/>
      <w:r w:rsidRPr="00AD0CC1">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AD0CC1">
        <w:rPr>
          <w:rFonts w:ascii="Times New Roman" w:hAnsi="Times New Roman" w:cs="Times New Roman"/>
          <w:sz w:val="24"/>
          <w:szCs w:val="24"/>
        </w:rPr>
        <w:t>Enggist</w:t>
      </w:r>
      <w:proofErr w:type="spellEnd"/>
      <w:r w:rsidRPr="00AD0CC1">
        <w:rPr>
          <w:rFonts w:ascii="Times New Roman" w:hAnsi="Times New Roman" w:cs="Times New Roman"/>
          <w:sz w:val="24"/>
          <w:szCs w:val="24"/>
        </w:rPr>
        <w:t xml:space="preserve">,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w:t>
      </w:r>
      <w:proofErr w:type="spellStart"/>
      <w:r w:rsidRPr="00AD0CC1">
        <w:rPr>
          <w:rFonts w:ascii="Times New Roman" w:hAnsi="Times New Roman" w:cs="Times New Roman"/>
          <w:sz w:val="24"/>
          <w:szCs w:val="24"/>
        </w:rPr>
        <w:t>Kadmon</w:t>
      </w:r>
      <w:proofErr w:type="spellEnd"/>
      <w:r w:rsidRPr="00AD0CC1">
        <w:rPr>
          <w:rFonts w:ascii="Times New Roman" w:hAnsi="Times New Roman" w:cs="Times New Roman"/>
          <w:sz w:val="24"/>
          <w:szCs w:val="24"/>
        </w:rPr>
        <w:t xml:space="preserve">,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w:t>
      </w:r>
      <w:proofErr w:type="spellStart"/>
      <w:r w:rsidRPr="00AD0CC1">
        <w:rPr>
          <w:rFonts w:ascii="Times New Roman" w:hAnsi="Times New Roman" w:cs="Times New Roman"/>
          <w:sz w:val="24"/>
          <w:szCs w:val="24"/>
        </w:rPr>
        <w:t>Khaluf</w:t>
      </w:r>
      <w:proofErr w:type="spellEnd"/>
      <w:r w:rsidRPr="00AD0CC1">
        <w:rPr>
          <w:rFonts w:ascii="Times New Roman" w:hAnsi="Times New Roman" w:cs="Times New Roman"/>
          <w:sz w:val="24"/>
          <w:szCs w:val="24"/>
        </w:rPr>
        <w:t xml:space="preserve">,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Nonacs</w:t>
      </w:r>
      <w:proofErr w:type="spellEnd"/>
      <w:r w:rsidRPr="00AD0CC1">
        <w:rPr>
          <w:rFonts w:ascii="Times New Roman" w:hAnsi="Times New Roman" w:cs="Times New Roman"/>
          <w:sz w:val="24"/>
          <w:szCs w:val="24"/>
        </w:rPr>
        <w:t xml:space="preserve">,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Noonan, M. J., Martinez-Garcia, R., Fleming, C. H., De Figueiredo, B. G., Ali, A. H., Attias, N., </w:t>
      </w:r>
      <w:proofErr w:type="spellStart"/>
      <w:r w:rsidRPr="00AD0CC1">
        <w:rPr>
          <w:rFonts w:ascii="Times New Roman" w:hAnsi="Times New Roman" w:cs="Times New Roman"/>
          <w:sz w:val="24"/>
          <w:szCs w:val="24"/>
        </w:rPr>
        <w:t>Belant</w:t>
      </w:r>
      <w:proofErr w:type="spellEnd"/>
      <w:r w:rsidRPr="00AD0CC1">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w:t>
      </w:r>
      <w:proofErr w:type="spellStart"/>
      <w:r w:rsidRPr="00AD0CC1">
        <w:rPr>
          <w:rFonts w:ascii="Times New Roman" w:hAnsi="Times New Roman" w:cs="Times New Roman"/>
          <w:sz w:val="24"/>
          <w:szCs w:val="24"/>
        </w:rPr>
        <w:t>Fatti</w:t>
      </w:r>
      <w:proofErr w:type="spellEnd"/>
      <w:r w:rsidRPr="00AD0CC1">
        <w:rPr>
          <w:rFonts w:ascii="Times New Roman" w:hAnsi="Times New Roman" w:cs="Times New Roman"/>
          <w:sz w:val="24"/>
          <w:szCs w:val="24"/>
        </w:rPr>
        <w:t xml:space="preserve">, P. (2012). Applying mixture models to derive activity states 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Perrig</w:t>
      </w:r>
      <w:proofErr w:type="spellEnd"/>
      <w:r w:rsidRPr="00AD0CC1">
        <w:rPr>
          <w:rFonts w:ascii="Times New Roman" w:hAnsi="Times New Roman" w:cs="Times New Roman"/>
          <w:sz w:val="24"/>
          <w:szCs w:val="24"/>
        </w:rPr>
        <w:t xml:space="preserve">, P. L., </w:t>
      </w:r>
      <w:proofErr w:type="spellStart"/>
      <w:r w:rsidRPr="00AD0CC1">
        <w:rPr>
          <w:rFonts w:ascii="Times New Roman" w:hAnsi="Times New Roman" w:cs="Times New Roman"/>
          <w:sz w:val="24"/>
          <w:szCs w:val="24"/>
        </w:rPr>
        <w:t>Lambertucci</w:t>
      </w:r>
      <w:proofErr w:type="spellEnd"/>
      <w:r w:rsidRPr="00AD0CC1">
        <w:rPr>
          <w:rFonts w:ascii="Times New Roman" w:hAnsi="Times New Roman" w:cs="Times New Roman"/>
          <w:sz w:val="24"/>
          <w:szCs w:val="24"/>
        </w:rPr>
        <w:t xml:space="preserve">, S. A., Cruz, J., Alarcón, P. A. E., Plaza, P. I., Middleton, A. D., Blanco, G., Sánchez-Zapata, J. A.,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w:t>
      </w:r>
      <w:proofErr w:type="spellStart"/>
      <w:r w:rsidRPr="00AD0CC1">
        <w:rPr>
          <w:rFonts w:ascii="Times New Roman" w:hAnsi="Times New Roman" w:cs="Times New Roman"/>
          <w:sz w:val="24"/>
          <w:szCs w:val="24"/>
        </w:rPr>
        <w:t>Shohami</w:t>
      </w:r>
      <w:proofErr w:type="spellEnd"/>
      <w:r w:rsidRPr="00AD0CC1">
        <w:rPr>
          <w:rFonts w:ascii="Times New Roman" w:hAnsi="Times New Roman" w:cs="Times New Roman"/>
          <w:sz w:val="24"/>
          <w:szCs w:val="24"/>
        </w:rPr>
        <w:t xml:space="preserve">, D., Horvitz, N., Bowie, R. C. K., Kamath, P. L., Markin, Y., Getz, W. M., &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23" w:name="_Hlk149069114"/>
      <w:proofErr w:type="spellStart"/>
      <w:r w:rsidRPr="00AD0CC1">
        <w:rPr>
          <w:rFonts w:ascii="Times New Roman" w:hAnsi="Times New Roman" w:cs="Times New Roman"/>
          <w:sz w:val="24"/>
          <w:szCs w:val="24"/>
        </w:rPr>
        <w:t>Pennycuick</w:t>
      </w:r>
      <w:proofErr w:type="spellEnd"/>
      <w:r w:rsidRPr="00AD0CC1">
        <w:rPr>
          <w:rFonts w:ascii="Times New Roman" w:hAnsi="Times New Roman" w:cs="Times New Roman"/>
          <w:sz w:val="24"/>
          <w:szCs w:val="24"/>
        </w:rPr>
        <w:t xml:space="preserve">, C. J. (2008). Modelling the flying bird. </w:t>
      </w:r>
      <w:proofErr w:type="spellStart"/>
      <w:r w:rsidRPr="00AD0CC1">
        <w:rPr>
          <w:rFonts w:ascii="Times New Roman" w:hAnsi="Times New Roman" w:cs="Times New Roman"/>
          <w:sz w:val="24"/>
          <w:szCs w:val="24"/>
        </w:rPr>
        <w:t>Elsevier.</w:t>
      </w:r>
      <w:bookmarkEnd w:id="223"/>
      <w:r w:rsidR="008F69A4" w:rsidRPr="00AD0CC1">
        <w:rPr>
          <w:rFonts w:ascii="Times New Roman" w:hAnsi="Times New Roman" w:cs="Times New Roman"/>
          <w:sz w:val="24"/>
          <w:szCs w:val="24"/>
        </w:rPr>
        <w:t>Poessel</w:t>
      </w:r>
      <w:proofErr w:type="spellEnd"/>
      <w:r w:rsidR="008F69A4" w:rsidRPr="00AD0CC1">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w:t>
      </w:r>
      <w:proofErr w:type="spellStart"/>
      <w:r w:rsidRPr="00AD0CC1">
        <w:rPr>
          <w:rFonts w:ascii="Times New Roman" w:hAnsi="Times New Roman" w:cs="Times New Roman"/>
          <w:sz w:val="24"/>
          <w:szCs w:val="24"/>
        </w:rPr>
        <w:t>MacNulty</w:t>
      </w:r>
      <w:proofErr w:type="spellEnd"/>
      <w:r w:rsidRPr="00AD0CC1">
        <w:rPr>
          <w:rFonts w:ascii="Times New Roman" w:hAnsi="Times New Roman" w:cs="Times New Roman"/>
          <w:sz w:val="24"/>
          <w:szCs w:val="24"/>
        </w:rPr>
        <w:t xml:space="preserve">, D. R., Stahler, D. R., Smith, D. W., &amp; Avgar, T. (2023). Density‐dependent habitat selection alters drivers of population distribution in northern 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w:t>
      </w:r>
      <w:r w:rsidRPr="00AD0CC1">
        <w:rPr>
          <w:rFonts w:ascii="Times New Roman" w:hAnsi="Times New Roman" w:cs="Times New Roman"/>
          <w:sz w:val="24"/>
          <w:szCs w:val="24"/>
        </w:rPr>
        <w:lastRenderedPageBreak/>
        <w:t xml:space="preserve">Foraging Ecology of Fall-Migrating Shorebirds in the Illinois River Valley.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Tobalske</w:t>
      </w:r>
      <w:proofErr w:type="spellEnd"/>
      <w:r w:rsidRPr="00AD0CC1">
        <w:rPr>
          <w:rFonts w:ascii="Times New Roman" w:hAnsi="Times New Roman" w:cs="Times New Roman"/>
          <w:sz w:val="24"/>
          <w:szCs w:val="24"/>
        </w:rPr>
        <w:t xml:space="preserve">, B. W., Hedrick, T. L., Dial, K. P., &amp; </w:t>
      </w:r>
      <w:proofErr w:type="spellStart"/>
      <w:r w:rsidRPr="00AD0CC1">
        <w:rPr>
          <w:rFonts w:ascii="Times New Roman" w:hAnsi="Times New Roman" w:cs="Times New Roman"/>
          <w:sz w:val="24"/>
          <w:szCs w:val="24"/>
        </w:rPr>
        <w:t>Biewener</w:t>
      </w:r>
      <w:proofErr w:type="spellEnd"/>
      <w:r w:rsidRPr="00AD0CC1">
        <w:rPr>
          <w:rFonts w:ascii="Times New Roman" w:hAnsi="Times New Roman" w:cs="Times New Roman"/>
          <w:sz w:val="24"/>
          <w:szCs w:val="24"/>
        </w:rPr>
        <w:t xml:space="preserve">,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ucker, M. A., Alexandrou, O.,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Jr,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acis</w:t>
      </w:r>
      <w:proofErr w:type="spellEnd"/>
      <w:r w:rsidRPr="00AD0CC1">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w:t>
      </w:r>
      <w:proofErr w:type="spellStart"/>
      <w:r w:rsidRPr="00AD0CC1">
        <w:rPr>
          <w:rFonts w:ascii="Times New Roman" w:hAnsi="Times New Roman" w:cs="Times New Roman"/>
          <w:sz w:val="24"/>
          <w:szCs w:val="24"/>
        </w:rPr>
        <w:t>Moleón</w:t>
      </w:r>
      <w:proofErr w:type="spellEnd"/>
      <w:r w:rsidRPr="00AD0CC1">
        <w:rPr>
          <w:rFonts w:ascii="Times New Roman" w:hAnsi="Times New Roman" w:cs="Times New Roman"/>
          <w:sz w:val="24"/>
          <w:szCs w:val="24"/>
        </w:rPr>
        <w:t xml:space="preserve"> M, Margalida A, Sanchez-Zapata JA, De la Riva M,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A (2020) Integration vulture sociality into conservation practice. </w:t>
      </w:r>
      <w:r w:rsidRPr="000E4017">
        <w:rPr>
          <w:rFonts w:ascii="Times New Roman" w:hAnsi="Times New Roman" w:cs="Times New Roman"/>
          <w:sz w:val="24"/>
          <w:szCs w:val="24"/>
          <w:lang w:val="es-ES"/>
        </w:rPr>
        <w:t xml:space="preserve">Condor </w:t>
      </w:r>
      <w:proofErr w:type="gramStart"/>
      <w:r w:rsidRPr="000E4017">
        <w:rPr>
          <w:rFonts w:ascii="Times New Roman" w:hAnsi="Times New Roman" w:cs="Times New Roman"/>
          <w:sz w:val="24"/>
          <w:szCs w:val="24"/>
          <w:lang w:val="es-ES"/>
        </w:rPr>
        <w:t>122:duaa</w:t>
      </w:r>
      <w:proofErr w:type="gramEnd"/>
      <w:r w:rsidRPr="000E4017">
        <w:rPr>
          <w:rFonts w:ascii="Times New Roman" w:hAnsi="Times New Roman" w:cs="Times New Roman"/>
          <w:sz w:val="24"/>
          <w:szCs w:val="24"/>
          <w:lang w:val="es-ES"/>
        </w:rPr>
        <w:t>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Wright, J., Stone, R. E., &amp; Brown, N. (2003). Communal roosts as structured information centres in the raven, Corvus corax. </w:t>
      </w:r>
      <w:proofErr w:type="spellStart"/>
      <w:r w:rsidRPr="000E4017">
        <w:rPr>
          <w:rFonts w:ascii="Times New Roman" w:hAnsi="Times New Roman" w:cs="Times New Roman"/>
          <w:i/>
          <w:iCs/>
          <w:sz w:val="24"/>
          <w:szCs w:val="24"/>
          <w:lang w:val="es-ES"/>
        </w:rPr>
        <w:t>Journal</w:t>
      </w:r>
      <w:proofErr w:type="spellEnd"/>
      <w:r w:rsidRPr="000E4017">
        <w:rPr>
          <w:rFonts w:ascii="Times New Roman" w:hAnsi="Times New Roman" w:cs="Times New Roman"/>
          <w:i/>
          <w:iCs/>
          <w:sz w:val="24"/>
          <w:szCs w:val="24"/>
          <w:lang w:val="es-ES"/>
        </w:rPr>
        <w:t xml:space="preserve"> </w:t>
      </w:r>
      <w:proofErr w:type="spellStart"/>
      <w:r w:rsidRPr="000E4017">
        <w:rPr>
          <w:rFonts w:ascii="Times New Roman" w:hAnsi="Times New Roman" w:cs="Times New Roman"/>
          <w:i/>
          <w:iCs/>
          <w:sz w:val="24"/>
          <w:szCs w:val="24"/>
          <w:lang w:val="es-ES"/>
        </w:rPr>
        <w:t>of</w:t>
      </w:r>
      <w:proofErr w:type="spellEnd"/>
      <w:r w:rsidRPr="000E4017">
        <w:rPr>
          <w:rFonts w:ascii="Times New Roman" w:hAnsi="Times New Roman" w:cs="Times New Roman"/>
          <w:i/>
          <w:iCs/>
          <w:sz w:val="24"/>
          <w:szCs w:val="24"/>
          <w:lang w:val="es-ES"/>
        </w:rPr>
        <w:t xml:space="preserve"> Animal </w:t>
      </w:r>
      <w:proofErr w:type="spellStart"/>
      <w:r w:rsidRPr="000E4017">
        <w:rPr>
          <w:rFonts w:ascii="Times New Roman" w:hAnsi="Times New Roman" w:cs="Times New Roman"/>
          <w:i/>
          <w:iCs/>
          <w:sz w:val="24"/>
          <w:szCs w:val="24"/>
          <w:lang w:val="es-ES"/>
        </w:rPr>
        <w:t>Ecology</w:t>
      </w:r>
      <w:proofErr w:type="spellEnd"/>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proofErr w:type="spellStart"/>
      <w:r w:rsidRPr="000E4017">
        <w:rPr>
          <w:rFonts w:ascii="Times New Roman" w:hAnsi="Times New Roman" w:cs="Times New Roman"/>
          <w:sz w:val="24"/>
          <w:szCs w:val="24"/>
          <w:lang w:val="es-ES"/>
        </w:rPr>
        <w:t>Zuberogoitia</w:t>
      </w:r>
      <w:proofErr w:type="spellEnd"/>
      <w:r w:rsidRPr="000E4017">
        <w:rPr>
          <w:rFonts w:ascii="Times New Roman" w:hAnsi="Times New Roman" w:cs="Times New Roman"/>
          <w:sz w:val="24"/>
          <w:szCs w:val="24"/>
          <w:lang w:val="es-ES"/>
        </w:rPr>
        <w:t xml:space="preserve">,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220"/>
    </w:p>
    <w:p w14:paraId="6D65D7C0" w14:textId="77777777" w:rsidR="00A04226" w:rsidRDefault="00F7140F" w:rsidP="00A04226">
      <w:pPr>
        <w:pStyle w:val="Bibliography"/>
      </w:pPr>
      <w:r w:rsidRPr="00AD0CC1">
        <w:rPr>
          <w:sz w:val="24"/>
          <w:szCs w:val="24"/>
        </w:rPr>
        <w:fldChar w:fldCharType="begin"/>
      </w:r>
      <w:r w:rsidR="00DF6B32" w:rsidRPr="006656AE">
        <w:rPr>
          <w:sz w:val="24"/>
          <w:szCs w:val="24"/>
          <w:lang w:val="es-ES"/>
        </w:rPr>
        <w:instrText xml:space="preserve"> ADDIN ZOTERO_BIBL {"uncited":[],"omitted":[],"custom":[]} CSL_BIBLIOGRAPHY </w:instrText>
      </w:r>
      <w:r w:rsidRPr="00AD0CC1">
        <w:rPr>
          <w:sz w:val="24"/>
          <w:szCs w:val="24"/>
        </w:rPr>
        <w:fldChar w:fldCharType="separate"/>
      </w:r>
      <w:r w:rsidR="00A04226" w:rsidRPr="00BA29F4">
        <w:rPr>
          <w:lang w:val="es-ES"/>
          <w:rPrChange w:id="224" w:author="sandra cuadros" w:date="2025-06-21T18:18:00Z" w16du:dateUtc="2025-06-22T01:18:00Z">
            <w:rPr/>
          </w:rPrChange>
        </w:rPr>
        <w:t xml:space="preserve">Aguilera-Alcalá, N., Morales-Reyes, Z., Martín-López, B., </w:t>
      </w:r>
      <w:proofErr w:type="spellStart"/>
      <w:r w:rsidR="00A04226" w:rsidRPr="00BA29F4">
        <w:rPr>
          <w:lang w:val="es-ES"/>
          <w:rPrChange w:id="225" w:author="sandra cuadros" w:date="2025-06-21T18:18:00Z" w16du:dateUtc="2025-06-22T01:18:00Z">
            <w:rPr/>
          </w:rPrChange>
        </w:rPr>
        <w:t>Moleón</w:t>
      </w:r>
      <w:proofErr w:type="spellEnd"/>
      <w:r w:rsidR="00A04226" w:rsidRPr="00BA29F4">
        <w:rPr>
          <w:lang w:val="es-ES"/>
          <w:rPrChange w:id="226" w:author="sandra cuadros" w:date="2025-06-21T18:18:00Z" w16du:dateUtc="2025-06-22T01:18:00Z">
            <w:rPr/>
          </w:rPrChange>
        </w:rPr>
        <w:t xml:space="preserve">, M., &amp; Sánchez-Zapata, J. A. (2020). </w:t>
      </w:r>
      <w:r w:rsidR="00A04226">
        <w:t xml:space="preserve">Role of scavengers in providing non-material contributions to people. </w:t>
      </w:r>
      <w:r w:rsidR="00A04226">
        <w:rPr>
          <w:i/>
          <w:iCs/>
        </w:rPr>
        <w:t>Ecological Indicators</w:t>
      </w:r>
      <w:r w:rsidR="00A04226">
        <w:t xml:space="preserve">, </w:t>
      </w:r>
      <w:r w:rsidR="00A04226">
        <w:rPr>
          <w:i/>
          <w:iCs/>
        </w:rPr>
        <w:t>117</w:t>
      </w:r>
      <w:r w:rsidR="00A04226">
        <w:t>, 106643. https://doi.org/10.1016/j.ecolind.2020.106643</w:t>
      </w:r>
    </w:p>
    <w:p w14:paraId="7712D303" w14:textId="77777777" w:rsidR="00A04226" w:rsidRDefault="00A04226" w:rsidP="00A04226">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28361A72" w14:textId="77777777" w:rsidR="00A04226" w:rsidRDefault="00A04226" w:rsidP="00A04226">
      <w:pPr>
        <w:pStyle w:val="Bibliography"/>
      </w:pPr>
      <w:r>
        <w:lastRenderedPageBreak/>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3EA140BC" w14:textId="77777777" w:rsidR="00A04226" w:rsidRDefault="00A04226" w:rsidP="00A04226">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4B3D446A" w14:textId="77777777" w:rsidR="00A04226" w:rsidRDefault="00A04226" w:rsidP="00A04226">
      <w:pPr>
        <w:pStyle w:val="Bibliography"/>
      </w:pPr>
      <w:r>
        <w:t xml:space="preserve">Arango, A., Pinto-Ledezma, J., Rojas-Soto, O., Lindsay, A. M., Mendenhall, C. D., &amp; Villalobos, F. (2022). 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0876615D" w14:textId="77777777" w:rsidR="00A04226" w:rsidRDefault="00A04226" w:rsidP="00A04226">
      <w:pPr>
        <w:pStyle w:val="Bibliography"/>
      </w:pPr>
      <w:r>
        <w:t xml:space="preserve">Ashmole, N. P. (1963). THE REGULATION OF NUMBERS OF TROPICAL OCEANIC BIRDS. </w:t>
      </w:r>
      <w:r>
        <w:rPr>
          <w:i/>
          <w:iCs/>
        </w:rPr>
        <w:t>Ibis</w:t>
      </w:r>
      <w:r>
        <w:t xml:space="preserve">, </w:t>
      </w:r>
      <w:r>
        <w:rPr>
          <w:i/>
          <w:iCs/>
        </w:rPr>
        <w:t>103</w:t>
      </w:r>
      <w:proofErr w:type="gramStart"/>
      <w:r>
        <w:rPr>
          <w:i/>
          <w:iCs/>
        </w:rPr>
        <w:t>b</w:t>
      </w:r>
      <w:r>
        <w:t>(</w:t>
      </w:r>
      <w:proofErr w:type="gramEnd"/>
      <w:r>
        <w:t>3), 458–473. https://doi.org/10.1111/j.1474-919X.1963.tb06766.x</w:t>
      </w:r>
    </w:p>
    <w:p w14:paraId="4081F1DF" w14:textId="77777777" w:rsidR="00A04226" w:rsidRDefault="00A04226" w:rsidP="00A04226">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5428BD9F" w14:textId="77777777" w:rsidR="00A04226" w:rsidRDefault="00A04226" w:rsidP="00A04226">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39FF4CC9" w14:textId="77777777" w:rsidR="00A04226" w:rsidRDefault="00A04226" w:rsidP="00A04226">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12319490" w14:textId="77777777" w:rsidR="00A04226" w:rsidRDefault="00A04226" w:rsidP="00A04226">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131D0E1D" w14:textId="77777777" w:rsidR="00A04226" w:rsidRDefault="00A04226" w:rsidP="00A04226">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5CB3320B" w14:textId="77777777" w:rsidR="00A04226" w:rsidRDefault="00A04226" w:rsidP="00A04226">
      <w:pPr>
        <w:pStyle w:val="Bibliography"/>
      </w:pPr>
      <w:proofErr w:type="spellStart"/>
      <w:r>
        <w:lastRenderedPageBreak/>
        <w:t>Béchet</w:t>
      </w:r>
      <w:proofErr w:type="spellEnd"/>
      <w:r>
        <w:t xml:space="preserve">,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6193C316" w14:textId="77777777" w:rsidR="00A04226" w:rsidRDefault="00A04226" w:rsidP="00A04226">
      <w:pPr>
        <w:pStyle w:val="Bibliography"/>
      </w:pPr>
      <w:r>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7CAFFCD4" w14:textId="77777777" w:rsidR="00A04226" w:rsidRDefault="00A04226" w:rsidP="00A04226">
      <w:pPr>
        <w:pStyle w:val="Bibliography"/>
      </w:pPr>
      <w:proofErr w:type="spellStart"/>
      <w:r>
        <w:t>Bijleveld</w:t>
      </w:r>
      <w:proofErr w:type="spellEnd"/>
      <w:r>
        <w:t xml:space="preserve">,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0683490E" w14:textId="77777777" w:rsidR="00A04226" w:rsidRDefault="00A04226" w:rsidP="00A04226">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75965142" w14:textId="77777777" w:rsidR="00A04226" w:rsidRDefault="00A04226" w:rsidP="00A04226">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22B85381" w14:textId="77777777" w:rsidR="00A04226" w:rsidRDefault="00A04226" w:rsidP="00A04226">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14683F87" w14:textId="77777777" w:rsidR="00A04226" w:rsidRDefault="00A04226" w:rsidP="00A04226">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7E59D257" w14:textId="77777777" w:rsidR="00A04226" w:rsidRDefault="00A04226" w:rsidP="00A04226">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56E74B91" w14:textId="77777777" w:rsidR="00A04226" w:rsidRDefault="00A04226" w:rsidP="00A04226">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024ACC2D" w14:textId="77777777" w:rsidR="00A04226" w:rsidRDefault="00A04226" w:rsidP="00A04226">
      <w:pPr>
        <w:pStyle w:val="Bibliography"/>
      </w:pPr>
      <w:r>
        <w:lastRenderedPageBreak/>
        <w:t xml:space="preserve">Campbell, M. O. (2015). </w:t>
      </w:r>
      <w:r>
        <w:rPr>
          <w:i/>
          <w:iCs/>
        </w:rPr>
        <w:t>Vultures: Their Evolution, Ecology and Conservation</w:t>
      </w:r>
      <w:r>
        <w:t xml:space="preserve"> (0 ed.). CRC Press. https://doi.org/10.1201/b18638</w:t>
      </w:r>
    </w:p>
    <w:p w14:paraId="0A878D4D" w14:textId="77777777" w:rsidR="00A04226" w:rsidRDefault="00A04226" w:rsidP="00A04226">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0D448A3C" w14:textId="77777777" w:rsidR="00A04226" w:rsidRDefault="00A04226" w:rsidP="00A04226">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1977E04E" w14:textId="77777777" w:rsidR="00A04226" w:rsidRDefault="00A04226" w:rsidP="00A04226">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26E4C39E" w14:textId="77777777" w:rsidR="00A04226" w:rsidRDefault="00A04226" w:rsidP="00A04226">
      <w:pPr>
        <w:pStyle w:val="Bibliography"/>
      </w:pPr>
      <w:r>
        <w:t xml:space="preserve">Cortés-Avizanda, A., Jovani, R., </w:t>
      </w:r>
      <w:proofErr w:type="spellStart"/>
      <w:r>
        <w:t>Donázar</w:t>
      </w:r>
      <w:proofErr w:type="spellEnd"/>
      <w:r>
        <w:t xml:space="preserve">, J. A., &amp; Grimm, V. (2014). Bird sky networks: How do avian scavengers use social information to find carrion? </w:t>
      </w:r>
      <w:r>
        <w:rPr>
          <w:i/>
          <w:iCs/>
        </w:rPr>
        <w:t>Ecology</w:t>
      </w:r>
      <w:r>
        <w:t xml:space="preserve">, </w:t>
      </w:r>
      <w:r>
        <w:rPr>
          <w:i/>
          <w:iCs/>
        </w:rPr>
        <w:t>95</w:t>
      </w:r>
      <w:r>
        <w:t>(7), 1799–1808. https://doi.org/10.1890/13-0574.1</w:t>
      </w:r>
    </w:p>
    <w:p w14:paraId="31314896" w14:textId="77777777" w:rsidR="00A04226" w:rsidRDefault="00A04226" w:rsidP="00A04226">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4ABA6135" w14:textId="77777777" w:rsidR="00A04226" w:rsidRDefault="00A04226" w:rsidP="00A04226">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B30095D" w14:textId="77777777" w:rsidR="00A04226" w:rsidRDefault="00A04226" w:rsidP="00A04226">
      <w:pPr>
        <w:pStyle w:val="Bibliography"/>
      </w:pPr>
      <w:r>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2CE43032" w14:textId="77777777" w:rsidR="00A04226" w:rsidRDefault="00A04226" w:rsidP="00A04226">
      <w:pPr>
        <w:pStyle w:val="Bibliography"/>
      </w:pPr>
      <w:r>
        <w:lastRenderedPageBreak/>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4919A7EF" w14:textId="77777777" w:rsidR="00A04226" w:rsidRDefault="00A04226" w:rsidP="00A04226">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784C5762" w14:textId="77777777" w:rsidR="00A04226" w:rsidRDefault="00A04226" w:rsidP="00A04226">
      <w:pPr>
        <w:pStyle w:val="Bibliography"/>
      </w:pPr>
      <w:proofErr w:type="spellStart"/>
      <w:r>
        <w:t>Donázar</w:t>
      </w:r>
      <w:proofErr w:type="spellEnd"/>
      <w:r>
        <w:t xml:space="preserve">, J. A., &amp; Feijóo, J. E. (2002). Social Structure of Andean Condor Roosts: Influence of Sex, Age, and Season. </w:t>
      </w:r>
      <w:r>
        <w:rPr>
          <w:i/>
          <w:iCs/>
        </w:rPr>
        <w:t>The Condor</w:t>
      </w:r>
      <w:r>
        <w:t xml:space="preserve">, </w:t>
      </w:r>
      <w:r>
        <w:rPr>
          <w:i/>
          <w:iCs/>
        </w:rPr>
        <w:t>104</w:t>
      </w:r>
      <w:r>
        <w:t>(4), 832–837. https://doi.org/10.1093/condor/104.4.832</w:t>
      </w:r>
    </w:p>
    <w:p w14:paraId="23C14975" w14:textId="77777777" w:rsidR="00A04226" w:rsidRDefault="00A04226" w:rsidP="00A04226">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492BD4E9" w14:textId="77777777" w:rsidR="00A04226" w:rsidRDefault="00A04226" w:rsidP="00A04226">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3193CC75" w14:textId="77777777" w:rsidR="00A04226" w:rsidRDefault="00A04226" w:rsidP="00A04226">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0E1767DE" w14:textId="77777777" w:rsidR="00A04226" w:rsidRDefault="00A04226" w:rsidP="00A04226">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32F86E71" w14:textId="77777777" w:rsidR="00A04226" w:rsidRDefault="00A04226" w:rsidP="00A04226">
      <w:pPr>
        <w:pStyle w:val="Bibliography"/>
      </w:pPr>
      <w:proofErr w:type="spellStart"/>
      <w:r>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7FB1A0C4" w14:textId="77777777" w:rsidR="00A04226" w:rsidRDefault="00A04226" w:rsidP="00A04226">
      <w:pPr>
        <w:pStyle w:val="Bibliography"/>
      </w:pPr>
      <w:r>
        <w:t xml:space="preserve">Franklin, D. C., Garnett, S. T., Luck, G. W., Gutierrez-Ibanez, C., &amp; Iwaniuk, A. N. (2014). Relative brain size in Australian birds. </w:t>
      </w:r>
      <w:r>
        <w:rPr>
          <w:i/>
          <w:iCs/>
        </w:rPr>
        <w:t>Emu</w:t>
      </w:r>
      <w:r>
        <w:t>. https://doi.org/10.1071/MU13034</w:t>
      </w:r>
    </w:p>
    <w:p w14:paraId="5C71767D" w14:textId="77777777" w:rsidR="00A04226" w:rsidRDefault="00A04226" w:rsidP="00A04226">
      <w:pPr>
        <w:pStyle w:val="Bibliography"/>
      </w:pPr>
      <w:r>
        <w:lastRenderedPageBreak/>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07DB79D9" w14:textId="77777777" w:rsidR="00A04226" w:rsidRDefault="00A04226" w:rsidP="00A04226">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09DE248B" w14:textId="77777777" w:rsidR="00A04226" w:rsidRDefault="00A04226" w:rsidP="00A04226">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2A2CB081" w14:textId="77777777" w:rsidR="00A04226" w:rsidRDefault="00A04226" w:rsidP="00A04226">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0F7C0DB2" w14:textId="77777777" w:rsidR="00A04226" w:rsidRDefault="00A04226" w:rsidP="00A04226">
      <w:pPr>
        <w:pStyle w:val="Bibliography"/>
      </w:pPr>
      <w:proofErr w:type="spellStart"/>
      <w:r>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5262E6C" w14:textId="77777777" w:rsidR="00A04226" w:rsidRDefault="00A04226" w:rsidP="00A04226">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44CFA705" w14:textId="77777777" w:rsidR="00A04226" w:rsidRDefault="00A04226" w:rsidP="00A04226">
      <w:pPr>
        <w:pStyle w:val="Bibliography"/>
      </w:pPr>
      <w:r>
        <w:t xml:space="preserve">Haslam, M., Hernandez-Aguilar, A., Ling, V., Carvalho, S., De La Torre, I., DeStefano, A., Du, A., Hardy, B., Harris, J., Marchant, L., Matsuzawa, T., McGrew, W., Mercader, J., Mora, R., Petraglia, M., Roche, H., </w:t>
      </w:r>
      <w:proofErr w:type="spellStart"/>
      <w:r>
        <w:t>Visalberghi</w:t>
      </w:r>
      <w:proofErr w:type="spellEnd"/>
      <w:r>
        <w:t xml:space="preserve">, E., &amp; Warren, R. (2009). Primate archaeology. </w:t>
      </w:r>
      <w:r>
        <w:rPr>
          <w:i/>
          <w:iCs/>
        </w:rPr>
        <w:t>Nature</w:t>
      </w:r>
      <w:r>
        <w:t xml:space="preserve">, </w:t>
      </w:r>
      <w:r>
        <w:rPr>
          <w:i/>
          <w:iCs/>
        </w:rPr>
        <w:t>460</w:t>
      </w:r>
      <w:r>
        <w:t>(7253), 339–344. https://doi.org/10.1038/nature08188</w:t>
      </w:r>
    </w:p>
    <w:p w14:paraId="6D475716" w14:textId="77777777" w:rsidR="00A04226" w:rsidRDefault="00A04226" w:rsidP="00A04226">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64E4D2E3" w14:textId="77777777" w:rsidR="00A04226" w:rsidRPr="00BA29F4" w:rsidRDefault="00A04226" w:rsidP="00A04226">
      <w:pPr>
        <w:pStyle w:val="Bibliography"/>
        <w:rPr>
          <w:lang w:val="es-ES"/>
          <w:rPrChange w:id="227" w:author="sandra cuadros" w:date="2025-06-21T18:18:00Z" w16du:dateUtc="2025-06-22T01:18:00Z">
            <w:rPr/>
          </w:rPrChange>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BA29F4">
        <w:rPr>
          <w:i/>
          <w:iCs/>
          <w:lang w:val="es-ES"/>
          <w:rPrChange w:id="228" w:author="sandra cuadros" w:date="2025-06-21T18:18:00Z" w16du:dateUtc="2025-06-22T01:18:00Z">
            <w:rPr>
              <w:i/>
              <w:iCs/>
            </w:rPr>
          </w:rPrChange>
        </w:rPr>
        <w:t>Oecologia</w:t>
      </w:r>
      <w:proofErr w:type="spellEnd"/>
      <w:r w:rsidRPr="00BA29F4">
        <w:rPr>
          <w:lang w:val="es-ES"/>
          <w:rPrChange w:id="229" w:author="sandra cuadros" w:date="2025-06-21T18:18:00Z" w16du:dateUtc="2025-06-22T01:18:00Z">
            <w:rPr/>
          </w:rPrChange>
        </w:rPr>
        <w:t xml:space="preserve">, </w:t>
      </w:r>
      <w:r w:rsidRPr="00BA29F4">
        <w:rPr>
          <w:i/>
          <w:iCs/>
          <w:lang w:val="es-ES"/>
          <w:rPrChange w:id="230" w:author="sandra cuadros" w:date="2025-06-21T18:18:00Z" w16du:dateUtc="2025-06-22T01:18:00Z">
            <w:rPr>
              <w:i/>
              <w:iCs/>
            </w:rPr>
          </w:rPrChange>
        </w:rPr>
        <w:t>192</w:t>
      </w:r>
      <w:r w:rsidRPr="00BA29F4">
        <w:rPr>
          <w:lang w:val="es-ES"/>
          <w:rPrChange w:id="231" w:author="sandra cuadros" w:date="2025-06-21T18:18:00Z" w16du:dateUtc="2025-06-22T01:18:00Z">
            <w:rPr/>
          </w:rPrChange>
        </w:rPr>
        <w:t>(4), 979–988. https://doi.org/10.1007/s00442-020-04634-8</w:t>
      </w:r>
    </w:p>
    <w:p w14:paraId="397B3DE2" w14:textId="77777777" w:rsidR="00A04226" w:rsidRDefault="00A04226" w:rsidP="00A04226">
      <w:pPr>
        <w:pStyle w:val="Bibliography"/>
      </w:pPr>
      <w:proofErr w:type="spellStart"/>
      <w:r w:rsidRPr="00BA29F4">
        <w:rPr>
          <w:lang w:val="es-ES"/>
          <w:rPrChange w:id="232" w:author="sandra cuadros" w:date="2025-06-21T18:18:00Z" w16du:dateUtc="2025-06-22T01:18:00Z">
            <w:rPr/>
          </w:rPrChange>
        </w:rPr>
        <w:t>Hertel</w:t>
      </w:r>
      <w:proofErr w:type="spellEnd"/>
      <w:r w:rsidRPr="00BA29F4">
        <w:rPr>
          <w:lang w:val="es-ES"/>
          <w:rPrChange w:id="233" w:author="sandra cuadros" w:date="2025-06-21T18:18:00Z" w16du:dateUtc="2025-06-22T01:18:00Z">
            <w:rPr/>
          </w:rPrChange>
        </w:rPr>
        <w:t xml:space="preserve">, A. G., </w:t>
      </w:r>
      <w:proofErr w:type="spellStart"/>
      <w:r w:rsidRPr="00BA29F4">
        <w:rPr>
          <w:lang w:val="es-ES"/>
          <w:rPrChange w:id="234" w:author="sandra cuadros" w:date="2025-06-21T18:18:00Z" w16du:dateUtc="2025-06-22T01:18:00Z">
            <w:rPr/>
          </w:rPrChange>
        </w:rPr>
        <w:t>Efrat</w:t>
      </w:r>
      <w:proofErr w:type="spellEnd"/>
      <w:r w:rsidRPr="00BA29F4">
        <w:rPr>
          <w:lang w:val="es-ES"/>
          <w:rPrChange w:id="235" w:author="sandra cuadros" w:date="2025-06-21T18:18:00Z" w16du:dateUtc="2025-06-22T01:18:00Z">
            <w:rPr/>
          </w:rPrChange>
        </w:rPr>
        <w:t xml:space="preserve">, R., </w:t>
      </w:r>
      <w:proofErr w:type="spellStart"/>
      <w:r w:rsidRPr="00BA29F4">
        <w:rPr>
          <w:lang w:val="es-ES"/>
          <w:rPrChange w:id="236" w:author="sandra cuadros" w:date="2025-06-21T18:18:00Z" w16du:dateUtc="2025-06-22T01:18:00Z">
            <w:rPr/>
          </w:rPrChange>
        </w:rPr>
        <w:t>Reznikov</w:t>
      </w:r>
      <w:proofErr w:type="spellEnd"/>
      <w:r w:rsidRPr="00BA29F4">
        <w:rPr>
          <w:lang w:val="es-ES"/>
          <w:rPrChange w:id="237" w:author="sandra cuadros" w:date="2025-06-21T18:18:00Z" w16du:dateUtc="2025-06-22T01:18:00Z">
            <w:rPr/>
          </w:rPrChange>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4801E4C3" w14:textId="77777777" w:rsidR="00A04226" w:rsidRDefault="00A04226" w:rsidP="00A04226">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0BB1E8A1" w14:textId="77777777" w:rsidR="00A04226" w:rsidRDefault="00A04226" w:rsidP="00A04226">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43362F85" w14:textId="77777777" w:rsidR="00A04226" w:rsidRDefault="00A04226" w:rsidP="00A04226">
      <w:pPr>
        <w:pStyle w:val="Bibliography"/>
      </w:pPr>
      <w:r>
        <w:t>Jaggard, A. K., Smith, N., Torpy, F. R., &amp; Munro, U. (2015). Rules of the roost: Characteristics of nocturnal communal roosts of rainbow lorikeets (</w:t>
      </w:r>
      <w:proofErr w:type="spellStart"/>
      <w:r>
        <w:t>Trichoglossus</w:t>
      </w:r>
      <w:proofErr w:type="spellEnd"/>
      <w:r>
        <w:t xml:space="preserve"> </w:t>
      </w:r>
      <w:proofErr w:type="spellStart"/>
      <w:r>
        <w:t>haematodus</w:t>
      </w:r>
      <w:proofErr w:type="spellEnd"/>
      <w:r>
        <w:t xml:space="preserve">, Psittacidae) in an urban environment. </w:t>
      </w:r>
      <w:r>
        <w:rPr>
          <w:i/>
          <w:iCs/>
        </w:rPr>
        <w:t>Urban Ecosystems</w:t>
      </w:r>
      <w:r>
        <w:t xml:space="preserve">, </w:t>
      </w:r>
      <w:r>
        <w:rPr>
          <w:i/>
          <w:iCs/>
        </w:rPr>
        <w:t>18</w:t>
      </w:r>
      <w:r>
        <w:t>(2), 489–502. https://doi.org/10.1007/s11252-014-0416-6</w:t>
      </w:r>
    </w:p>
    <w:p w14:paraId="10C9E2A7" w14:textId="77777777" w:rsidR="00A04226" w:rsidRDefault="00A04226" w:rsidP="00A04226">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2C08D246" w14:textId="77777777" w:rsidR="00A04226" w:rsidRPr="00BA29F4" w:rsidRDefault="00A04226" w:rsidP="00A04226">
      <w:pPr>
        <w:pStyle w:val="Bibliography"/>
        <w:rPr>
          <w:lang w:val="es-ES"/>
          <w:rPrChange w:id="238" w:author="sandra cuadros" w:date="2025-06-21T18:18:00Z" w16du:dateUtc="2025-06-22T01:18:00Z">
            <w:rPr/>
          </w:rPrChange>
        </w:rPr>
      </w:pPr>
      <w:r w:rsidRPr="00BA29F4">
        <w:rPr>
          <w:lang w:val="es-ES"/>
          <w:rPrChange w:id="239" w:author="sandra cuadros" w:date="2025-06-21T18:18:00Z" w16du:dateUtc="2025-06-22T01:18:00Z">
            <w:rPr/>
          </w:rPrChange>
        </w:rPr>
        <w:t xml:space="preserve">Johnston‐González, R., &amp; Abril, E. (2019). </w:t>
      </w:r>
      <w:r>
        <w:t xml:space="preserve">Predation risk and resource availability explain roost locations of Whimbrel </w:t>
      </w:r>
      <w:r>
        <w:rPr>
          <w:i/>
          <w:iCs/>
        </w:rPr>
        <w:t xml:space="preserve">Numenius </w:t>
      </w:r>
      <w:proofErr w:type="spellStart"/>
      <w:r>
        <w:rPr>
          <w:i/>
          <w:iCs/>
        </w:rPr>
        <w:t>phaeopus</w:t>
      </w:r>
      <w:proofErr w:type="spellEnd"/>
      <w:r>
        <w:t xml:space="preserve"> in a tropical mangrove delta. </w:t>
      </w:r>
      <w:r w:rsidRPr="00BA29F4">
        <w:rPr>
          <w:i/>
          <w:iCs/>
          <w:lang w:val="es-ES"/>
          <w:rPrChange w:id="240" w:author="sandra cuadros" w:date="2025-06-21T18:18:00Z" w16du:dateUtc="2025-06-22T01:18:00Z">
            <w:rPr>
              <w:i/>
              <w:iCs/>
            </w:rPr>
          </w:rPrChange>
        </w:rPr>
        <w:t>Ibis</w:t>
      </w:r>
      <w:r w:rsidRPr="00BA29F4">
        <w:rPr>
          <w:lang w:val="es-ES"/>
          <w:rPrChange w:id="241" w:author="sandra cuadros" w:date="2025-06-21T18:18:00Z" w16du:dateUtc="2025-06-22T01:18:00Z">
            <w:rPr/>
          </w:rPrChange>
        </w:rPr>
        <w:t xml:space="preserve">, </w:t>
      </w:r>
      <w:r w:rsidRPr="00BA29F4">
        <w:rPr>
          <w:i/>
          <w:iCs/>
          <w:lang w:val="es-ES"/>
          <w:rPrChange w:id="242" w:author="sandra cuadros" w:date="2025-06-21T18:18:00Z" w16du:dateUtc="2025-06-22T01:18:00Z">
            <w:rPr>
              <w:i/>
              <w:iCs/>
            </w:rPr>
          </w:rPrChange>
        </w:rPr>
        <w:t>161</w:t>
      </w:r>
      <w:r w:rsidRPr="00BA29F4">
        <w:rPr>
          <w:lang w:val="es-ES"/>
          <w:rPrChange w:id="243" w:author="sandra cuadros" w:date="2025-06-21T18:18:00Z" w16du:dateUtc="2025-06-22T01:18:00Z">
            <w:rPr/>
          </w:rPrChange>
        </w:rPr>
        <w:t>(4), 839–853. https://doi.org/10.1111/ibi.12678</w:t>
      </w:r>
    </w:p>
    <w:p w14:paraId="69778458" w14:textId="77777777" w:rsidR="00A04226" w:rsidRDefault="00A04226" w:rsidP="00A04226">
      <w:pPr>
        <w:pStyle w:val="Bibliography"/>
      </w:pPr>
      <w:r w:rsidRPr="00BA29F4">
        <w:rPr>
          <w:lang w:val="es-ES"/>
          <w:rPrChange w:id="244" w:author="sandra cuadros" w:date="2025-06-21T18:18:00Z" w16du:dateUtc="2025-06-22T01:18:00Z">
            <w:rPr/>
          </w:rPrChange>
        </w:rPr>
        <w:t xml:space="preserve">Kano, F., </w:t>
      </w:r>
      <w:proofErr w:type="spellStart"/>
      <w:r w:rsidRPr="00BA29F4">
        <w:rPr>
          <w:lang w:val="es-ES"/>
          <w:rPrChange w:id="245" w:author="sandra cuadros" w:date="2025-06-21T18:18:00Z" w16du:dateUtc="2025-06-22T01:18:00Z">
            <w:rPr/>
          </w:rPrChange>
        </w:rPr>
        <w:t>Sasaki</w:t>
      </w:r>
      <w:proofErr w:type="spellEnd"/>
      <w:r w:rsidRPr="00BA29F4">
        <w:rPr>
          <w:lang w:val="es-ES"/>
          <w:rPrChange w:id="246" w:author="sandra cuadros" w:date="2025-06-21T18:18:00Z" w16du:dateUtc="2025-06-22T01:18:00Z">
            <w:rPr/>
          </w:rPrChange>
        </w:rPr>
        <w:t xml:space="preserve">,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291D17A9" w14:textId="77777777" w:rsidR="00A04226" w:rsidRDefault="00A04226" w:rsidP="00A04226">
      <w:pPr>
        <w:pStyle w:val="Bibliography"/>
      </w:pPr>
      <w:r>
        <w:lastRenderedPageBreak/>
        <w:t xml:space="preserve">Kappeler, P. M. (2019). A framework for studying social complexity. </w:t>
      </w:r>
      <w:r>
        <w:rPr>
          <w:i/>
          <w:iCs/>
        </w:rPr>
        <w:t>Behavioral Ecology and Sociobiology</w:t>
      </w:r>
      <w:r>
        <w:t xml:space="preserve">, </w:t>
      </w:r>
      <w:r>
        <w:rPr>
          <w:i/>
          <w:iCs/>
        </w:rPr>
        <w:t>73</w:t>
      </w:r>
      <w:r>
        <w:t>(1), 13. https://doi.org/10.1007/s00265-018-2601-8</w:t>
      </w:r>
    </w:p>
    <w:p w14:paraId="5C217341" w14:textId="77777777" w:rsidR="00A04226" w:rsidRPr="00BA29F4" w:rsidRDefault="00A04226" w:rsidP="00A04226">
      <w:pPr>
        <w:pStyle w:val="Bibliography"/>
        <w:rPr>
          <w:lang w:val="fr-FR"/>
          <w:rPrChange w:id="247" w:author="sandra cuadros" w:date="2025-06-21T18:18:00Z" w16du:dateUtc="2025-06-22T01:18:00Z">
            <w:rPr/>
          </w:rPrChange>
        </w:rPr>
      </w:pPr>
      <w:r>
        <w:t xml:space="preserve">Kays, R., Crofoot, M. C., </w:t>
      </w:r>
      <w:proofErr w:type="spellStart"/>
      <w:r>
        <w:t>Jetz</w:t>
      </w:r>
      <w:proofErr w:type="spellEnd"/>
      <w:r>
        <w:t xml:space="preserve">, W., &amp; </w:t>
      </w:r>
      <w:proofErr w:type="spellStart"/>
      <w:r>
        <w:t>Wikelski</w:t>
      </w:r>
      <w:proofErr w:type="spellEnd"/>
      <w:r>
        <w:t xml:space="preserve">, M. (2015). Terrestrial animal tracking as an eye on life and planet. </w:t>
      </w:r>
      <w:r w:rsidRPr="00BA29F4">
        <w:rPr>
          <w:i/>
          <w:iCs/>
          <w:lang w:val="fr-FR"/>
          <w:rPrChange w:id="248" w:author="sandra cuadros" w:date="2025-06-21T18:18:00Z" w16du:dateUtc="2025-06-22T01:18:00Z">
            <w:rPr>
              <w:i/>
              <w:iCs/>
            </w:rPr>
          </w:rPrChange>
        </w:rPr>
        <w:t>Science</w:t>
      </w:r>
      <w:r w:rsidRPr="00BA29F4">
        <w:rPr>
          <w:lang w:val="fr-FR"/>
          <w:rPrChange w:id="249" w:author="sandra cuadros" w:date="2025-06-21T18:18:00Z" w16du:dateUtc="2025-06-22T01:18:00Z">
            <w:rPr/>
          </w:rPrChange>
        </w:rPr>
        <w:t xml:space="preserve">, </w:t>
      </w:r>
      <w:r w:rsidRPr="00BA29F4">
        <w:rPr>
          <w:i/>
          <w:iCs/>
          <w:lang w:val="fr-FR"/>
          <w:rPrChange w:id="250" w:author="sandra cuadros" w:date="2025-06-21T18:18:00Z" w16du:dateUtc="2025-06-22T01:18:00Z">
            <w:rPr>
              <w:i/>
              <w:iCs/>
            </w:rPr>
          </w:rPrChange>
        </w:rPr>
        <w:t>348</w:t>
      </w:r>
      <w:r w:rsidRPr="00BA29F4">
        <w:rPr>
          <w:lang w:val="fr-FR"/>
          <w:rPrChange w:id="251" w:author="sandra cuadros" w:date="2025-06-21T18:18:00Z" w16du:dateUtc="2025-06-22T01:18:00Z">
            <w:rPr/>
          </w:rPrChange>
        </w:rPr>
        <w:t>(6240), aaa2478. https://doi.org/10.1126/science.aaa2478</w:t>
      </w:r>
    </w:p>
    <w:p w14:paraId="0A4F5BAF" w14:textId="77777777" w:rsidR="00A04226" w:rsidRDefault="00A04226" w:rsidP="00A04226">
      <w:pPr>
        <w:pStyle w:val="Bibliography"/>
      </w:pPr>
      <w:r w:rsidRPr="00BA29F4">
        <w:rPr>
          <w:lang w:val="fr-FR"/>
          <w:rPrChange w:id="252" w:author="sandra cuadros" w:date="2025-06-21T18:18:00Z" w16du:dateUtc="2025-06-22T01:18:00Z">
            <w:rPr/>
          </w:rPrChange>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217CFE9A" w14:textId="77777777" w:rsidR="00A04226" w:rsidRDefault="00A04226" w:rsidP="00A04226">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53400BFF" w14:textId="77777777" w:rsidR="00A04226" w:rsidRDefault="00A04226" w:rsidP="00A04226">
      <w:pPr>
        <w:pStyle w:val="Bibliography"/>
      </w:pPr>
      <w:r>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B191C5D" w14:textId="77777777" w:rsidR="00A04226" w:rsidRDefault="00A04226" w:rsidP="00A04226">
      <w:pPr>
        <w:pStyle w:val="Bibliography"/>
      </w:pPr>
      <w:r>
        <w:t xml:space="preserve">Kunz, T. H. (Ed.). (1982). </w:t>
      </w:r>
      <w:r>
        <w:rPr>
          <w:i/>
          <w:iCs/>
        </w:rPr>
        <w:t>Ecology of Bats</w:t>
      </w:r>
      <w:r>
        <w:t>. Springer US. https://doi.org/10.1007/978-1-4613-3421-7</w:t>
      </w:r>
    </w:p>
    <w:p w14:paraId="6D61F6BF" w14:textId="77777777" w:rsidR="00A04226" w:rsidRDefault="00A04226" w:rsidP="00A04226">
      <w:pPr>
        <w:pStyle w:val="Bibliography"/>
      </w:pPr>
      <w:r>
        <w:t xml:space="preserve">Laland, K. N. (2004). Social learning strategies. </w:t>
      </w:r>
      <w:r>
        <w:rPr>
          <w:i/>
          <w:iCs/>
        </w:rPr>
        <w:t>Learning &amp; Behavior</w:t>
      </w:r>
      <w:r>
        <w:t xml:space="preserve">, </w:t>
      </w:r>
      <w:r>
        <w:rPr>
          <w:i/>
          <w:iCs/>
        </w:rPr>
        <w:t>32</w:t>
      </w:r>
      <w:r>
        <w:t>(1), 4–14. https://doi.org/10.3758/BF03196002</w:t>
      </w:r>
    </w:p>
    <w:p w14:paraId="6243EADB" w14:textId="77777777" w:rsidR="00A04226" w:rsidRDefault="00A04226" w:rsidP="00A04226">
      <w:pPr>
        <w:pStyle w:val="Bibliography"/>
      </w:pPr>
      <w:r w:rsidRPr="00BA29F4">
        <w:rPr>
          <w:lang w:val="fr-FR"/>
          <w:rPrChange w:id="253" w:author="sandra cuadros" w:date="2025-06-21T18:18:00Z" w16du:dateUtc="2025-06-22T01:18:00Z">
            <w:rPr/>
          </w:rPrChange>
        </w:rPr>
        <w:t xml:space="preserve">Lapointe, F.-J., &amp; </w:t>
      </w:r>
      <w:proofErr w:type="spellStart"/>
      <w:r w:rsidRPr="00BA29F4">
        <w:rPr>
          <w:lang w:val="fr-FR"/>
          <w:rPrChange w:id="254" w:author="sandra cuadros" w:date="2025-06-21T18:18:00Z" w16du:dateUtc="2025-06-22T01:18:00Z">
            <w:rPr/>
          </w:rPrChange>
        </w:rPr>
        <w:t>Cucumel</w:t>
      </w:r>
      <w:proofErr w:type="spellEnd"/>
      <w:r w:rsidRPr="00BA29F4">
        <w:rPr>
          <w:lang w:val="fr-FR"/>
          <w:rPrChange w:id="255" w:author="sandra cuadros" w:date="2025-06-21T18:18:00Z" w16du:dateUtc="2025-06-22T01:18:00Z">
            <w:rPr/>
          </w:rPrChange>
        </w:rPr>
        <w:t xml:space="preserve">,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6295BBEF" w14:textId="77777777" w:rsidR="00A04226" w:rsidRDefault="00A04226" w:rsidP="00A04226">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25579AA4" w14:textId="77777777" w:rsidR="00A04226" w:rsidRDefault="00A04226" w:rsidP="00A04226">
      <w:pPr>
        <w:pStyle w:val="Bibliography"/>
      </w:pPr>
      <w:r>
        <w:t xml:space="preserve">Lepage, D., Vaidya, G., &amp; Guralnick, R. (2014). </w:t>
      </w:r>
      <w:proofErr w:type="spellStart"/>
      <w:r>
        <w:t>Avibase</w:t>
      </w:r>
      <w:proofErr w:type="spellEnd"/>
      <w:r>
        <w:t xml:space="preserve"> – a database system for managing and organizing taxonomic concepts. </w:t>
      </w:r>
      <w:proofErr w:type="spellStart"/>
      <w:r>
        <w:rPr>
          <w:i/>
          <w:iCs/>
        </w:rPr>
        <w:t>ZooKeys</w:t>
      </w:r>
      <w:proofErr w:type="spellEnd"/>
      <w:r>
        <w:t xml:space="preserve">, </w:t>
      </w:r>
      <w:r>
        <w:rPr>
          <w:i/>
          <w:iCs/>
        </w:rPr>
        <w:t>420</w:t>
      </w:r>
      <w:r>
        <w:t>, 117–135. https://doi.org/10.3897/zookeys.420.7089</w:t>
      </w:r>
    </w:p>
    <w:p w14:paraId="2CD43EC0" w14:textId="77777777" w:rsidR="00A04226" w:rsidRDefault="00A04226" w:rsidP="00A04226">
      <w:pPr>
        <w:pStyle w:val="Bibliography"/>
      </w:pPr>
      <w:r>
        <w:lastRenderedPageBreak/>
        <w:t xml:space="preserve">Lewis, S. E. (1995). Roost Fidelity of Bats: A Review. </w:t>
      </w:r>
      <w:r>
        <w:rPr>
          <w:i/>
          <w:iCs/>
        </w:rPr>
        <w:t>Journal of Mammalogy</w:t>
      </w:r>
      <w:r>
        <w:t xml:space="preserve">, </w:t>
      </w:r>
      <w:r>
        <w:rPr>
          <w:i/>
          <w:iCs/>
        </w:rPr>
        <w:t>76</w:t>
      </w:r>
      <w:r>
        <w:t>(2), 481–496. https://doi.org/10.2307/1382357</w:t>
      </w:r>
    </w:p>
    <w:p w14:paraId="657815ED" w14:textId="77777777" w:rsidR="00A04226" w:rsidRDefault="00A04226" w:rsidP="00A04226">
      <w:pPr>
        <w:pStyle w:val="Bibliography"/>
      </w:pPr>
      <w:proofErr w:type="spellStart"/>
      <w:r w:rsidRPr="00BA29F4">
        <w:rPr>
          <w:lang w:val="es-ES"/>
          <w:rPrChange w:id="256" w:author="sandra cuadros" w:date="2025-06-21T18:18:00Z" w16du:dateUtc="2025-06-22T01:18:00Z">
            <w:rPr/>
          </w:rPrChange>
        </w:rPr>
        <w:t>Leyrer</w:t>
      </w:r>
      <w:proofErr w:type="spellEnd"/>
      <w:r w:rsidRPr="00BA29F4">
        <w:rPr>
          <w:lang w:val="es-ES"/>
          <w:rPrChange w:id="257" w:author="sandra cuadros" w:date="2025-06-21T18:18:00Z" w16du:dateUtc="2025-06-22T01:18:00Z">
            <w:rPr/>
          </w:rPrChange>
        </w:rPr>
        <w:t xml:space="preserve">, J., </w:t>
      </w:r>
      <w:proofErr w:type="spellStart"/>
      <w:r w:rsidRPr="00BA29F4">
        <w:rPr>
          <w:lang w:val="es-ES"/>
          <w:rPrChange w:id="258" w:author="sandra cuadros" w:date="2025-06-21T18:18:00Z" w16du:dateUtc="2025-06-22T01:18:00Z">
            <w:rPr/>
          </w:rPrChange>
        </w:rPr>
        <w:t>Spaans</w:t>
      </w:r>
      <w:proofErr w:type="spellEnd"/>
      <w:r w:rsidRPr="00BA29F4">
        <w:rPr>
          <w:lang w:val="es-ES"/>
          <w:rPrChange w:id="259" w:author="sandra cuadros" w:date="2025-06-21T18:18:00Z" w16du:dateUtc="2025-06-22T01:18:00Z">
            <w:rPr/>
          </w:rPrChange>
        </w:rPr>
        <w:t xml:space="preserve">, B., </w:t>
      </w:r>
      <w:proofErr w:type="spellStart"/>
      <w:r w:rsidRPr="00BA29F4">
        <w:rPr>
          <w:lang w:val="es-ES"/>
          <w:rPrChange w:id="260" w:author="sandra cuadros" w:date="2025-06-21T18:18:00Z" w16du:dateUtc="2025-06-22T01:18:00Z">
            <w:rPr/>
          </w:rPrChange>
        </w:rPr>
        <w:t>Camara</w:t>
      </w:r>
      <w:proofErr w:type="spellEnd"/>
      <w:r w:rsidRPr="00BA29F4">
        <w:rPr>
          <w:lang w:val="es-ES"/>
          <w:rPrChange w:id="261" w:author="sandra cuadros" w:date="2025-06-21T18:18:00Z" w16du:dateUtc="2025-06-22T01:18:00Z">
            <w:rPr/>
          </w:rPrChange>
        </w:rPr>
        <w:t xml:space="preserve">, M., &amp; </w:t>
      </w:r>
      <w:proofErr w:type="spellStart"/>
      <w:r w:rsidRPr="00BA29F4">
        <w:rPr>
          <w:lang w:val="es-ES"/>
          <w:rPrChange w:id="262" w:author="sandra cuadros" w:date="2025-06-21T18:18:00Z" w16du:dateUtc="2025-06-22T01:18:00Z">
            <w:rPr/>
          </w:rPrChange>
        </w:rPr>
        <w:t>Piersma</w:t>
      </w:r>
      <w:proofErr w:type="spellEnd"/>
      <w:r w:rsidRPr="00BA29F4">
        <w:rPr>
          <w:lang w:val="es-ES"/>
          <w:rPrChange w:id="263" w:author="sandra cuadros" w:date="2025-06-21T18:18:00Z" w16du:dateUtc="2025-06-22T01:18:00Z">
            <w:rPr/>
          </w:rPrChange>
        </w:rPr>
        <w:t xml:space="preserve">, T. (2006). </w:t>
      </w:r>
      <w:r>
        <w:t xml:space="preserve">Small home ranges and high site fidelity in red knots (Calidris c. Canutus) wintering on the Banc </w:t>
      </w:r>
      <w:proofErr w:type="spellStart"/>
      <w:r>
        <w:t>d’Arguin</w:t>
      </w:r>
      <w:proofErr w:type="spellEnd"/>
      <w:r>
        <w:t xml:space="preserve">, Mauritania. </w:t>
      </w:r>
      <w:r>
        <w:rPr>
          <w:i/>
          <w:iCs/>
        </w:rPr>
        <w:t>Journal of Ornithology</w:t>
      </w:r>
      <w:r>
        <w:t xml:space="preserve">, </w:t>
      </w:r>
      <w:r>
        <w:rPr>
          <w:i/>
          <w:iCs/>
        </w:rPr>
        <w:t>147</w:t>
      </w:r>
      <w:r>
        <w:t>(2), 376–384. https://doi.org/10.1007/s10336-005-0030-8</w:t>
      </w:r>
    </w:p>
    <w:p w14:paraId="4AEE1E8E" w14:textId="77777777" w:rsidR="00A04226" w:rsidRDefault="00A04226" w:rsidP="00A04226">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2C171849" w14:textId="77777777" w:rsidR="00A04226" w:rsidRDefault="00A04226" w:rsidP="00A04226">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0D0B752D" w14:textId="77777777" w:rsidR="00A04226" w:rsidRDefault="00A04226" w:rsidP="00A04226">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0B9AEBDC" w14:textId="77777777" w:rsidR="00A04226" w:rsidRDefault="00A04226" w:rsidP="00A04226">
      <w:pPr>
        <w:pStyle w:val="Bibliography"/>
      </w:pPr>
      <w:r>
        <w:t xml:space="preserve">Luncz, L. V., Wittig, R. M., &amp; Boesch, C. (2015). Primate archaeology reveals cultural transmission in wild chimpanzees </w:t>
      </w:r>
      <w:proofErr w:type="gramStart"/>
      <w:r>
        <w:t xml:space="preserve">( </w:t>
      </w:r>
      <w:r>
        <w:rPr>
          <w:i/>
          <w:iCs/>
        </w:rPr>
        <w:t>Pan</w:t>
      </w:r>
      <w:proofErr w:type="gramEnd"/>
      <w:r>
        <w:rPr>
          <w:i/>
          <w:iCs/>
        </w:rPr>
        <w:t xml:space="preserve"> troglodytes </w:t>
      </w:r>
      <w:proofErr w:type="spellStart"/>
      <w:proofErr w:type="gramStart"/>
      <w:r>
        <w:rPr>
          <w:i/>
          <w:iCs/>
        </w:rPr>
        <w:t>verus</w:t>
      </w:r>
      <w:proofErr w:type="spellEnd"/>
      <w:r>
        <w:t xml:space="preserve"> )</w:t>
      </w:r>
      <w:proofErr w:type="gramEnd"/>
      <w:r>
        <w:t xml:space="preserve">. </w:t>
      </w:r>
      <w:r>
        <w:rPr>
          <w:i/>
          <w:iCs/>
        </w:rPr>
        <w:t>Philosophical Transactions of the Royal Society B: Biological Sciences</w:t>
      </w:r>
      <w:r>
        <w:t xml:space="preserve">, </w:t>
      </w:r>
      <w:r>
        <w:rPr>
          <w:i/>
          <w:iCs/>
        </w:rPr>
        <w:t>370</w:t>
      </w:r>
      <w:r>
        <w:t>(1682), 20140348. https://doi.org/10.1098/rstb.2014.0348</w:t>
      </w:r>
    </w:p>
    <w:p w14:paraId="5157065A" w14:textId="77777777" w:rsidR="00A04226" w:rsidRDefault="00A04226" w:rsidP="00A04226">
      <w:pPr>
        <w:pStyle w:val="Bibliography"/>
      </w:pPr>
      <w:r>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129B83B7" w14:textId="77777777" w:rsidR="00A04226" w:rsidRDefault="00A04226" w:rsidP="00A04226">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7318AEDC" w14:textId="77777777" w:rsidR="00A04226" w:rsidRDefault="00A04226" w:rsidP="00A04226">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14F934A5" w14:textId="77777777" w:rsidR="00A04226" w:rsidRDefault="00A04226" w:rsidP="00A04226">
      <w:pPr>
        <w:pStyle w:val="Bibliography"/>
      </w:pPr>
      <w:r>
        <w:lastRenderedPageBreak/>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7656832" w14:textId="77777777" w:rsidR="00A04226" w:rsidRDefault="00A04226" w:rsidP="00A04226">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485B203A" w14:textId="77777777" w:rsidR="00A04226" w:rsidRDefault="00A04226" w:rsidP="00A04226">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6AF037A5" w14:textId="77777777" w:rsidR="00A04226" w:rsidRDefault="00A04226" w:rsidP="00A04226">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1C93A855" w14:textId="77777777" w:rsidR="00A04226" w:rsidRPr="00BA29F4" w:rsidRDefault="00A04226" w:rsidP="00A04226">
      <w:pPr>
        <w:pStyle w:val="Bibliography"/>
        <w:rPr>
          <w:lang w:val="es-ES"/>
          <w:rPrChange w:id="264" w:author="sandra cuadros" w:date="2025-06-21T18:18:00Z" w16du:dateUtc="2025-06-22T01:18:00Z">
            <w:rPr/>
          </w:rPrChange>
        </w:rPr>
      </w:pPr>
      <w:r>
        <w:t xml:space="preserve">Mock, D. W., Lamey, T. C., &amp; Thompson, D. B. A. (1988). Falsifiability and the Information Centre Hypothesis. </w:t>
      </w:r>
      <w:proofErr w:type="spellStart"/>
      <w:r w:rsidRPr="00BA29F4">
        <w:rPr>
          <w:i/>
          <w:iCs/>
          <w:lang w:val="es-ES"/>
          <w:rPrChange w:id="265" w:author="sandra cuadros" w:date="2025-06-21T18:18:00Z" w16du:dateUtc="2025-06-22T01:18:00Z">
            <w:rPr>
              <w:i/>
              <w:iCs/>
            </w:rPr>
          </w:rPrChange>
        </w:rPr>
        <w:t>Ornis</w:t>
      </w:r>
      <w:proofErr w:type="spellEnd"/>
      <w:r w:rsidRPr="00BA29F4">
        <w:rPr>
          <w:i/>
          <w:iCs/>
          <w:lang w:val="es-ES"/>
          <w:rPrChange w:id="266" w:author="sandra cuadros" w:date="2025-06-21T18:18:00Z" w16du:dateUtc="2025-06-22T01:18:00Z">
            <w:rPr>
              <w:i/>
              <w:iCs/>
            </w:rPr>
          </w:rPrChange>
        </w:rPr>
        <w:t xml:space="preserve"> </w:t>
      </w:r>
      <w:proofErr w:type="spellStart"/>
      <w:r w:rsidRPr="00BA29F4">
        <w:rPr>
          <w:i/>
          <w:iCs/>
          <w:lang w:val="es-ES"/>
          <w:rPrChange w:id="267" w:author="sandra cuadros" w:date="2025-06-21T18:18:00Z" w16du:dateUtc="2025-06-22T01:18:00Z">
            <w:rPr>
              <w:i/>
              <w:iCs/>
            </w:rPr>
          </w:rPrChange>
        </w:rPr>
        <w:t>Scandinavica</w:t>
      </w:r>
      <w:proofErr w:type="spellEnd"/>
      <w:r w:rsidRPr="00BA29F4">
        <w:rPr>
          <w:lang w:val="es-ES"/>
          <w:rPrChange w:id="268" w:author="sandra cuadros" w:date="2025-06-21T18:18:00Z" w16du:dateUtc="2025-06-22T01:18:00Z">
            <w:rPr/>
          </w:rPrChange>
        </w:rPr>
        <w:t xml:space="preserve">, </w:t>
      </w:r>
      <w:r w:rsidRPr="00BA29F4">
        <w:rPr>
          <w:i/>
          <w:iCs/>
          <w:lang w:val="es-ES"/>
          <w:rPrChange w:id="269" w:author="sandra cuadros" w:date="2025-06-21T18:18:00Z" w16du:dateUtc="2025-06-22T01:18:00Z">
            <w:rPr>
              <w:i/>
              <w:iCs/>
            </w:rPr>
          </w:rPrChange>
        </w:rPr>
        <w:t>19</w:t>
      </w:r>
      <w:r w:rsidRPr="00BA29F4">
        <w:rPr>
          <w:lang w:val="es-ES"/>
          <w:rPrChange w:id="270" w:author="sandra cuadros" w:date="2025-06-21T18:18:00Z" w16du:dateUtc="2025-06-22T01:18:00Z">
            <w:rPr/>
          </w:rPrChange>
        </w:rPr>
        <w:t>(3), 231. https://doi.org/10.2307/3676564</w:t>
      </w:r>
    </w:p>
    <w:p w14:paraId="67AD943A" w14:textId="77777777" w:rsidR="00A04226" w:rsidRDefault="00A04226" w:rsidP="00A04226">
      <w:pPr>
        <w:pStyle w:val="Bibliography"/>
      </w:pPr>
      <w:proofErr w:type="spellStart"/>
      <w:r w:rsidRPr="00BA29F4">
        <w:rPr>
          <w:lang w:val="es-ES"/>
          <w:rPrChange w:id="271" w:author="sandra cuadros" w:date="2025-06-21T18:18:00Z" w16du:dateUtc="2025-06-22T01:18:00Z">
            <w:rPr/>
          </w:rPrChange>
        </w:rPr>
        <w:t>Moleón</w:t>
      </w:r>
      <w:proofErr w:type="spellEnd"/>
      <w:r w:rsidRPr="00BA29F4">
        <w:rPr>
          <w:lang w:val="es-ES"/>
          <w:rPrChange w:id="272" w:author="sandra cuadros" w:date="2025-06-21T18:18:00Z" w16du:dateUtc="2025-06-22T01:18:00Z">
            <w:rPr/>
          </w:rPrChange>
        </w:rPr>
        <w:t xml:space="preserve">, M., Bautista, J., &amp; Madero, A. (2011). </w:t>
      </w:r>
      <w:r>
        <w:t xml:space="preserve">Communal Roosting in Young Bonelli’s Eagles (A </w:t>
      </w:r>
      <w:r>
        <w:rPr>
          <w:smallCaps/>
        </w:rPr>
        <w:t xml:space="preserve">quila </w:t>
      </w:r>
      <w:proofErr w:type="spellStart"/>
      <w:proofErr w:type="gramStart"/>
      <w:r>
        <w:rPr>
          <w:smallCaps/>
        </w:rPr>
        <w:t>fasciata</w:t>
      </w:r>
      <w:proofErr w:type="spellEnd"/>
      <w:r>
        <w:t xml:space="preserve"> )</w:t>
      </w:r>
      <w:proofErr w:type="gramEnd"/>
      <w:r>
        <w:t xml:space="preserve">. </w:t>
      </w:r>
      <w:r>
        <w:rPr>
          <w:i/>
          <w:iCs/>
        </w:rPr>
        <w:t>Journal of Raptor Research</w:t>
      </w:r>
      <w:r>
        <w:t xml:space="preserve">, </w:t>
      </w:r>
      <w:r>
        <w:rPr>
          <w:i/>
          <w:iCs/>
        </w:rPr>
        <w:t>45</w:t>
      </w:r>
      <w:r>
        <w:t>(4), 353–356. https://doi.org/10.3356/JRR-11-30.1</w:t>
      </w:r>
    </w:p>
    <w:p w14:paraId="091C5CA0" w14:textId="77777777" w:rsidR="00A04226" w:rsidRDefault="00A04226" w:rsidP="00A04226">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201A1AA7" w14:textId="77777777" w:rsidR="00A04226" w:rsidRDefault="00A04226" w:rsidP="00A04226">
      <w:pPr>
        <w:pStyle w:val="Bibliography"/>
      </w:pPr>
      <w:r>
        <w:t>Moreno-</w:t>
      </w:r>
      <w:proofErr w:type="spellStart"/>
      <w:r>
        <w:t>Opo</w:t>
      </w:r>
      <w:proofErr w:type="spellEnd"/>
      <w:r>
        <w:t xml:space="preserve">, R., </w:t>
      </w:r>
      <w:proofErr w:type="spellStart"/>
      <w:r>
        <w:t>Trujillano</w:t>
      </w:r>
      <w:proofErr w:type="spellEnd"/>
      <w:r>
        <w:t xml:space="preserve">,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247D38CF" w14:textId="77777777" w:rsidR="00A04226" w:rsidRDefault="00A04226" w:rsidP="00A04226">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72F92341" w14:textId="77777777" w:rsidR="00A04226" w:rsidRDefault="00A04226" w:rsidP="00A04226">
      <w:pPr>
        <w:pStyle w:val="Bibliography"/>
      </w:pPr>
      <w:r>
        <w:lastRenderedPageBreak/>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ACA6E72" w14:textId="77777777" w:rsidR="00A04226" w:rsidRDefault="00A04226" w:rsidP="00A04226">
      <w:pPr>
        <w:pStyle w:val="Bibliography"/>
      </w:pPr>
      <w:r>
        <w:t xml:space="preserve">Németh, Z., &amp; Moore, F. R. (2014). </w:t>
      </w:r>
      <w:r w:rsidRPr="00BA29F4">
        <w:rPr>
          <w:lang w:val="fr-FR"/>
          <w:rPrChange w:id="273" w:author="sandra cuadros" w:date="2025-06-21T18:18:00Z" w16du:dateUtc="2025-06-22T01:18:00Z">
            <w:rPr/>
          </w:rPrChange>
        </w:rPr>
        <w:t xml:space="preserve">Information acquisition </w:t>
      </w:r>
      <w:proofErr w:type="spellStart"/>
      <w:r w:rsidRPr="00BA29F4">
        <w:rPr>
          <w:lang w:val="fr-FR"/>
          <w:rPrChange w:id="274" w:author="sandra cuadros" w:date="2025-06-21T18:18:00Z" w16du:dateUtc="2025-06-22T01:18:00Z">
            <w:rPr/>
          </w:rPrChange>
        </w:rPr>
        <w:t>during</w:t>
      </w:r>
      <w:proofErr w:type="spellEnd"/>
      <w:r w:rsidRPr="00BA29F4">
        <w:rPr>
          <w:lang w:val="fr-FR"/>
          <w:rPrChange w:id="275" w:author="sandra cuadros" w:date="2025-06-21T18:18:00Z" w16du:dateUtc="2025-06-22T01:18:00Z">
            <w:rPr/>
          </w:rPrChange>
        </w:rPr>
        <w:t xml:space="preserve"> </w:t>
      </w:r>
      <w:proofErr w:type="gramStart"/>
      <w:r w:rsidRPr="00BA29F4">
        <w:rPr>
          <w:lang w:val="fr-FR"/>
          <w:rPrChange w:id="276" w:author="sandra cuadros" w:date="2025-06-21T18:18:00Z" w16du:dateUtc="2025-06-22T01:18:00Z">
            <w:rPr/>
          </w:rPrChange>
        </w:rPr>
        <w:t>migration:</w:t>
      </w:r>
      <w:proofErr w:type="gramEnd"/>
      <w:r w:rsidRPr="00BA29F4">
        <w:rPr>
          <w:lang w:val="fr-FR"/>
          <w:rPrChange w:id="277" w:author="sandra cuadros" w:date="2025-06-21T18:18:00Z" w16du:dateUtc="2025-06-22T01:18:00Z">
            <w:rPr/>
          </w:rPrChange>
        </w:rPr>
        <w:t xml:space="preserve"> A social perspective. </w:t>
      </w:r>
      <w:r>
        <w:rPr>
          <w:i/>
          <w:iCs/>
        </w:rPr>
        <w:t>The Auk</w:t>
      </w:r>
      <w:r>
        <w:t xml:space="preserve">, </w:t>
      </w:r>
      <w:r>
        <w:rPr>
          <w:i/>
          <w:iCs/>
        </w:rPr>
        <w:t>131</w:t>
      </w:r>
      <w:r>
        <w:t>(2), 186–194. https://doi.org/10.1642/AUK-13-195.1</w:t>
      </w:r>
    </w:p>
    <w:p w14:paraId="22FBF2BE" w14:textId="77777777" w:rsidR="00A04226" w:rsidRDefault="00A04226" w:rsidP="00A04226">
      <w:pPr>
        <w:pStyle w:val="Bibliography"/>
      </w:pPr>
      <w:r>
        <w:t xml:space="preserve">Novaes, W. G., &amp; Cintra, R. (2013). Factors influencing the selection of communal roost sites by the Black Vulture Coragyps atratus (Aves: Cathartidae) in an urban area in Central Amazon. </w:t>
      </w:r>
      <w:proofErr w:type="spellStart"/>
      <w:r>
        <w:rPr>
          <w:i/>
          <w:iCs/>
        </w:rPr>
        <w:t>Zoologia</w:t>
      </w:r>
      <w:proofErr w:type="spellEnd"/>
      <w:r>
        <w:rPr>
          <w:i/>
          <w:iCs/>
        </w:rPr>
        <w:t xml:space="preserve"> (Curitiba)</w:t>
      </w:r>
      <w:r>
        <w:t xml:space="preserve">, </w:t>
      </w:r>
      <w:r>
        <w:rPr>
          <w:i/>
          <w:iCs/>
        </w:rPr>
        <w:t>30</w:t>
      </w:r>
      <w:r>
        <w:t>(6), 607–614. https://doi.org/10.1590/S1984-46702013005000014</w:t>
      </w:r>
    </w:p>
    <w:p w14:paraId="369C2902" w14:textId="77777777" w:rsidR="00A04226" w:rsidRDefault="00A04226" w:rsidP="00A04226">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FDDFE3B" w14:textId="77777777" w:rsidR="00A04226" w:rsidRDefault="00A04226" w:rsidP="00A04226">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226EE25F" w14:textId="77777777" w:rsidR="00A04226" w:rsidRDefault="00A04226" w:rsidP="00A04226">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12EF0E30" w14:textId="77777777" w:rsidR="00A04226" w:rsidRDefault="00A04226" w:rsidP="00A04226">
      <w:pPr>
        <w:pStyle w:val="Bibliography"/>
      </w:pPr>
      <w:proofErr w:type="spellStart"/>
      <w:r>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77FFF956" w14:textId="77777777" w:rsidR="00A04226" w:rsidRDefault="00A04226" w:rsidP="00A04226">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320D5766" w14:textId="77777777" w:rsidR="00A04226" w:rsidRDefault="00A04226" w:rsidP="00A04226">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44DEA0F9" w14:textId="77777777" w:rsidR="00A04226" w:rsidRDefault="00A04226" w:rsidP="00A04226">
      <w:pPr>
        <w:pStyle w:val="Bibliography"/>
      </w:pPr>
      <w:r>
        <w:lastRenderedPageBreak/>
        <w:t xml:space="preserve">Peters, R. H. (1983). </w:t>
      </w:r>
      <w:r>
        <w:rPr>
          <w:i/>
          <w:iCs/>
        </w:rPr>
        <w:t>The Ecological Implications of Body Size</w:t>
      </w:r>
      <w:r>
        <w:t xml:space="preserve"> (1st ed.). Cambridge University Press. https://doi.org/10.1017/CBO9780511608551</w:t>
      </w:r>
    </w:p>
    <w:p w14:paraId="2BD23DC9" w14:textId="77777777" w:rsidR="00A04226" w:rsidRDefault="00A04226" w:rsidP="00A04226">
      <w:pPr>
        <w:pStyle w:val="Bibliography"/>
      </w:pPr>
      <w:proofErr w:type="spellStart"/>
      <w:r>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3B990CE1" w14:textId="77777777" w:rsidR="00A04226" w:rsidRDefault="00A04226" w:rsidP="00A04226">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798FEACD" w14:textId="77777777" w:rsidR="00A04226" w:rsidRDefault="00A04226" w:rsidP="00A04226">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212FBD3A" w14:textId="77777777" w:rsidR="00A04226" w:rsidRDefault="00A04226" w:rsidP="00A04226">
      <w:pPr>
        <w:pStyle w:val="Bibliography"/>
      </w:pPr>
      <w:r>
        <w:t xml:space="preserve">Revell, L. J. (2012). </w:t>
      </w:r>
      <w:proofErr w:type="spellStart"/>
      <w:r>
        <w:t>phytools</w:t>
      </w:r>
      <w:proofErr w:type="spellEnd"/>
      <w:r>
        <w:t xml:space="preserve">: An R package for phylogenetic comparative biology (and other things). </w:t>
      </w:r>
      <w:r>
        <w:rPr>
          <w:i/>
          <w:iCs/>
        </w:rPr>
        <w:t>Methods in Ecology and Evolution</w:t>
      </w:r>
      <w:r>
        <w:t xml:space="preserve">, </w:t>
      </w:r>
      <w:r>
        <w:rPr>
          <w:i/>
          <w:iCs/>
        </w:rPr>
        <w:t>3</w:t>
      </w:r>
      <w:r>
        <w:t>(2), 217–223. https://doi.org/10.1111/j.2041-210X.2011.00169.x</w:t>
      </w:r>
    </w:p>
    <w:p w14:paraId="3F7B0C33" w14:textId="77777777" w:rsidR="00A04226" w:rsidRDefault="00A04226" w:rsidP="00A04226">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6E8FC7DB" w14:textId="77777777" w:rsidR="00A04226" w:rsidRDefault="00A04226" w:rsidP="00A04226">
      <w:pPr>
        <w:pStyle w:val="Bibliography"/>
      </w:pPr>
      <w:r>
        <w:t xml:space="preserve">Rosa, S., Encarnação, A. L., </w:t>
      </w:r>
      <w:proofErr w:type="spellStart"/>
      <w:r>
        <w:t>Granadeiro</w:t>
      </w:r>
      <w:proofErr w:type="spellEnd"/>
      <w:r>
        <w:t xml:space="preserve">, J. P., &amp; </w:t>
      </w:r>
      <w:proofErr w:type="spellStart"/>
      <w:r>
        <w:t>Palmeirim</w:t>
      </w:r>
      <w:proofErr w:type="spellEnd"/>
      <w:r>
        <w:t xml:space="preserve">, J. M. (2006). High water roost selection by waders: Maximizing feeding opportunities or avoiding predation? </w:t>
      </w:r>
      <w:r>
        <w:rPr>
          <w:i/>
          <w:iCs/>
        </w:rPr>
        <w:t>Ibis</w:t>
      </w:r>
      <w:r>
        <w:t xml:space="preserve">, </w:t>
      </w:r>
      <w:r>
        <w:rPr>
          <w:i/>
          <w:iCs/>
        </w:rPr>
        <w:t>148</w:t>
      </w:r>
      <w:r>
        <w:t>(1), 88–97. https://doi.org/10.1111/j.1474-919X.2006.00497.x</w:t>
      </w:r>
    </w:p>
    <w:p w14:paraId="1CF319C4" w14:textId="77777777" w:rsidR="00A04226" w:rsidRDefault="00A04226" w:rsidP="00A04226">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35303BC3" w14:textId="77777777" w:rsidR="00A04226" w:rsidRDefault="00A04226" w:rsidP="00A04226">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w:t>
      </w:r>
      <w:r>
        <w:lastRenderedPageBreak/>
        <w:t xml:space="preserve">and ecosystem health. </w:t>
      </w:r>
      <w:r>
        <w:rPr>
          <w:i/>
          <w:iCs/>
        </w:rPr>
        <w:t>Biological Conservation</w:t>
      </w:r>
      <w:r>
        <w:t xml:space="preserve">, </w:t>
      </w:r>
      <w:r>
        <w:rPr>
          <w:i/>
          <w:iCs/>
        </w:rPr>
        <w:t>204</w:t>
      </w:r>
      <w:r>
        <w:t>, 205–211. https://doi.org/10.1016/j.biocon.2016.10.018</w:t>
      </w:r>
    </w:p>
    <w:p w14:paraId="16716D3A" w14:textId="77777777" w:rsidR="00A04226" w:rsidRDefault="00A04226" w:rsidP="00A04226">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18780531" w14:textId="77777777" w:rsidR="00A04226" w:rsidRDefault="00A04226" w:rsidP="00A04226">
      <w:pPr>
        <w:pStyle w:val="Bibliography"/>
      </w:pPr>
      <w:proofErr w:type="spellStart"/>
      <w:r w:rsidRPr="00BA29F4">
        <w:rPr>
          <w:lang w:val="fr-FR"/>
          <w:rPrChange w:id="278" w:author="sandra cuadros" w:date="2025-06-21T18:18:00Z" w16du:dateUtc="2025-06-22T01:18:00Z">
            <w:rPr/>
          </w:rPrChange>
        </w:rPr>
        <w:t>Savolainen</w:t>
      </w:r>
      <w:proofErr w:type="spellEnd"/>
      <w:r w:rsidRPr="00BA29F4">
        <w:rPr>
          <w:lang w:val="fr-FR"/>
          <w:rPrChange w:id="279" w:author="sandra cuadros" w:date="2025-06-21T18:18:00Z" w16du:dateUtc="2025-06-22T01:18:00Z">
            <w:rPr/>
          </w:rPrChange>
        </w:rPr>
        <w:t xml:space="preserve">, R., </w:t>
      </w:r>
      <w:proofErr w:type="spellStart"/>
      <w:r w:rsidRPr="00BA29F4">
        <w:rPr>
          <w:lang w:val="fr-FR"/>
          <w:rPrChange w:id="280" w:author="sandra cuadros" w:date="2025-06-21T18:18:00Z" w16du:dateUtc="2025-06-22T01:18:00Z">
            <w:rPr/>
          </w:rPrChange>
        </w:rPr>
        <w:t>Vepsäläinen</w:t>
      </w:r>
      <w:proofErr w:type="spellEnd"/>
      <w:r w:rsidRPr="00BA29F4">
        <w:rPr>
          <w:lang w:val="fr-FR"/>
          <w:rPrChange w:id="281" w:author="sandra cuadros" w:date="2025-06-21T18:18:00Z" w16du:dateUtc="2025-06-22T01:18:00Z">
            <w:rPr/>
          </w:rPrChange>
        </w:rPr>
        <w:t xml:space="preserve">, K., &amp; </w:t>
      </w:r>
      <w:proofErr w:type="spellStart"/>
      <w:r w:rsidRPr="00BA29F4">
        <w:rPr>
          <w:lang w:val="fr-FR"/>
          <w:rPrChange w:id="282" w:author="sandra cuadros" w:date="2025-06-21T18:18:00Z" w16du:dateUtc="2025-06-22T01:18:00Z">
            <w:rPr/>
          </w:rPrChange>
        </w:rPr>
        <w:t>Vepsalainen</w:t>
      </w:r>
      <w:proofErr w:type="spellEnd"/>
      <w:r w:rsidRPr="00BA29F4">
        <w:rPr>
          <w:lang w:val="fr-FR"/>
          <w:rPrChange w:id="283" w:author="sandra cuadros" w:date="2025-06-21T18:18:00Z" w16du:dateUtc="2025-06-22T01:18:00Z">
            <w:rPr/>
          </w:rPrChange>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4F6BE857" w14:textId="77777777" w:rsidR="00A04226" w:rsidRDefault="00A04226" w:rsidP="00A04226">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79BD2CA4" w14:textId="77777777" w:rsidR="00A04226" w:rsidRDefault="00A04226" w:rsidP="00A04226">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9668404" w14:textId="77777777" w:rsidR="00A04226" w:rsidRDefault="00A04226" w:rsidP="00A04226">
      <w:pPr>
        <w:pStyle w:val="Bibliography"/>
      </w:pPr>
      <w:r>
        <w:t xml:space="preserve">Seixas, G. H. F., &amp; Mourão, G. (2018). Communal roosts of the Blue-fronted Amazons (Amazona </w:t>
      </w:r>
      <w:proofErr w:type="spellStart"/>
      <w:r>
        <w:t>aestiva</w:t>
      </w:r>
      <w:proofErr w:type="spellEnd"/>
      <w:r>
        <w:t xml:space="preserve">) in a large tropical wetland: Are they of different types? </w:t>
      </w:r>
      <w:r>
        <w:rPr>
          <w:i/>
          <w:iCs/>
        </w:rPr>
        <w:t>PLOS ONE</w:t>
      </w:r>
      <w:r>
        <w:t xml:space="preserve">, </w:t>
      </w:r>
      <w:r>
        <w:rPr>
          <w:i/>
          <w:iCs/>
        </w:rPr>
        <w:t>13</w:t>
      </w:r>
      <w:r>
        <w:t>(10), e0204824. https://doi.org/10.1371/journal.pone.0204824</w:t>
      </w:r>
    </w:p>
    <w:p w14:paraId="1CE371C9" w14:textId="77777777" w:rsidR="00A04226" w:rsidRDefault="00A04226" w:rsidP="00A04226">
      <w:pPr>
        <w:pStyle w:val="Bibliography"/>
      </w:pPr>
      <w:r>
        <w:t xml:space="preserve">Sheard, C., Neate-Clegg, M. H. C., Alioravainen, N., Jones, S. E. I., Vincent, C., MacGregor, H. E. A., Bregman, T. P., </w:t>
      </w:r>
      <w:proofErr w:type="spellStart"/>
      <w:r>
        <w:t>Claramunt</w:t>
      </w:r>
      <w:proofErr w:type="spellEnd"/>
      <w:r>
        <w:t xml:space="preserve">,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5C90E7D0" w14:textId="77777777" w:rsidR="00A04226" w:rsidRDefault="00A04226" w:rsidP="00A04226">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w:t>
      </w:r>
      <w:r>
        <w:lastRenderedPageBreak/>
        <w:t xml:space="preserve">gatherings to roost sites. </w:t>
      </w:r>
      <w:r>
        <w:rPr>
          <w:i/>
          <w:iCs/>
        </w:rPr>
        <w:t>Behavioral Ecology and Sociobiology</w:t>
      </w:r>
      <w:r>
        <w:t xml:space="preserve">, </w:t>
      </w:r>
      <w:r>
        <w:rPr>
          <w:i/>
          <w:iCs/>
        </w:rPr>
        <w:t>51</w:t>
      </w:r>
      <w:r>
        <w:t>(4), 309–318. https://doi.org/10.1007/s00265-001-0440-4</w:t>
      </w:r>
    </w:p>
    <w:p w14:paraId="3E19EE74" w14:textId="77777777" w:rsidR="00A04226" w:rsidRDefault="00A04226" w:rsidP="00A04226">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03DDB475" w14:textId="77777777" w:rsidR="00A04226" w:rsidRDefault="00A04226" w:rsidP="00A04226">
      <w:pPr>
        <w:pStyle w:val="Bibliography"/>
      </w:pPr>
      <w:proofErr w:type="spellStart"/>
      <w:r>
        <w:t>Thiebault</w:t>
      </w:r>
      <w:proofErr w:type="spellEnd"/>
      <w:r>
        <w:t xml:space="preserve">,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6B609796" w14:textId="77777777" w:rsidR="00A04226" w:rsidRDefault="00A04226" w:rsidP="00A04226">
      <w:pPr>
        <w:pStyle w:val="Bibliography"/>
      </w:pPr>
      <w:proofErr w:type="spellStart"/>
      <w:r>
        <w:t>Thiebault</w:t>
      </w:r>
      <w:proofErr w:type="spellEnd"/>
      <w:r>
        <w:t xml:space="preserve">,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73A44056" w14:textId="77777777" w:rsidR="00A04226" w:rsidRPr="00BA29F4" w:rsidRDefault="00A04226" w:rsidP="00A04226">
      <w:pPr>
        <w:pStyle w:val="Bibliography"/>
        <w:rPr>
          <w:lang w:val="es-ES"/>
          <w:rPrChange w:id="284" w:author="sandra cuadros" w:date="2025-06-21T18:18:00Z" w16du:dateUtc="2025-06-22T01:18:00Z">
            <w:rPr/>
          </w:rPrChange>
        </w:rPr>
      </w:pPr>
      <w:r>
        <w:t xml:space="preserve">Twining, C. W., Brenna, J. T., Lawrence, P., Winkler, D. W., Flecker, A. S., &amp; Hairston, N. G. (2019). Aquatic and terrestrial resources are not nutritionally reciprocal for consumers. </w:t>
      </w:r>
      <w:proofErr w:type="spellStart"/>
      <w:r w:rsidRPr="00BA29F4">
        <w:rPr>
          <w:i/>
          <w:iCs/>
          <w:lang w:val="es-ES"/>
          <w:rPrChange w:id="285" w:author="sandra cuadros" w:date="2025-06-21T18:18:00Z" w16du:dateUtc="2025-06-22T01:18:00Z">
            <w:rPr>
              <w:i/>
              <w:iCs/>
            </w:rPr>
          </w:rPrChange>
        </w:rPr>
        <w:t>Functional</w:t>
      </w:r>
      <w:proofErr w:type="spellEnd"/>
      <w:r w:rsidRPr="00BA29F4">
        <w:rPr>
          <w:i/>
          <w:iCs/>
          <w:lang w:val="es-ES"/>
          <w:rPrChange w:id="286" w:author="sandra cuadros" w:date="2025-06-21T18:18:00Z" w16du:dateUtc="2025-06-22T01:18:00Z">
            <w:rPr>
              <w:i/>
              <w:iCs/>
            </w:rPr>
          </w:rPrChange>
        </w:rPr>
        <w:t xml:space="preserve"> </w:t>
      </w:r>
      <w:proofErr w:type="spellStart"/>
      <w:r w:rsidRPr="00BA29F4">
        <w:rPr>
          <w:i/>
          <w:iCs/>
          <w:lang w:val="es-ES"/>
          <w:rPrChange w:id="287" w:author="sandra cuadros" w:date="2025-06-21T18:18:00Z" w16du:dateUtc="2025-06-22T01:18:00Z">
            <w:rPr>
              <w:i/>
              <w:iCs/>
            </w:rPr>
          </w:rPrChange>
        </w:rPr>
        <w:t>Ecology</w:t>
      </w:r>
      <w:proofErr w:type="spellEnd"/>
      <w:r w:rsidRPr="00BA29F4">
        <w:rPr>
          <w:lang w:val="es-ES"/>
          <w:rPrChange w:id="288" w:author="sandra cuadros" w:date="2025-06-21T18:18:00Z" w16du:dateUtc="2025-06-22T01:18:00Z">
            <w:rPr/>
          </w:rPrChange>
        </w:rPr>
        <w:t xml:space="preserve">, </w:t>
      </w:r>
      <w:r w:rsidRPr="00BA29F4">
        <w:rPr>
          <w:i/>
          <w:iCs/>
          <w:lang w:val="es-ES"/>
          <w:rPrChange w:id="289" w:author="sandra cuadros" w:date="2025-06-21T18:18:00Z" w16du:dateUtc="2025-06-22T01:18:00Z">
            <w:rPr>
              <w:i/>
              <w:iCs/>
            </w:rPr>
          </w:rPrChange>
        </w:rPr>
        <w:t>33</w:t>
      </w:r>
      <w:r w:rsidRPr="00BA29F4">
        <w:rPr>
          <w:lang w:val="es-ES"/>
          <w:rPrChange w:id="290" w:author="sandra cuadros" w:date="2025-06-21T18:18:00Z" w16du:dateUtc="2025-06-22T01:18:00Z">
            <w:rPr/>
          </w:rPrChange>
        </w:rPr>
        <w:t>(10), 2042–2052. https://doi.org/10.1111/1365-2435.13401</w:t>
      </w:r>
    </w:p>
    <w:p w14:paraId="7F452457" w14:textId="77777777" w:rsidR="00A04226" w:rsidRDefault="00A04226" w:rsidP="00A04226">
      <w:pPr>
        <w:pStyle w:val="Bibliography"/>
      </w:pPr>
      <w:r w:rsidRPr="00BA29F4">
        <w:rPr>
          <w:lang w:val="es-ES"/>
          <w:rPrChange w:id="291" w:author="sandra cuadros" w:date="2025-06-21T18:18:00Z" w16du:dateUtc="2025-06-22T01:18:00Z">
            <w:rPr/>
          </w:rPrChange>
        </w:rPr>
        <w:t xml:space="preserve">Van </w:t>
      </w:r>
      <w:proofErr w:type="spellStart"/>
      <w:r w:rsidRPr="00BA29F4">
        <w:rPr>
          <w:lang w:val="es-ES"/>
          <w:rPrChange w:id="292" w:author="sandra cuadros" w:date="2025-06-21T18:18:00Z" w16du:dateUtc="2025-06-22T01:18:00Z">
            <w:rPr/>
          </w:rPrChange>
        </w:rPr>
        <w:t>Overveld</w:t>
      </w:r>
      <w:proofErr w:type="spellEnd"/>
      <w:r w:rsidRPr="00BA29F4">
        <w:rPr>
          <w:lang w:val="es-ES"/>
          <w:rPrChange w:id="293" w:author="sandra cuadros" w:date="2025-06-21T18:18:00Z" w16du:dateUtc="2025-06-22T01:18:00Z">
            <w:rPr/>
          </w:rPrChange>
        </w:rPr>
        <w:t xml:space="preserve">, T., Blanco, G., </w:t>
      </w:r>
      <w:proofErr w:type="spellStart"/>
      <w:r w:rsidRPr="00BA29F4">
        <w:rPr>
          <w:lang w:val="es-ES"/>
          <w:rPrChange w:id="294" w:author="sandra cuadros" w:date="2025-06-21T18:18:00Z" w16du:dateUtc="2025-06-22T01:18:00Z">
            <w:rPr/>
          </w:rPrChange>
        </w:rPr>
        <w:t>Moleón</w:t>
      </w:r>
      <w:proofErr w:type="spellEnd"/>
      <w:r w:rsidRPr="00BA29F4">
        <w:rPr>
          <w:lang w:val="es-ES"/>
          <w:rPrChange w:id="295" w:author="sandra cuadros" w:date="2025-06-21T18:18:00Z" w16du:dateUtc="2025-06-22T01:18:00Z">
            <w:rPr/>
          </w:rPrChange>
        </w:rPr>
        <w:t xml:space="preserve">, M., Margalida, A., Sánchez-Zapata, J. A., De La Riva, M., &amp; </w:t>
      </w:r>
      <w:proofErr w:type="spellStart"/>
      <w:r w:rsidRPr="00BA29F4">
        <w:rPr>
          <w:lang w:val="es-ES"/>
          <w:rPrChange w:id="296" w:author="sandra cuadros" w:date="2025-06-21T18:18:00Z" w16du:dateUtc="2025-06-22T01:18:00Z">
            <w:rPr/>
          </w:rPrChange>
        </w:rPr>
        <w:t>Donázar</w:t>
      </w:r>
      <w:proofErr w:type="spellEnd"/>
      <w:r w:rsidRPr="00BA29F4">
        <w:rPr>
          <w:lang w:val="es-ES"/>
          <w:rPrChange w:id="297" w:author="sandra cuadros" w:date="2025-06-21T18:18:00Z" w16du:dateUtc="2025-06-22T01:18:00Z">
            <w:rPr/>
          </w:rPrChange>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1A901C9D" w14:textId="77777777" w:rsidR="00A04226" w:rsidRDefault="00A04226" w:rsidP="00A04226">
      <w:pPr>
        <w:pStyle w:val="Bibliography"/>
      </w:pPr>
      <w:r w:rsidRPr="00BA29F4">
        <w:rPr>
          <w:lang w:val="es-ES"/>
          <w:rPrChange w:id="298" w:author="sandra cuadros" w:date="2025-06-21T18:18:00Z" w16du:dateUtc="2025-06-22T01:18:00Z">
            <w:rPr/>
          </w:rPrChange>
        </w:rPr>
        <w:t xml:space="preserve">Van </w:t>
      </w:r>
      <w:proofErr w:type="spellStart"/>
      <w:r w:rsidRPr="00BA29F4">
        <w:rPr>
          <w:lang w:val="es-ES"/>
          <w:rPrChange w:id="299" w:author="sandra cuadros" w:date="2025-06-21T18:18:00Z" w16du:dateUtc="2025-06-22T01:18:00Z">
            <w:rPr/>
          </w:rPrChange>
        </w:rPr>
        <w:t>Overveld</w:t>
      </w:r>
      <w:proofErr w:type="spellEnd"/>
      <w:r w:rsidRPr="00BA29F4">
        <w:rPr>
          <w:lang w:val="es-ES"/>
          <w:rPrChange w:id="300" w:author="sandra cuadros" w:date="2025-06-21T18:18:00Z" w16du:dateUtc="2025-06-22T01:18:00Z">
            <w:rPr/>
          </w:rPrChange>
        </w:rPr>
        <w:t xml:space="preserve">, T., Gangoso, L., García-Alfonso, M., </w:t>
      </w:r>
      <w:proofErr w:type="spellStart"/>
      <w:r w:rsidRPr="00BA29F4">
        <w:rPr>
          <w:lang w:val="es-ES"/>
          <w:rPrChange w:id="301" w:author="sandra cuadros" w:date="2025-06-21T18:18:00Z" w16du:dateUtc="2025-06-22T01:18:00Z">
            <w:rPr/>
          </w:rPrChange>
        </w:rPr>
        <w:t>Bouten</w:t>
      </w:r>
      <w:proofErr w:type="spellEnd"/>
      <w:r w:rsidRPr="00BA29F4">
        <w:rPr>
          <w:lang w:val="es-ES"/>
          <w:rPrChange w:id="302" w:author="sandra cuadros" w:date="2025-06-21T18:18:00Z" w16du:dateUtc="2025-06-22T01:18:00Z">
            <w:rPr/>
          </w:rPrChange>
        </w:rPr>
        <w:t xml:space="preserve">, W., De La Riva, M., &amp; </w:t>
      </w:r>
      <w:proofErr w:type="spellStart"/>
      <w:r w:rsidRPr="00BA29F4">
        <w:rPr>
          <w:lang w:val="es-ES"/>
          <w:rPrChange w:id="303" w:author="sandra cuadros" w:date="2025-06-21T18:18:00Z" w16du:dateUtc="2025-06-22T01:18:00Z">
            <w:rPr/>
          </w:rPrChange>
        </w:rPr>
        <w:t>Donázar</w:t>
      </w:r>
      <w:proofErr w:type="spellEnd"/>
      <w:r w:rsidRPr="00BA29F4">
        <w:rPr>
          <w:lang w:val="es-ES"/>
          <w:rPrChange w:id="304" w:author="sandra cuadros" w:date="2025-06-21T18:18:00Z" w16du:dateUtc="2025-06-22T01:18:00Z">
            <w:rPr/>
          </w:rPrChange>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25A66204" w14:textId="77777777" w:rsidR="00A04226" w:rsidRDefault="00A04226" w:rsidP="00A04226">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7B0B0905" w14:textId="77777777" w:rsidR="00A04226" w:rsidRDefault="00A04226" w:rsidP="00A04226">
      <w:pPr>
        <w:pStyle w:val="Bibliography"/>
      </w:pPr>
      <w:r>
        <w:lastRenderedPageBreak/>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7165EF49" w14:textId="77777777" w:rsidR="00A04226" w:rsidRDefault="00A04226" w:rsidP="00A04226">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6E99C811" w14:textId="77777777" w:rsidR="00A04226" w:rsidRDefault="00A04226" w:rsidP="00A04226">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1C9D1A75" w14:textId="77777777" w:rsidR="00A04226" w:rsidRDefault="00A04226" w:rsidP="00A04226">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520CABBB" w14:textId="77777777" w:rsidR="00A04226" w:rsidRPr="00BA29F4" w:rsidRDefault="00A04226" w:rsidP="00A04226">
      <w:pPr>
        <w:pStyle w:val="Bibliography"/>
        <w:rPr>
          <w:lang w:val="es-ES"/>
          <w:rPrChange w:id="305" w:author="sandra cuadros" w:date="2025-06-21T18:18:00Z" w16du:dateUtc="2025-06-22T01:18:00Z">
            <w:rPr/>
          </w:rPrChange>
        </w:rPr>
      </w:pPr>
      <w:r>
        <w:t xml:space="preserve">Weimerskirch, H., Bertrand, S., Silva, J., Marques, J. C., &amp; Goya, E. (2010). Use of Social Information in Seabirds: Compass Rafts Indicate the Heading of Food Patches. </w:t>
      </w:r>
      <w:proofErr w:type="spellStart"/>
      <w:r w:rsidRPr="00BA29F4">
        <w:rPr>
          <w:i/>
          <w:iCs/>
          <w:lang w:val="es-ES"/>
          <w:rPrChange w:id="306" w:author="sandra cuadros" w:date="2025-06-21T18:18:00Z" w16du:dateUtc="2025-06-22T01:18:00Z">
            <w:rPr>
              <w:i/>
              <w:iCs/>
            </w:rPr>
          </w:rPrChange>
        </w:rPr>
        <w:t>PLoS</w:t>
      </w:r>
      <w:proofErr w:type="spellEnd"/>
      <w:r w:rsidRPr="00BA29F4">
        <w:rPr>
          <w:i/>
          <w:iCs/>
          <w:lang w:val="es-ES"/>
          <w:rPrChange w:id="307" w:author="sandra cuadros" w:date="2025-06-21T18:18:00Z" w16du:dateUtc="2025-06-22T01:18:00Z">
            <w:rPr>
              <w:i/>
              <w:iCs/>
            </w:rPr>
          </w:rPrChange>
        </w:rPr>
        <w:t xml:space="preserve"> ONE</w:t>
      </w:r>
      <w:r w:rsidRPr="00BA29F4">
        <w:rPr>
          <w:lang w:val="es-ES"/>
          <w:rPrChange w:id="308" w:author="sandra cuadros" w:date="2025-06-21T18:18:00Z" w16du:dateUtc="2025-06-22T01:18:00Z">
            <w:rPr/>
          </w:rPrChange>
        </w:rPr>
        <w:t xml:space="preserve">, </w:t>
      </w:r>
      <w:r w:rsidRPr="00BA29F4">
        <w:rPr>
          <w:i/>
          <w:iCs/>
          <w:lang w:val="es-ES"/>
          <w:rPrChange w:id="309" w:author="sandra cuadros" w:date="2025-06-21T18:18:00Z" w16du:dateUtc="2025-06-22T01:18:00Z">
            <w:rPr>
              <w:i/>
              <w:iCs/>
            </w:rPr>
          </w:rPrChange>
        </w:rPr>
        <w:t>5</w:t>
      </w:r>
      <w:r w:rsidRPr="00BA29F4">
        <w:rPr>
          <w:lang w:val="es-ES"/>
          <w:rPrChange w:id="310" w:author="sandra cuadros" w:date="2025-06-21T18:18:00Z" w16du:dateUtc="2025-06-22T01:18:00Z">
            <w:rPr/>
          </w:rPrChange>
        </w:rPr>
        <w:t>(3), e9928. https://doi.org/10.1371/journal.pone.0009928</w:t>
      </w:r>
    </w:p>
    <w:p w14:paraId="4B250BBC" w14:textId="77777777" w:rsidR="00A04226" w:rsidRDefault="00A04226" w:rsidP="00A04226">
      <w:pPr>
        <w:pStyle w:val="Bibliography"/>
      </w:pPr>
      <w:r w:rsidRPr="00BA29F4">
        <w:rPr>
          <w:lang w:val="es-ES"/>
          <w:rPrChange w:id="311" w:author="sandra cuadros" w:date="2025-06-21T18:18:00Z" w16du:dateUtc="2025-06-22T01:18:00Z">
            <w:rPr/>
          </w:rPrChange>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67400D3A" w14:textId="77777777" w:rsidR="00A04226" w:rsidRDefault="00A04226" w:rsidP="00A04226">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1F48536C" w14:textId="77777777" w:rsidR="00A04226" w:rsidRDefault="00A04226" w:rsidP="00A04226">
      <w:pPr>
        <w:pStyle w:val="Bibliography"/>
      </w:pPr>
      <w:r>
        <w:t xml:space="preserve">Williams, H. J., Shepard, E. L. C., Holton, M. D., Alarcón, P. A. E., Wilson, R. P., &amp; </w:t>
      </w:r>
      <w:proofErr w:type="spellStart"/>
      <w:r>
        <w:t>Lambertucci</w:t>
      </w:r>
      <w:proofErr w:type="spellEnd"/>
      <w:r>
        <w:t xml:space="preserve">,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34B5188C" w14:textId="77777777" w:rsidR="00A04226" w:rsidRDefault="00A04226" w:rsidP="00A04226">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27B832F" w14:textId="77777777" w:rsidR="00A04226" w:rsidRDefault="00A04226" w:rsidP="00A04226">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7764711F" w14:textId="77777777" w:rsidR="00A04226" w:rsidRDefault="00A04226" w:rsidP="00A04226">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6354A44D" w14:textId="77777777" w:rsidR="00A04226" w:rsidRDefault="00A04226" w:rsidP="00A04226">
      <w:pPr>
        <w:pStyle w:val="Bibliography"/>
      </w:pPr>
      <w:r>
        <w:t xml:space="preserve">Youcefi, A., </w:t>
      </w:r>
      <w:proofErr w:type="spellStart"/>
      <w:r>
        <w:t>Baaloudj</w:t>
      </w:r>
      <w:proofErr w:type="spellEnd"/>
      <w:r>
        <w:t xml:space="preserve">, A., </w:t>
      </w:r>
      <w:proofErr w:type="spellStart"/>
      <w:r>
        <w:t>Zebsa</w:t>
      </w:r>
      <w:proofErr w:type="spellEnd"/>
      <w:r>
        <w:t xml:space="preserve">, R., Mahdjoub, H., </w:t>
      </w:r>
      <w:proofErr w:type="spellStart"/>
      <w:r>
        <w:t>Bensakhri</w:t>
      </w:r>
      <w:proofErr w:type="spellEnd"/>
      <w:r>
        <w:t xml:space="preserve">, Z., </w:t>
      </w:r>
      <w:proofErr w:type="spellStart"/>
      <w:r>
        <w:t>Bensouilah</w:t>
      </w:r>
      <w:proofErr w:type="spellEnd"/>
      <w:r>
        <w:t xml:space="preserve">, S., Amari, H., Si Bachir, A., &amp; Khelifa, R. (2019). Weather conditions affect the collective roosting behaviour of the Cattle Egret </w:t>
      </w:r>
      <w:proofErr w:type="spellStart"/>
      <w:r>
        <w:rPr>
          <w:i/>
          <w:iCs/>
        </w:rPr>
        <w:t>Bubulcus</w:t>
      </w:r>
      <w:proofErr w:type="spellEnd"/>
      <w:r>
        <w:rPr>
          <w:i/>
          <w:iCs/>
        </w:rPr>
        <w:t xml:space="preserve"> ibis</w:t>
      </w:r>
      <w:r>
        <w:t xml:space="preserve">. </w:t>
      </w:r>
      <w:r>
        <w:rPr>
          <w:i/>
          <w:iCs/>
        </w:rPr>
        <w:t>Bird Study</w:t>
      </w:r>
      <w:r>
        <w:t xml:space="preserve">, </w:t>
      </w:r>
      <w:r>
        <w:rPr>
          <w:i/>
          <w:iCs/>
        </w:rPr>
        <w:t>66</w:t>
      </w:r>
      <w:r>
        <w:t>(3), 413–419. https://doi.org/10.1080/00063657.2019.1694487</w:t>
      </w:r>
    </w:p>
    <w:p w14:paraId="3430EBAC" w14:textId="0B8C4D63"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20"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ns, J. G., &amp; Rodd, F. H. (2008). Hastiness, brain size and predation regime affect the </w:t>
      </w:r>
      <w:r w:rsidRPr="00AD0CC1">
        <w:rPr>
          <w:rFonts w:ascii="Times New Roman" w:hAnsi="Times New Roman" w:cs="Times New Roman"/>
          <w:sz w:val="24"/>
          <w:szCs w:val="24"/>
        </w:rPr>
        <w:lastRenderedPageBreak/>
        <w:t>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AD0CC1">
        <w:rPr>
          <w:rFonts w:ascii="Times New Roman" w:hAnsi="Times New Roman" w:cs="Times New Roman"/>
          <w:sz w:val="24"/>
          <w:szCs w:val="24"/>
        </w:rPr>
        <w:t>Ecography</w:t>
      </w:r>
      <w:proofErr w:type="spellEnd"/>
      <w:r w:rsidRPr="00AD0CC1">
        <w:rPr>
          <w:rFonts w:ascii="Times New Roman" w:hAnsi="Times New Roman" w:cs="Times New Roman"/>
          <w:sz w:val="24"/>
          <w:szCs w:val="24"/>
        </w:rPr>
        <w:t>,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L. Z., &amp; </w:t>
      </w:r>
      <w:proofErr w:type="spellStart"/>
      <w:r w:rsidRPr="00AD0CC1">
        <w:rPr>
          <w:rFonts w:ascii="Times New Roman" w:hAnsi="Times New Roman" w:cs="Times New Roman"/>
          <w:sz w:val="24"/>
          <w:szCs w:val="24"/>
        </w:rPr>
        <w:t>Eens</w:t>
      </w:r>
      <w:proofErr w:type="spellEnd"/>
      <w:r w:rsidRPr="00AD0CC1">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ould, S. J., &amp; Vrba, E. S. (1982). Exaptation—a missing term in the science of form. 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efebvre L, Reader SM, Sol D (2004). Brains, innovations and evolution in birds and primates. Brain </w:t>
      </w:r>
      <w:proofErr w:type="spellStart"/>
      <w:r w:rsidRPr="00AD0CC1">
        <w:rPr>
          <w:rFonts w:ascii="Times New Roman" w:hAnsi="Times New Roman" w:cs="Times New Roman"/>
          <w:sz w:val="24"/>
          <w:szCs w:val="24"/>
        </w:rPr>
        <w:t>Behav</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Evol</w:t>
      </w:r>
      <w:proofErr w:type="spellEnd"/>
      <w:r w:rsidRPr="00AD0CC1">
        <w:rPr>
          <w:rFonts w:ascii="Times New Roman" w:hAnsi="Times New Roman" w:cs="Times New Roman"/>
          <w:sz w:val="24"/>
          <w:szCs w:val="24"/>
        </w:rPr>
        <w:t xml:space="preserve">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w:t>
      </w:r>
      <w:proofErr w:type="spellStart"/>
      <w:r w:rsidRPr="00AD0CC1">
        <w:rPr>
          <w:rFonts w:ascii="Times New Roman" w:hAnsi="Times New Roman" w:cs="Times New Roman"/>
          <w:sz w:val="24"/>
          <w:szCs w:val="24"/>
        </w:rPr>
        <w:t>Boogert</w:t>
      </w:r>
      <w:proofErr w:type="spellEnd"/>
      <w:r w:rsidRPr="00AD0CC1">
        <w:rPr>
          <w:rFonts w:ascii="Times New Roman" w:hAnsi="Times New Roman" w:cs="Times New Roman"/>
          <w:sz w:val="24"/>
          <w:szCs w:val="24"/>
        </w:rPr>
        <w:t xml:space="preserve">, N., </w:t>
      </w:r>
      <w:proofErr w:type="spellStart"/>
      <w:r w:rsidRPr="00AD0CC1">
        <w:rPr>
          <w:rFonts w:ascii="Times New Roman" w:hAnsi="Times New Roman" w:cs="Times New Roman"/>
          <w:sz w:val="24"/>
          <w:szCs w:val="24"/>
        </w:rPr>
        <w:t>Buskell</w:t>
      </w:r>
      <w:proofErr w:type="spellEnd"/>
      <w:r w:rsidRPr="00AD0CC1">
        <w:rPr>
          <w:rFonts w:ascii="Times New Roman" w:hAnsi="Times New Roman" w:cs="Times New Roman"/>
          <w:sz w:val="24"/>
          <w:szCs w:val="24"/>
        </w:rPr>
        <w:t xml:space="preserve">, A., Cross, F. R., Currie, A., Jelbert, S., Lukas, D., Mares, R., Navarrete, A. F., Shigeno, S., &amp; Montgomery, S. H. (2018). Beyond brain size: 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21"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indt, L. P., </w:t>
      </w:r>
      <w:proofErr w:type="spellStart"/>
      <w:r w:rsidRPr="00AD0CC1">
        <w:rPr>
          <w:rFonts w:ascii="Times New Roman" w:hAnsi="Times New Roman" w:cs="Times New Roman"/>
          <w:sz w:val="24"/>
          <w:szCs w:val="24"/>
        </w:rPr>
        <w:t>Catitti</w:t>
      </w:r>
      <w:proofErr w:type="spellEnd"/>
      <w:r w:rsidRPr="00AD0CC1">
        <w:rPr>
          <w:rFonts w:ascii="Times New Roman" w:hAnsi="Times New Roman" w:cs="Times New Roman"/>
          <w:sz w:val="24"/>
          <w:szCs w:val="24"/>
        </w:rPr>
        <w:t xml:space="preserve">, B., Steiner, F. M., Schlick-Steiner, B. C., </w:t>
      </w:r>
      <w:proofErr w:type="spellStart"/>
      <w:r w:rsidRPr="00AD0CC1">
        <w:rPr>
          <w:rFonts w:ascii="Times New Roman" w:hAnsi="Times New Roman" w:cs="Times New Roman"/>
          <w:sz w:val="24"/>
          <w:szCs w:val="24"/>
        </w:rPr>
        <w:t>Grüebler</w:t>
      </w:r>
      <w:proofErr w:type="spellEnd"/>
      <w:r w:rsidRPr="00AD0CC1">
        <w:rPr>
          <w:rFonts w:ascii="Times New Roman" w:hAnsi="Times New Roman" w:cs="Times New Roman"/>
          <w:sz w:val="24"/>
          <w:szCs w:val="24"/>
        </w:rPr>
        <w:t>, M. U., &amp; Kormann, U. G (2024). Ontogeny of communal roosting behaviour in a long-lived raptor. </w:t>
      </w:r>
      <w:r w:rsidRPr="00AD0CC1">
        <w:rPr>
          <w:rFonts w:ascii="Times New Roman" w:hAnsi="Times New Roman" w:cs="Times New Roman"/>
          <w:i/>
          <w:iCs/>
          <w:sz w:val="24"/>
          <w:szCs w:val="24"/>
        </w:rPr>
        <w:t xml:space="preserve">Carry-Over Effects across Life Stages in Red Kites Milvus </w:t>
      </w:r>
      <w:proofErr w:type="spellStart"/>
      <w:r w:rsidRPr="00AD0CC1">
        <w:rPr>
          <w:rFonts w:ascii="Times New Roman" w:hAnsi="Times New Roman" w:cs="Times New Roman"/>
          <w:i/>
          <w:iCs/>
          <w:sz w:val="24"/>
          <w:szCs w:val="24"/>
        </w:rPr>
        <w:t>milvus</w:t>
      </w:r>
      <w:proofErr w:type="spellEnd"/>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J. B., Rothman, R. S., Hudson, D. R., Balanoff, A. M., Beatty, B., </w:t>
      </w:r>
      <w:proofErr w:type="spellStart"/>
      <w:r w:rsidRPr="00AD0CC1">
        <w:rPr>
          <w:rFonts w:ascii="Times New Roman" w:hAnsi="Times New Roman" w:cs="Times New Roman"/>
          <w:sz w:val="24"/>
          <w:szCs w:val="24"/>
        </w:rPr>
        <w:t>Dechmann</w:t>
      </w:r>
      <w:proofErr w:type="spellEnd"/>
      <w:r w:rsidRPr="00AD0CC1">
        <w:rPr>
          <w:rFonts w:ascii="Times New Roman" w:hAnsi="Times New Roman" w:cs="Times New Roman"/>
          <w:sz w:val="24"/>
          <w:szCs w:val="24"/>
        </w:rPr>
        <w:t xml:space="preserve">, D. K. N., De Vries, D., Dunn, J. C., Fleagle, J. G., Gilbert, C. C., Goswami, A., Iwaniuk, A. N., Jungers, W. L., Kerney, M., </w:t>
      </w:r>
      <w:proofErr w:type="spellStart"/>
      <w:r w:rsidRPr="00AD0CC1">
        <w:rPr>
          <w:rFonts w:ascii="Times New Roman" w:hAnsi="Times New Roman" w:cs="Times New Roman"/>
          <w:sz w:val="24"/>
          <w:szCs w:val="24"/>
        </w:rPr>
        <w:t>Ksepka</w:t>
      </w:r>
      <w:proofErr w:type="spellEnd"/>
      <w:r w:rsidRPr="00AD0CC1">
        <w:rPr>
          <w:rFonts w:ascii="Times New Roman" w:hAnsi="Times New Roman" w:cs="Times New Roman"/>
          <w:sz w:val="24"/>
          <w:szCs w:val="24"/>
        </w:rPr>
        <w:t xml:space="preserve">,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2"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Smeele, S. Q., Conde, D. A., </w:t>
      </w:r>
      <w:proofErr w:type="spellStart"/>
      <w:r w:rsidRPr="00AD0CC1">
        <w:rPr>
          <w:rFonts w:ascii="Times New Roman" w:hAnsi="Times New Roman" w:cs="Times New Roman"/>
          <w:sz w:val="24"/>
          <w:szCs w:val="24"/>
        </w:rPr>
        <w:t>Baudisch</w:t>
      </w:r>
      <w:proofErr w:type="spellEnd"/>
      <w:r w:rsidRPr="00AD0CC1">
        <w:rPr>
          <w:rFonts w:ascii="Times New Roman" w:hAnsi="Times New Roman" w:cs="Times New Roman"/>
          <w:sz w:val="24"/>
          <w:szCs w:val="24"/>
        </w:rPr>
        <w:t xml:space="preserve">, A., Bruslund, S., Iwaniuk, A., </w:t>
      </w:r>
      <w:proofErr w:type="spellStart"/>
      <w:r w:rsidRPr="00AD0CC1">
        <w:rPr>
          <w:rFonts w:ascii="Times New Roman" w:hAnsi="Times New Roman" w:cs="Times New Roman"/>
          <w:sz w:val="24"/>
          <w:szCs w:val="24"/>
        </w:rPr>
        <w:t>Staerk</w:t>
      </w:r>
      <w:proofErr w:type="spellEnd"/>
      <w:r w:rsidRPr="00AD0CC1">
        <w:rPr>
          <w:rFonts w:ascii="Times New Roman" w:hAnsi="Times New Roman" w:cs="Times New Roman"/>
          <w:sz w:val="24"/>
          <w:szCs w:val="24"/>
        </w:rPr>
        <w:t xml:space="preserve">,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eir, A. A., Chappell, J., &amp; </w:t>
      </w:r>
      <w:proofErr w:type="spellStart"/>
      <w:r w:rsidRPr="00AD0CC1">
        <w:rPr>
          <w:rFonts w:ascii="Times New Roman" w:hAnsi="Times New Roman" w:cs="Times New Roman"/>
          <w:sz w:val="24"/>
          <w:szCs w:val="24"/>
        </w:rPr>
        <w:t>Kacelnik</w:t>
      </w:r>
      <w:proofErr w:type="spellEnd"/>
      <w:r w:rsidRPr="00AD0CC1">
        <w:rPr>
          <w:rFonts w:ascii="Times New Roman" w:hAnsi="Times New Roman" w:cs="Times New Roman"/>
          <w:sz w:val="24"/>
          <w:szCs w:val="24"/>
        </w:rPr>
        <w:t>,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proofErr w:type="spellStart"/>
      <w:r w:rsidRPr="00AD0CC1">
        <w:rPr>
          <w:rFonts w:ascii="Times New Roman" w:hAnsi="Times New Roman" w:cs="Times New Roman"/>
          <w:i/>
          <w:iCs/>
          <w:sz w:val="24"/>
          <w:szCs w:val="24"/>
        </w:rPr>
        <w:t>Hilgardia</w:t>
      </w:r>
      <w:proofErr w:type="spellEnd"/>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304BAB" w14:textId="77777777" w:rsidR="00A04226" w:rsidRDefault="00084648" w:rsidP="00A04226">
      <w:pPr>
        <w:pStyle w:val="Bibliography"/>
      </w:pPr>
      <w:r w:rsidRPr="00AD0CC1">
        <w:rPr>
          <w:sz w:val="24"/>
          <w:szCs w:val="24"/>
        </w:rPr>
        <w:fldChar w:fldCharType="begin"/>
      </w:r>
      <w:r w:rsidR="00DF6B32" w:rsidRPr="006656AE">
        <w:rPr>
          <w:sz w:val="24"/>
          <w:szCs w:val="24"/>
          <w:lang w:val="es-ES"/>
        </w:rPr>
        <w:instrText xml:space="preserve"> ADDIN ZOTERO_BIBL {"uncited":[],"omitted":[],"custom":[]} CSL_BIBLIOGRAPHY </w:instrText>
      </w:r>
      <w:r w:rsidRPr="00AD0CC1">
        <w:rPr>
          <w:sz w:val="24"/>
          <w:szCs w:val="24"/>
        </w:rPr>
        <w:fldChar w:fldCharType="separate"/>
      </w:r>
      <w:r w:rsidR="00A04226" w:rsidRPr="00A04226">
        <w:rPr>
          <w:lang w:val="es-ES"/>
        </w:rPr>
        <w:t xml:space="preserve">Aguilera-Alcalá, N., Morales-Reyes, Z., Martín-López, B., </w:t>
      </w:r>
      <w:proofErr w:type="spellStart"/>
      <w:r w:rsidR="00A04226" w:rsidRPr="00A04226">
        <w:rPr>
          <w:lang w:val="es-ES"/>
        </w:rPr>
        <w:t>Moleón</w:t>
      </w:r>
      <w:proofErr w:type="spellEnd"/>
      <w:r w:rsidR="00A04226" w:rsidRPr="00A04226">
        <w:rPr>
          <w:lang w:val="es-ES"/>
        </w:rPr>
        <w:t xml:space="preserve">, M., &amp; Sánchez-Zapata, J. A. (2020). </w:t>
      </w:r>
      <w:r w:rsidR="00A04226">
        <w:t xml:space="preserve">Role of scavengers in providing non-material contributions to people. </w:t>
      </w:r>
      <w:r w:rsidR="00A04226">
        <w:rPr>
          <w:i/>
          <w:iCs/>
        </w:rPr>
        <w:t>Ecological Indicators</w:t>
      </w:r>
      <w:r w:rsidR="00A04226">
        <w:t xml:space="preserve">, </w:t>
      </w:r>
      <w:r w:rsidR="00A04226">
        <w:rPr>
          <w:i/>
          <w:iCs/>
        </w:rPr>
        <w:t>117</w:t>
      </w:r>
      <w:r w:rsidR="00A04226">
        <w:t>, 106643. https://doi.org/10.1016/j.ecolind.2020.106643</w:t>
      </w:r>
    </w:p>
    <w:p w14:paraId="45D3C121" w14:textId="77777777" w:rsidR="00A04226" w:rsidRDefault="00A04226" w:rsidP="00A04226">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67A4D8F1" w14:textId="77777777" w:rsidR="00A04226" w:rsidRDefault="00A04226" w:rsidP="00A04226">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3A237A1B" w14:textId="77777777" w:rsidR="00A04226" w:rsidRDefault="00A04226" w:rsidP="00A04226">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7E102E81" w14:textId="77777777" w:rsidR="00A04226" w:rsidRDefault="00A04226" w:rsidP="00A04226">
      <w:pPr>
        <w:pStyle w:val="Bibliography"/>
      </w:pPr>
      <w:r>
        <w:t xml:space="preserve">Arango, A., Pinto-Ledezma, J., Rojas-Soto, O., Lindsay, A. M., Mendenhall, C. D., &amp; Villalobos, F. (2022). 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4DD4FCC1" w14:textId="77777777" w:rsidR="00A04226" w:rsidRDefault="00A04226" w:rsidP="00A04226">
      <w:pPr>
        <w:pStyle w:val="Bibliography"/>
      </w:pPr>
      <w:r>
        <w:lastRenderedPageBreak/>
        <w:t xml:space="preserve">Ashmole, N. P. (1963). THE REGULATION OF NUMBERS OF TROPICAL OCEANIC BIRDS. </w:t>
      </w:r>
      <w:r>
        <w:rPr>
          <w:i/>
          <w:iCs/>
        </w:rPr>
        <w:t>Ibis</w:t>
      </w:r>
      <w:r>
        <w:t xml:space="preserve">, </w:t>
      </w:r>
      <w:r>
        <w:rPr>
          <w:i/>
          <w:iCs/>
        </w:rPr>
        <w:t>103</w:t>
      </w:r>
      <w:proofErr w:type="gramStart"/>
      <w:r>
        <w:rPr>
          <w:i/>
          <w:iCs/>
        </w:rPr>
        <w:t>b</w:t>
      </w:r>
      <w:r>
        <w:t>(</w:t>
      </w:r>
      <w:proofErr w:type="gramEnd"/>
      <w:r>
        <w:t>3), 458–473. https://doi.org/10.1111/j.1474-919X.1963.tb06766.x</w:t>
      </w:r>
    </w:p>
    <w:p w14:paraId="7EF1558C" w14:textId="77777777" w:rsidR="00A04226" w:rsidRDefault="00A04226" w:rsidP="00A04226">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0B6BC91C" w14:textId="77777777" w:rsidR="00A04226" w:rsidRDefault="00A04226" w:rsidP="00A04226">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410EE45B" w14:textId="77777777" w:rsidR="00A04226" w:rsidRDefault="00A04226" w:rsidP="00A04226">
      <w:pPr>
        <w:pStyle w:val="Bibliography"/>
      </w:pPr>
      <w:r>
        <w:t xml:space="preserve">Barton, P. S., Cunningham, S. A., Lindenmayer, D. B., &amp; Manning, A. D. (2013). The role of carrion in maintaining biodiversity and ecological processes in terrestrial ecosystems. </w:t>
      </w:r>
      <w:proofErr w:type="spellStart"/>
      <w:r>
        <w:rPr>
          <w:i/>
          <w:iCs/>
        </w:rPr>
        <w:t>Oecologia</w:t>
      </w:r>
      <w:proofErr w:type="spellEnd"/>
      <w:r>
        <w:t xml:space="preserve">, </w:t>
      </w:r>
      <w:r>
        <w:rPr>
          <w:i/>
          <w:iCs/>
        </w:rPr>
        <w:t>171</w:t>
      </w:r>
      <w:r>
        <w:t>(4), 761–772. https://doi.org/10.1007/s00442-012-2460-3</w:t>
      </w:r>
    </w:p>
    <w:p w14:paraId="735B3ED6" w14:textId="77777777" w:rsidR="00A04226" w:rsidRDefault="00A04226" w:rsidP="00A04226">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0E869866" w14:textId="77777777" w:rsidR="00A04226" w:rsidRDefault="00A04226" w:rsidP="00A04226">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5C912FE2" w14:textId="77777777" w:rsidR="00A04226" w:rsidRDefault="00A04226" w:rsidP="00A04226">
      <w:pPr>
        <w:pStyle w:val="Bibliography"/>
      </w:pPr>
      <w:proofErr w:type="spellStart"/>
      <w:r>
        <w:t>Béchet</w:t>
      </w:r>
      <w:proofErr w:type="spellEnd"/>
      <w:r>
        <w:t xml:space="preserve">,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48E6DF19" w14:textId="77777777" w:rsidR="00A04226" w:rsidRDefault="00A04226" w:rsidP="00A04226">
      <w:pPr>
        <w:pStyle w:val="Bibliography"/>
      </w:pPr>
      <w:r>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C098E6F" w14:textId="77777777" w:rsidR="00A04226" w:rsidRDefault="00A04226" w:rsidP="00A04226">
      <w:pPr>
        <w:pStyle w:val="Bibliography"/>
      </w:pPr>
      <w:proofErr w:type="spellStart"/>
      <w:r>
        <w:t>Bijleveld</w:t>
      </w:r>
      <w:proofErr w:type="spellEnd"/>
      <w:r>
        <w:t xml:space="preserve">,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75AA15AF" w14:textId="77777777" w:rsidR="00A04226" w:rsidRDefault="00A04226" w:rsidP="00A04226">
      <w:pPr>
        <w:pStyle w:val="Bibliography"/>
      </w:pPr>
      <w:r>
        <w:lastRenderedPageBreak/>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190EC0DB" w14:textId="77777777" w:rsidR="00A04226" w:rsidRDefault="00A04226" w:rsidP="00A04226">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660942C9" w14:textId="77777777" w:rsidR="00A04226" w:rsidRDefault="00A04226" w:rsidP="00A04226">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0C53FFD3" w14:textId="77777777" w:rsidR="00A04226" w:rsidRDefault="00A04226" w:rsidP="00A04226">
      <w:pPr>
        <w:pStyle w:val="Bibliography"/>
      </w:pPr>
      <w:r>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0D89FD39" w14:textId="77777777" w:rsidR="00A04226" w:rsidRDefault="00A04226" w:rsidP="00A04226">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01C436B2" w14:textId="77777777" w:rsidR="00A04226" w:rsidRDefault="00A04226" w:rsidP="00A04226">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5F730CF9" w14:textId="77777777" w:rsidR="00A04226" w:rsidRDefault="00A04226" w:rsidP="00A04226">
      <w:pPr>
        <w:pStyle w:val="Bibliography"/>
      </w:pPr>
      <w:r>
        <w:t xml:space="preserve">Campbell, M. O. (2015). </w:t>
      </w:r>
      <w:r>
        <w:rPr>
          <w:i/>
          <w:iCs/>
        </w:rPr>
        <w:t>Vultures: Their Evolution, Ecology and Conservation</w:t>
      </w:r>
      <w:r>
        <w:t xml:space="preserve"> (0 ed.). CRC Press. https://doi.org/10.1201/b18638</w:t>
      </w:r>
    </w:p>
    <w:p w14:paraId="5BC5A325" w14:textId="77777777" w:rsidR="00A04226" w:rsidRDefault="00A04226" w:rsidP="00A04226">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4810A87E" w14:textId="77777777" w:rsidR="00A04226" w:rsidRDefault="00A04226" w:rsidP="00A04226">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421CD2C0" w14:textId="77777777" w:rsidR="00A04226" w:rsidRDefault="00A04226" w:rsidP="00A04226">
      <w:pPr>
        <w:pStyle w:val="Bibliography"/>
      </w:pPr>
      <w:r>
        <w:lastRenderedPageBreak/>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66CDD595" w14:textId="77777777" w:rsidR="00A04226" w:rsidRDefault="00A04226" w:rsidP="00A04226">
      <w:pPr>
        <w:pStyle w:val="Bibliography"/>
      </w:pPr>
      <w:r>
        <w:t xml:space="preserve">Cortés-Avizanda, A., Jovani, R., </w:t>
      </w:r>
      <w:proofErr w:type="spellStart"/>
      <w:r>
        <w:t>Donázar</w:t>
      </w:r>
      <w:proofErr w:type="spellEnd"/>
      <w:r>
        <w:t xml:space="preserve">, J. A., &amp; Grimm, V. (2014). Bird sky networks: How do avian scavengers use social information to find carrion? </w:t>
      </w:r>
      <w:r>
        <w:rPr>
          <w:i/>
          <w:iCs/>
        </w:rPr>
        <w:t>Ecology</w:t>
      </w:r>
      <w:r>
        <w:t xml:space="preserve">, </w:t>
      </w:r>
      <w:r>
        <w:rPr>
          <w:i/>
          <w:iCs/>
        </w:rPr>
        <w:t>95</w:t>
      </w:r>
      <w:r>
        <w:t>(7), 1799–1808. https://doi.org/10.1890/13-0574.1</w:t>
      </w:r>
    </w:p>
    <w:p w14:paraId="01879A10" w14:textId="77777777" w:rsidR="00A04226" w:rsidRDefault="00A04226" w:rsidP="00A04226">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4A2DFEA0" w14:textId="77777777" w:rsidR="00A04226" w:rsidRDefault="00A04226" w:rsidP="00A04226">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18E1D69" w14:textId="77777777" w:rsidR="00A04226" w:rsidRDefault="00A04226" w:rsidP="00A04226">
      <w:pPr>
        <w:pStyle w:val="Bibliography"/>
      </w:pPr>
      <w:r>
        <w:t xml:space="preserve">Dermody, B. J., Tanner, C. J., &amp; Jackson, A. L. (2011). The Evolutionary Pathway to Obligate Scavenging in Gyps Vultures. </w:t>
      </w:r>
      <w:proofErr w:type="spellStart"/>
      <w:r>
        <w:rPr>
          <w:i/>
          <w:iCs/>
        </w:rPr>
        <w:t>PLoS</w:t>
      </w:r>
      <w:proofErr w:type="spellEnd"/>
      <w:r>
        <w:rPr>
          <w:i/>
          <w:iCs/>
        </w:rPr>
        <w:t xml:space="preserve"> ONE</w:t>
      </w:r>
      <w:r>
        <w:t xml:space="preserve">, </w:t>
      </w:r>
      <w:r>
        <w:rPr>
          <w:i/>
          <w:iCs/>
        </w:rPr>
        <w:t>6</w:t>
      </w:r>
      <w:r>
        <w:t>(9), e24635. https://doi.org/10.1371/journal.pone.0024635</w:t>
      </w:r>
    </w:p>
    <w:p w14:paraId="240B2FEB" w14:textId="77777777" w:rsidR="00A04226" w:rsidRDefault="00A04226" w:rsidP="00A04226">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C3A1DFD" w14:textId="77777777" w:rsidR="00A04226" w:rsidRDefault="00A04226" w:rsidP="00A04226">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3C9D6806" w14:textId="77777777" w:rsidR="00A04226" w:rsidRDefault="00A04226" w:rsidP="00A04226">
      <w:pPr>
        <w:pStyle w:val="Bibliography"/>
      </w:pPr>
      <w:proofErr w:type="spellStart"/>
      <w:r>
        <w:t>Donázar</w:t>
      </w:r>
      <w:proofErr w:type="spellEnd"/>
      <w:r>
        <w:t xml:space="preserve">, J. A., &amp; Feijóo, J. E. (2002). Social Structure of Andean Condor Roosts: Influence of Sex, Age, and Season. </w:t>
      </w:r>
      <w:r>
        <w:rPr>
          <w:i/>
          <w:iCs/>
        </w:rPr>
        <w:t>The Condor</w:t>
      </w:r>
      <w:r>
        <w:t xml:space="preserve">, </w:t>
      </w:r>
      <w:r>
        <w:rPr>
          <w:i/>
          <w:iCs/>
        </w:rPr>
        <w:t>104</w:t>
      </w:r>
      <w:r>
        <w:t>(4), 832–837. https://doi.org/10.1093/condor/104.4.832</w:t>
      </w:r>
    </w:p>
    <w:p w14:paraId="7DAC8458" w14:textId="77777777" w:rsidR="00A04226" w:rsidRDefault="00A04226" w:rsidP="00A04226">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5E5E1FD3" w14:textId="77777777" w:rsidR="00A04226" w:rsidRDefault="00A04226" w:rsidP="00A04226">
      <w:pPr>
        <w:pStyle w:val="Bibliography"/>
      </w:pPr>
      <w:r>
        <w:lastRenderedPageBreak/>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5BF7C53B" w14:textId="77777777" w:rsidR="00A04226" w:rsidRDefault="00A04226" w:rsidP="00A04226">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4B5651A2" w14:textId="77777777" w:rsidR="00A04226" w:rsidRDefault="00A04226" w:rsidP="00A04226">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49868E97" w14:textId="77777777" w:rsidR="00A04226" w:rsidRDefault="00A04226" w:rsidP="00A04226">
      <w:pPr>
        <w:pStyle w:val="Bibliography"/>
      </w:pPr>
      <w:proofErr w:type="spellStart"/>
      <w:r>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4A190F6C" w14:textId="77777777" w:rsidR="00A04226" w:rsidRDefault="00A04226" w:rsidP="00A04226">
      <w:pPr>
        <w:pStyle w:val="Bibliography"/>
      </w:pPr>
      <w:r>
        <w:t xml:space="preserve">Franklin, D. C., Garnett, S. T., Luck, G. W., Gutierrez-Ibanez, C., &amp; Iwaniuk, A. N. (2014). Relative brain size in Australian birds. </w:t>
      </w:r>
      <w:r>
        <w:rPr>
          <w:i/>
          <w:iCs/>
        </w:rPr>
        <w:t>Emu</w:t>
      </w:r>
      <w:r>
        <w:t>. https://doi.org/10.1071/MU13034</w:t>
      </w:r>
    </w:p>
    <w:p w14:paraId="3E717089" w14:textId="77777777" w:rsidR="00A04226" w:rsidRDefault="00A04226" w:rsidP="00A04226">
      <w:pPr>
        <w:pStyle w:val="Bibliography"/>
      </w:pPr>
      <w:r>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20F70A7E" w14:textId="77777777" w:rsidR="00A04226" w:rsidRDefault="00A04226" w:rsidP="00A04226">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405A4BA1" w14:textId="77777777" w:rsidR="00A04226" w:rsidRDefault="00A04226" w:rsidP="00A04226">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631440BE" w14:textId="77777777" w:rsidR="00A04226" w:rsidRDefault="00A04226" w:rsidP="00A04226">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1B04B063" w14:textId="77777777" w:rsidR="00A04226" w:rsidRDefault="00A04226" w:rsidP="00A04226">
      <w:pPr>
        <w:pStyle w:val="Bibliography"/>
      </w:pPr>
      <w:proofErr w:type="spellStart"/>
      <w:r>
        <w:lastRenderedPageBreak/>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1DEF8701" w14:textId="77777777" w:rsidR="00A04226" w:rsidRDefault="00A04226" w:rsidP="00A04226">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091AFE51" w14:textId="77777777" w:rsidR="00A04226" w:rsidRDefault="00A04226" w:rsidP="00A04226">
      <w:pPr>
        <w:pStyle w:val="Bibliography"/>
      </w:pPr>
      <w:r>
        <w:t xml:space="preserve">Haslam, M., Hernandez-Aguilar, A., Ling, V., Carvalho, S., De La Torre, I., DeStefano, A., Du, A., Hardy, B., Harris, J., Marchant, L., Matsuzawa, T., McGrew, W., Mercader, J., Mora, R., Petraglia, M., Roche, H., </w:t>
      </w:r>
      <w:proofErr w:type="spellStart"/>
      <w:r>
        <w:t>Visalberghi</w:t>
      </w:r>
      <w:proofErr w:type="spellEnd"/>
      <w:r>
        <w:t xml:space="preserve">, E., &amp; Warren, R. (2009). Primate archaeology. </w:t>
      </w:r>
      <w:r>
        <w:rPr>
          <w:i/>
          <w:iCs/>
        </w:rPr>
        <w:t>Nature</w:t>
      </w:r>
      <w:r>
        <w:t xml:space="preserve">, </w:t>
      </w:r>
      <w:r>
        <w:rPr>
          <w:i/>
          <w:iCs/>
        </w:rPr>
        <w:t>460</w:t>
      </w:r>
      <w:r>
        <w:t>(7253), 339–344. https://doi.org/10.1038/nature08188</w:t>
      </w:r>
    </w:p>
    <w:p w14:paraId="6B9B31CE" w14:textId="77777777" w:rsidR="00A04226" w:rsidRDefault="00A04226" w:rsidP="00A04226">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3BD29782" w14:textId="77777777" w:rsidR="00A04226" w:rsidRPr="00BA29F4" w:rsidRDefault="00A04226" w:rsidP="00A04226">
      <w:pPr>
        <w:pStyle w:val="Bibliography"/>
        <w:rPr>
          <w:lang w:val="es-ES"/>
          <w:rPrChange w:id="312" w:author="sandra cuadros" w:date="2025-06-21T18:18:00Z" w16du:dateUtc="2025-06-22T01:18:00Z">
            <w:rPr/>
          </w:rPrChange>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proofErr w:type="spellStart"/>
      <w:r w:rsidRPr="00BA29F4">
        <w:rPr>
          <w:i/>
          <w:iCs/>
          <w:lang w:val="es-ES"/>
          <w:rPrChange w:id="313" w:author="sandra cuadros" w:date="2025-06-21T18:18:00Z" w16du:dateUtc="2025-06-22T01:18:00Z">
            <w:rPr>
              <w:i/>
              <w:iCs/>
            </w:rPr>
          </w:rPrChange>
        </w:rPr>
        <w:t>Oecologia</w:t>
      </w:r>
      <w:proofErr w:type="spellEnd"/>
      <w:r w:rsidRPr="00BA29F4">
        <w:rPr>
          <w:lang w:val="es-ES"/>
          <w:rPrChange w:id="314" w:author="sandra cuadros" w:date="2025-06-21T18:18:00Z" w16du:dateUtc="2025-06-22T01:18:00Z">
            <w:rPr/>
          </w:rPrChange>
        </w:rPr>
        <w:t xml:space="preserve">, </w:t>
      </w:r>
      <w:r w:rsidRPr="00BA29F4">
        <w:rPr>
          <w:i/>
          <w:iCs/>
          <w:lang w:val="es-ES"/>
          <w:rPrChange w:id="315" w:author="sandra cuadros" w:date="2025-06-21T18:18:00Z" w16du:dateUtc="2025-06-22T01:18:00Z">
            <w:rPr>
              <w:i/>
              <w:iCs/>
            </w:rPr>
          </w:rPrChange>
        </w:rPr>
        <w:t>192</w:t>
      </w:r>
      <w:r w:rsidRPr="00BA29F4">
        <w:rPr>
          <w:lang w:val="es-ES"/>
          <w:rPrChange w:id="316" w:author="sandra cuadros" w:date="2025-06-21T18:18:00Z" w16du:dateUtc="2025-06-22T01:18:00Z">
            <w:rPr/>
          </w:rPrChange>
        </w:rPr>
        <w:t>(4), 979–988. https://doi.org/10.1007/s00442-020-04634-8</w:t>
      </w:r>
    </w:p>
    <w:p w14:paraId="190B30D1" w14:textId="77777777" w:rsidR="00A04226" w:rsidRDefault="00A04226" w:rsidP="00A04226">
      <w:pPr>
        <w:pStyle w:val="Bibliography"/>
      </w:pPr>
      <w:proofErr w:type="spellStart"/>
      <w:r w:rsidRPr="00BA29F4">
        <w:rPr>
          <w:lang w:val="es-ES"/>
          <w:rPrChange w:id="317" w:author="sandra cuadros" w:date="2025-06-21T18:18:00Z" w16du:dateUtc="2025-06-22T01:18:00Z">
            <w:rPr/>
          </w:rPrChange>
        </w:rPr>
        <w:t>Hertel</w:t>
      </w:r>
      <w:proofErr w:type="spellEnd"/>
      <w:r w:rsidRPr="00BA29F4">
        <w:rPr>
          <w:lang w:val="es-ES"/>
          <w:rPrChange w:id="318" w:author="sandra cuadros" w:date="2025-06-21T18:18:00Z" w16du:dateUtc="2025-06-22T01:18:00Z">
            <w:rPr/>
          </w:rPrChange>
        </w:rPr>
        <w:t xml:space="preserve">, A. G., </w:t>
      </w:r>
      <w:proofErr w:type="spellStart"/>
      <w:r w:rsidRPr="00BA29F4">
        <w:rPr>
          <w:lang w:val="es-ES"/>
          <w:rPrChange w:id="319" w:author="sandra cuadros" w:date="2025-06-21T18:18:00Z" w16du:dateUtc="2025-06-22T01:18:00Z">
            <w:rPr/>
          </w:rPrChange>
        </w:rPr>
        <w:t>Efrat</w:t>
      </w:r>
      <w:proofErr w:type="spellEnd"/>
      <w:r w:rsidRPr="00BA29F4">
        <w:rPr>
          <w:lang w:val="es-ES"/>
          <w:rPrChange w:id="320" w:author="sandra cuadros" w:date="2025-06-21T18:18:00Z" w16du:dateUtc="2025-06-22T01:18:00Z">
            <w:rPr/>
          </w:rPrChange>
        </w:rPr>
        <w:t xml:space="preserve">, R., </w:t>
      </w:r>
      <w:proofErr w:type="spellStart"/>
      <w:r w:rsidRPr="00BA29F4">
        <w:rPr>
          <w:lang w:val="es-ES"/>
          <w:rPrChange w:id="321" w:author="sandra cuadros" w:date="2025-06-21T18:18:00Z" w16du:dateUtc="2025-06-22T01:18:00Z">
            <w:rPr/>
          </w:rPrChange>
        </w:rPr>
        <w:t>Reznikov</w:t>
      </w:r>
      <w:proofErr w:type="spellEnd"/>
      <w:r w:rsidRPr="00BA29F4">
        <w:rPr>
          <w:lang w:val="es-ES"/>
          <w:rPrChange w:id="322" w:author="sandra cuadros" w:date="2025-06-21T18:18:00Z" w16du:dateUtc="2025-06-22T01:18:00Z">
            <w:rPr/>
          </w:rPrChange>
        </w:rPr>
        <w:t xml:space="preserve">,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5D5C8C8E" w14:textId="77777777" w:rsidR="00A04226" w:rsidRDefault="00A04226" w:rsidP="00A04226">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4288FA21" w14:textId="77777777" w:rsidR="00A04226" w:rsidRDefault="00A04226" w:rsidP="00A04226">
      <w:pPr>
        <w:pStyle w:val="Bibliography"/>
      </w:pPr>
      <w:r>
        <w:lastRenderedPageBreak/>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1BF095F6" w14:textId="77777777" w:rsidR="00A04226" w:rsidRDefault="00A04226" w:rsidP="00A04226">
      <w:pPr>
        <w:pStyle w:val="Bibliography"/>
      </w:pPr>
      <w:r>
        <w:t>Jaggard, A. K., Smith, N., Torpy, F. R., &amp; Munro, U. (2015). Rules of the roost: Characteristics of nocturnal communal roosts of rainbow lorikeets (</w:t>
      </w:r>
      <w:proofErr w:type="spellStart"/>
      <w:r>
        <w:t>Trichoglossus</w:t>
      </w:r>
      <w:proofErr w:type="spellEnd"/>
      <w:r>
        <w:t xml:space="preserve"> </w:t>
      </w:r>
      <w:proofErr w:type="spellStart"/>
      <w:r>
        <w:t>haematodus</w:t>
      </w:r>
      <w:proofErr w:type="spellEnd"/>
      <w:r>
        <w:t xml:space="preserve">, Psittacidae) in an urban environment. </w:t>
      </w:r>
      <w:r>
        <w:rPr>
          <w:i/>
          <w:iCs/>
        </w:rPr>
        <w:t>Urban Ecosystems</w:t>
      </w:r>
      <w:r>
        <w:t xml:space="preserve">, </w:t>
      </w:r>
      <w:r>
        <w:rPr>
          <w:i/>
          <w:iCs/>
        </w:rPr>
        <w:t>18</w:t>
      </w:r>
      <w:r>
        <w:t>(2), 489–502. https://doi.org/10.1007/s11252-014-0416-6</w:t>
      </w:r>
    </w:p>
    <w:p w14:paraId="77B5CD43" w14:textId="77777777" w:rsidR="00A04226" w:rsidRDefault="00A04226" w:rsidP="00A04226">
      <w:pPr>
        <w:pStyle w:val="Bibliography"/>
      </w:pPr>
      <w:proofErr w:type="spellStart"/>
      <w:r>
        <w:t>Jetz</w:t>
      </w:r>
      <w:proofErr w:type="spellEnd"/>
      <w:r>
        <w:t xml:space="preserve">, W., Thomas, G. H., Joy, J. B., Hartmann, K., &amp; Mooers, A. O. (2012). The global diversity of birds in space and time. </w:t>
      </w:r>
      <w:r>
        <w:rPr>
          <w:i/>
          <w:iCs/>
        </w:rPr>
        <w:t>Nature</w:t>
      </w:r>
      <w:r>
        <w:t xml:space="preserve">, </w:t>
      </w:r>
      <w:r>
        <w:rPr>
          <w:i/>
          <w:iCs/>
        </w:rPr>
        <w:t>491</w:t>
      </w:r>
      <w:r>
        <w:t>(7424), 444–448. https://doi.org/10.1038/nature11631</w:t>
      </w:r>
    </w:p>
    <w:p w14:paraId="14908DCF" w14:textId="77777777" w:rsidR="00A04226" w:rsidRPr="00BA29F4" w:rsidRDefault="00A04226" w:rsidP="00A04226">
      <w:pPr>
        <w:pStyle w:val="Bibliography"/>
        <w:rPr>
          <w:lang w:val="es-ES"/>
          <w:rPrChange w:id="323" w:author="sandra cuadros" w:date="2025-06-21T18:18:00Z" w16du:dateUtc="2025-06-22T01:18:00Z">
            <w:rPr/>
          </w:rPrChange>
        </w:rPr>
      </w:pPr>
      <w:r w:rsidRPr="00BA29F4">
        <w:rPr>
          <w:lang w:val="es-ES"/>
          <w:rPrChange w:id="324" w:author="sandra cuadros" w:date="2025-06-21T18:18:00Z" w16du:dateUtc="2025-06-22T01:18:00Z">
            <w:rPr/>
          </w:rPrChange>
        </w:rPr>
        <w:t xml:space="preserve">Johnston‐González, R., &amp; Abril, E. (2019). </w:t>
      </w:r>
      <w:r>
        <w:t xml:space="preserve">Predation risk and resource availability explain roost locations of Whimbrel </w:t>
      </w:r>
      <w:r>
        <w:rPr>
          <w:i/>
          <w:iCs/>
        </w:rPr>
        <w:t xml:space="preserve">Numenius </w:t>
      </w:r>
      <w:proofErr w:type="spellStart"/>
      <w:r>
        <w:rPr>
          <w:i/>
          <w:iCs/>
        </w:rPr>
        <w:t>phaeopus</w:t>
      </w:r>
      <w:proofErr w:type="spellEnd"/>
      <w:r>
        <w:t xml:space="preserve"> in a tropical mangrove delta. </w:t>
      </w:r>
      <w:r w:rsidRPr="00BA29F4">
        <w:rPr>
          <w:i/>
          <w:iCs/>
          <w:lang w:val="es-ES"/>
          <w:rPrChange w:id="325" w:author="sandra cuadros" w:date="2025-06-21T18:18:00Z" w16du:dateUtc="2025-06-22T01:18:00Z">
            <w:rPr>
              <w:i/>
              <w:iCs/>
            </w:rPr>
          </w:rPrChange>
        </w:rPr>
        <w:t>Ibis</w:t>
      </w:r>
      <w:r w:rsidRPr="00BA29F4">
        <w:rPr>
          <w:lang w:val="es-ES"/>
          <w:rPrChange w:id="326" w:author="sandra cuadros" w:date="2025-06-21T18:18:00Z" w16du:dateUtc="2025-06-22T01:18:00Z">
            <w:rPr/>
          </w:rPrChange>
        </w:rPr>
        <w:t xml:space="preserve">, </w:t>
      </w:r>
      <w:r w:rsidRPr="00BA29F4">
        <w:rPr>
          <w:i/>
          <w:iCs/>
          <w:lang w:val="es-ES"/>
          <w:rPrChange w:id="327" w:author="sandra cuadros" w:date="2025-06-21T18:18:00Z" w16du:dateUtc="2025-06-22T01:18:00Z">
            <w:rPr>
              <w:i/>
              <w:iCs/>
            </w:rPr>
          </w:rPrChange>
        </w:rPr>
        <w:t>161</w:t>
      </w:r>
      <w:r w:rsidRPr="00BA29F4">
        <w:rPr>
          <w:lang w:val="es-ES"/>
          <w:rPrChange w:id="328" w:author="sandra cuadros" w:date="2025-06-21T18:18:00Z" w16du:dateUtc="2025-06-22T01:18:00Z">
            <w:rPr/>
          </w:rPrChange>
        </w:rPr>
        <w:t>(4), 839–853. https://doi.org/10.1111/ibi.12678</w:t>
      </w:r>
    </w:p>
    <w:p w14:paraId="089D0B74" w14:textId="77777777" w:rsidR="00A04226" w:rsidRDefault="00A04226" w:rsidP="00A04226">
      <w:pPr>
        <w:pStyle w:val="Bibliography"/>
      </w:pPr>
      <w:r w:rsidRPr="00BA29F4">
        <w:rPr>
          <w:lang w:val="es-ES"/>
          <w:rPrChange w:id="329" w:author="sandra cuadros" w:date="2025-06-21T18:18:00Z" w16du:dateUtc="2025-06-22T01:18:00Z">
            <w:rPr/>
          </w:rPrChange>
        </w:rPr>
        <w:t xml:space="preserve">Kano, F., </w:t>
      </w:r>
      <w:proofErr w:type="spellStart"/>
      <w:r w:rsidRPr="00BA29F4">
        <w:rPr>
          <w:lang w:val="es-ES"/>
          <w:rPrChange w:id="330" w:author="sandra cuadros" w:date="2025-06-21T18:18:00Z" w16du:dateUtc="2025-06-22T01:18:00Z">
            <w:rPr/>
          </w:rPrChange>
        </w:rPr>
        <w:t>Sasaki</w:t>
      </w:r>
      <w:proofErr w:type="spellEnd"/>
      <w:r w:rsidRPr="00BA29F4">
        <w:rPr>
          <w:lang w:val="es-ES"/>
          <w:rPrChange w:id="331" w:author="sandra cuadros" w:date="2025-06-21T18:18:00Z" w16du:dateUtc="2025-06-22T01:18:00Z">
            <w:rPr/>
          </w:rPrChange>
        </w:rPr>
        <w:t xml:space="preserve">,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0BCD1F09" w14:textId="77777777" w:rsidR="00A04226" w:rsidRDefault="00A04226" w:rsidP="00A04226">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572C5118" w14:textId="77777777" w:rsidR="00A04226" w:rsidRPr="00BA29F4" w:rsidRDefault="00A04226" w:rsidP="00A04226">
      <w:pPr>
        <w:pStyle w:val="Bibliography"/>
        <w:rPr>
          <w:lang w:val="fr-FR"/>
          <w:rPrChange w:id="332" w:author="sandra cuadros" w:date="2025-06-21T18:18:00Z" w16du:dateUtc="2025-06-22T01:18:00Z">
            <w:rPr/>
          </w:rPrChange>
        </w:rPr>
      </w:pPr>
      <w:r>
        <w:t xml:space="preserve">Kays, R., Crofoot, M. C., </w:t>
      </w:r>
      <w:proofErr w:type="spellStart"/>
      <w:r>
        <w:t>Jetz</w:t>
      </w:r>
      <w:proofErr w:type="spellEnd"/>
      <w:r>
        <w:t xml:space="preserve">, W., &amp; </w:t>
      </w:r>
      <w:proofErr w:type="spellStart"/>
      <w:r>
        <w:t>Wikelski</w:t>
      </w:r>
      <w:proofErr w:type="spellEnd"/>
      <w:r>
        <w:t xml:space="preserve">, M. (2015). Terrestrial animal tracking as an eye on life and planet. </w:t>
      </w:r>
      <w:r w:rsidRPr="00BA29F4">
        <w:rPr>
          <w:i/>
          <w:iCs/>
          <w:lang w:val="fr-FR"/>
          <w:rPrChange w:id="333" w:author="sandra cuadros" w:date="2025-06-21T18:18:00Z" w16du:dateUtc="2025-06-22T01:18:00Z">
            <w:rPr>
              <w:i/>
              <w:iCs/>
            </w:rPr>
          </w:rPrChange>
        </w:rPr>
        <w:t>Science</w:t>
      </w:r>
      <w:r w:rsidRPr="00BA29F4">
        <w:rPr>
          <w:lang w:val="fr-FR"/>
          <w:rPrChange w:id="334" w:author="sandra cuadros" w:date="2025-06-21T18:18:00Z" w16du:dateUtc="2025-06-22T01:18:00Z">
            <w:rPr/>
          </w:rPrChange>
        </w:rPr>
        <w:t xml:space="preserve">, </w:t>
      </w:r>
      <w:r w:rsidRPr="00BA29F4">
        <w:rPr>
          <w:i/>
          <w:iCs/>
          <w:lang w:val="fr-FR"/>
          <w:rPrChange w:id="335" w:author="sandra cuadros" w:date="2025-06-21T18:18:00Z" w16du:dateUtc="2025-06-22T01:18:00Z">
            <w:rPr>
              <w:i/>
              <w:iCs/>
            </w:rPr>
          </w:rPrChange>
        </w:rPr>
        <w:t>348</w:t>
      </w:r>
      <w:r w:rsidRPr="00BA29F4">
        <w:rPr>
          <w:lang w:val="fr-FR"/>
          <w:rPrChange w:id="336" w:author="sandra cuadros" w:date="2025-06-21T18:18:00Z" w16du:dateUtc="2025-06-22T01:18:00Z">
            <w:rPr/>
          </w:rPrChange>
        </w:rPr>
        <w:t>(6240), aaa2478. https://doi.org/10.1126/science.aaa2478</w:t>
      </w:r>
    </w:p>
    <w:p w14:paraId="5A2FE1BB" w14:textId="77777777" w:rsidR="00A04226" w:rsidRDefault="00A04226" w:rsidP="00A04226">
      <w:pPr>
        <w:pStyle w:val="Bibliography"/>
      </w:pPr>
      <w:r w:rsidRPr="00BA29F4">
        <w:rPr>
          <w:lang w:val="fr-FR"/>
          <w:rPrChange w:id="337" w:author="sandra cuadros" w:date="2025-06-21T18:18:00Z" w16du:dateUtc="2025-06-22T01:18:00Z">
            <w:rPr/>
          </w:rPrChange>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79F39EDE" w14:textId="77777777" w:rsidR="00A04226" w:rsidRDefault="00A04226" w:rsidP="00A04226">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1222A5FC" w14:textId="77777777" w:rsidR="00A04226" w:rsidRDefault="00A04226" w:rsidP="00A04226">
      <w:pPr>
        <w:pStyle w:val="Bibliography"/>
      </w:pPr>
      <w:r>
        <w:lastRenderedPageBreak/>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646676C" w14:textId="77777777" w:rsidR="00A04226" w:rsidRDefault="00A04226" w:rsidP="00A04226">
      <w:pPr>
        <w:pStyle w:val="Bibliography"/>
      </w:pPr>
      <w:r>
        <w:t xml:space="preserve">Kunz, T. H. (Ed.). (1982). </w:t>
      </w:r>
      <w:r>
        <w:rPr>
          <w:i/>
          <w:iCs/>
        </w:rPr>
        <w:t>Ecology of Bats</w:t>
      </w:r>
      <w:r>
        <w:t>. Springer US. https://doi.org/10.1007/978-1-4613-3421-7</w:t>
      </w:r>
    </w:p>
    <w:p w14:paraId="65FA80E2" w14:textId="77777777" w:rsidR="00A04226" w:rsidRDefault="00A04226" w:rsidP="00A04226">
      <w:pPr>
        <w:pStyle w:val="Bibliography"/>
      </w:pPr>
      <w:r>
        <w:t xml:space="preserve">Laland, K. N. (2004). Social learning strategies. </w:t>
      </w:r>
      <w:r>
        <w:rPr>
          <w:i/>
          <w:iCs/>
        </w:rPr>
        <w:t>Learning &amp; Behavior</w:t>
      </w:r>
      <w:r>
        <w:t xml:space="preserve">, </w:t>
      </w:r>
      <w:r>
        <w:rPr>
          <w:i/>
          <w:iCs/>
        </w:rPr>
        <w:t>32</w:t>
      </w:r>
      <w:r>
        <w:t>(1), 4–14. https://doi.org/10.3758/BF03196002</w:t>
      </w:r>
    </w:p>
    <w:p w14:paraId="562F5875" w14:textId="77777777" w:rsidR="00A04226" w:rsidRDefault="00A04226" w:rsidP="00A04226">
      <w:pPr>
        <w:pStyle w:val="Bibliography"/>
      </w:pPr>
      <w:r w:rsidRPr="00BA29F4">
        <w:rPr>
          <w:lang w:val="fr-FR"/>
          <w:rPrChange w:id="338" w:author="sandra cuadros" w:date="2025-06-21T18:18:00Z" w16du:dateUtc="2025-06-22T01:18:00Z">
            <w:rPr/>
          </w:rPrChange>
        </w:rPr>
        <w:t xml:space="preserve">Lapointe, F.-J., &amp; </w:t>
      </w:r>
      <w:proofErr w:type="spellStart"/>
      <w:r w:rsidRPr="00BA29F4">
        <w:rPr>
          <w:lang w:val="fr-FR"/>
          <w:rPrChange w:id="339" w:author="sandra cuadros" w:date="2025-06-21T18:18:00Z" w16du:dateUtc="2025-06-22T01:18:00Z">
            <w:rPr/>
          </w:rPrChange>
        </w:rPr>
        <w:t>Cucumel</w:t>
      </w:r>
      <w:proofErr w:type="spellEnd"/>
      <w:r w:rsidRPr="00BA29F4">
        <w:rPr>
          <w:lang w:val="fr-FR"/>
          <w:rPrChange w:id="340" w:author="sandra cuadros" w:date="2025-06-21T18:18:00Z" w16du:dateUtc="2025-06-22T01:18:00Z">
            <w:rPr/>
          </w:rPrChange>
        </w:rPr>
        <w:t xml:space="preserve">,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71617218" w14:textId="77777777" w:rsidR="00A04226" w:rsidRDefault="00A04226" w:rsidP="00A04226">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4262EAA5" w14:textId="77777777" w:rsidR="00A04226" w:rsidRDefault="00A04226" w:rsidP="00A04226">
      <w:pPr>
        <w:pStyle w:val="Bibliography"/>
      </w:pPr>
      <w:r>
        <w:t xml:space="preserve">Lepage, D., Vaidya, G., &amp; Guralnick, R. (2014). </w:t>
      </w:r>
      <w:proofErr w:type="spellStart"/>
      <w:r>
        <w:t>Avibase</w:t>
      </w:r>
      <w:proofErr w:type="spellEnd"/>
      <w:r>
        <w:t xml:space="preserve"> – a database system for managing and organizing taxonomic concepts. </w:t>
      </w:r>
      <w:proofErr w:type="spellStart"/>
      <w:r>
        <w:rPr>
          <w:i/>
          <w:iCs/>
        </w:rPr>
        <w:t>ZooKeys</w:t>
      </w:r>
      <w:proofErr w:type="spellEnd"/>
      <w:r>
        <w:t xml:space="preserve">, </w:t>
      </w:r>
      <w:r>
        <w:rPr>
          <w:i/>
          <w:iCs/>
        </w:rPr>
        <w:t>420</w:t>
      </w:r>
      <w:r>
        <w:t>, 117–135. https://doi.org/10.3897/zookeys.420.7089</w:t>
      </w:r>
    </w:p>
    <w:p w14:paraId="67D09361" w14:textId="77777777" w:rsidR="00A04226" w:rsidRDefault="00A04226" w:rsidP="00A04226">
      <w:pPr>
        <w:pStyle w:val="Bibliography"/>
      </w:pPr>
      <w:r>
        <w:t xml:space="preserve">Lewis, S. E. (1995). Roost Fidelity of Bats: A Review. </w:t>
      </w:r>
      <w:r>
        <w:rPr>
          <w:i/>
          <w:iCs/>
        </w:rPr>
        <w:t>Journal of Mammalogy</w:t>
      </w:r>
      <w:r>
        <w:t xml:space="preserve">, </w:t>
      </w:r>
      <w:r>
        <w:rPr>
          <w:i/>
          <w:iCs/>
        </w:rPr>
        <w:t>76</w:t>
      </w:r>
      <w:r>
        <w:t>(2), 481–496. https://doi.org/10.2307/1382357</w:t>
      </w:r>
    </w:p>
    <w:p w14:paraId="47B2EF77" w14:textId="77777777" w:rsidR="00A04226" w:rsidRDefault="00A04226" w:rsidP="00A04226">
      <w:pPr>
        <w:pStyle w:val="Bibliography"/>
      </w:pPr>
      <w:proofErr w:type="spellStart"/>
      <w:r w:rsidRPr="00BA29F4">
        <w:rPr>
          <w:lang w:val="es-ES"/>
          <w:rPrChange w:id="341" w:author="sandra cuadros" w:date="2025-06-21T18:18:00Z" w16du:dateUtc="2025-06-22T01:18:00Z">
            <w:rPr/>
          </w:rPrChange>
        </w:rPr>
        <w:t>Leyrer</w:t>
      </w:r>
      <w:proofErr w:type="spellEnd"/>
      <w:r w:rsidRPr="00BA29F4">
        <w:rPr>
          <w:lang w:val="es-ES"/>
          <w:rPrChange w:id="342" w:author="sandra cuadros" w:date="2025-06-21T18:18:00Z" w16du:dateUtc="2025-06-22T01:18:00Z">
            <w:rPr/>
          </w:rPrChange>
        </w:rPr>
        <w:t xml:space="preserve">, J., </w:t>
      </w:r>
      <w:proofErr w:type="spellStart"/>
      <w:r w:rsidRPr="00BA29F4">
        <w:rPr>
          <w:lang w:val="es-ES"/>
          <w:rPrChange w:id="343" w:author="sandra cuadros" w:date="2025-06-21T18:18:00Z" w16du:dateUtc="2025-06-22T01:18:00Z">
            <w:rPr/>
          </w:rPrChange>
        </w:rPr>
        <w:t>Spaans</w:t>
      </w:r>
      <w:proofErr w:type="spellEnd"/>
      <w:r w:rsidRPr="00BA29F4">
        <w:rPr>
          <w:lang w:val="es-ES"/>
          <w:rPrChange w:id="344" w:author="sandra cuadros" w:date="2025-06-21T18:18:00Z" w16du:dateUtc="2025-06-22T01:18:00Z">
            <w:rPr/>
          </w:rPrChange>
        </w:rPr>
        <w:t xml:space="preserve">, B., </w:t>
      </w:r>
      <w:proofErr w:type="spellStart"/>
      <w:r w:rsidRPr="00BA29F4">
        <w:rPr>
          <w:lang w:val="es-ES"/>
          <w:rPrChange w:id="345" w:author="sandra cuadros" w:date="2025-06-21T18:18:00Z" w16du:dateUtc="2025-06-22T01:18:00Z">
            <w:rPr/>
          </w:rPrChange>
        </w:rPr>
        <w:t>Camara</w:t>
      </w:r>
      <w:proofErr w:type="spellEnd"/>
      <w:r w:rsidRPr="00BA29F4">
        <w:rPr>
          <w:lang w:val="es-ES"/>
          <w:rPrChange w:id="346" w:author="sandra cuadros" w:date="2025-06-21T18:18:00Z" w16du:dateUtc="2025-06-22T01:18:00Z">
            <w:rPr/>
          </w:rPrChange>
        </w:rPr>
        <w:t xml:space="preserve">, M., &amp; </w:t>
      </w:r>
      <w:proofErr w:type="spellStart"/>
      <w:r w:rsidRPr="00BA29F4">
        <w:rPr>
          <w:lang w:val="es-ES"/>
          <w:rPrChange w:id="347" w:author="sandra cuadros" w:date="2025-06-21T18:18:00Z" w16du:dateUtc="2025-06-22T01:18:00Z">
            <w:rPr/>
          </w:rPrChange>
        </w:rPr>
        <w:t>Piersma</w:t>
      </w:r>
      <w:proofErr w:type="spellEnd"/>
      <w:r w:rsidRPr="00BA29F4">
        <w:rPr>
          <w:lang w:val="es-ES"/>
          <w:rPrChange w:id="348" w:author="sandra cuadros" w:date="2025-06-21T18:18:00Z" w16du:dateUtc="2025-06-22T01:18:00Z">
            <w:rPr/>
          </w:rPrChange>
        </w:rPr>
        <w:t xml:space="preserve">, T. (2006). </w:t>
      </w:r>
      <w:r>
        <w:t xml:space="preserve">Small home ranges and high site fidelity in red knots (Calidris c. Canutus) wintering on the Banc </w:t>
      </w:r>
      <w:proofErr w:type="spellStart"/>
      <w:r>
        <w:t>d’Arguin</w:t>
      </w:r>
      <w:proofErr w:type="spellEnd"/>
      <w:r>
        <w:t xml:space="preserve">, Mauritania. </w:t>
      </w:r>
      <w:r>
        <w:rPr>
          <w:i/>
          <w:iCs/>
        </w:rPr>
        <w:t>Journal of Ornithology</w:t>
      </w:r>
      <w:r>
        <w:t xml:space="preserve">, </w:t>
      </w:r>
      <w:r>
        <w:rPr>
          <w:i/>
          <w:iCs/>
        </w:rPr>
        <w:t>147</w:t>
      </w:r>
      <w:r>
        <w:t>(2), 376–384. https://doi.org/10.1007/s10336-005-0030-8</w:t>
      </w:r>
    </w:p>
    <w:p w14:paraId="36999268" w14:textId="77777777" w:rsidR="00A04226" w:rsidRDefault="00A04226" w:rsidP="00A04226">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3C926205" w14:textId="77777777" w:rsidR="00A04226" w:rsidRDefault="00A04226" w:rsidP="00A04226">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56C7232C" w14:textId="77777777" w:rsidR="00A04226" w:rsidRDefault="00A04226" w:rsidP="00A04226">
      <w:pPr>
        <w:pStyle w:val="Bibliography"/>
      </w:pPr>
      <w:r>
        <w:lastRenderedPageBreak/>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309D2228" w14:textId="77777777" w:rsidR="00A04226" w:rsidRDefault="00A04226" w:rsidP="00A04226">
      <w:pPr>
        <w:pStyle w:val="Bibliography"/>
      </w:pPr>
      <w:r>
        <w:t xml:space="preserve">Luncz, L. V., Wittig, R. M., &amp; Boesch, C. (2015). Primate archaeology reveals cultural transmission in wild chimpanzees </w:t>
      </w:r>
      <w:proofErr w:type="gramStart"/>
      <w:r>
        <w:t xml:space="preserve">( </w:t>
      </w:r>
      <w:r>
        <w:rPr>
          <w:i/>
          <w:iCs/>
        </w:rPr>
        <w:t>Pan</w:t>
      </w:r>
      <w:proofErr w:type="gramEnd"/>
      <w:r>
        <w:rPr>
          <w:i/>
          <w:iCs/>
        </w:rPr>
        <w:t xml:space="preserve"> troglodytes </w:t>
      </w:r>
      <w:proofErr w:type="spellStart"/>
      <w:proofErr w:type="gramStart"/>
      <w:r>
        <w:rPr>
          <w:i/>
          <w:iCs/>
        </w:rPr>
        <w:t>verus</w:t>
      </w:r>
      <w:proofErr w:type="spellEnd"/>
      <w:r>
        <w:t xml:space="preserve"> )</w:t>
      </w:r>
      <w:proofErr w:type="gramEnd"/>
      <w:r>
        <w:t xml:space="preserve">. </w:t>
      </w:r>
      <w:r>
        <w:rPr>
          <w:i/>
          <w:iCs/>
        </w:rPr>
        <w:t>Philosophical Transactions of the Royal Society B: Biological Sciences</w:t>
      </w:r>
      <w:r>
        <w:t xml:space="preserve">, </w:t>
      </w:r>
      <w:r>
        <w:rPr>
          <w:i/>
          <w:iCs/>
        </w:rPr>
        <w:t>370</w:t>
      </w:r>
      <w:r>
        <w:t>(1682), 20140348. https://doi.org/10.1098/rstb.2014.0348</w:t>
      </w:r>
    </w:p>
    <w:p w14:paraId="173423D6" w14:textId="77777777" w:rsidR="00A04226" w:rsidRDefault="00A04226" w:rsidP="00A04226">
      <w:pPr>
        <w:pStyle w:val="Bibliography"/>
      </w:pPr>
      <w:r>
        <w:t xml:space="preserve">Marinero, N. V., </w:t>
      </w:r>
      <w:proofErr w:type="spellStart"/>
      <w:r>
        <w:t>Cailly-Arnulphi</w:t>
      </w:r>
      <w:proofErr w:type="spellEnd"/>
      <w:r>
        <w:t xml:space="preserve">, V. B., </w:t>
      </w:r>
      <w:proofErr w:type="spellStart"/>
      <w:r>
        <w:t>Lambertucci</w:t>
      </w:r>
      <w:proofErr w:type="spellEnd"/>
      <w:r>
        <w:t xml:space="preserve">,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64F9146" w14:textId="77777777" w:rsidR="00A04226" w:rsidRDefault="00A04226" w:rsidP="00A04226">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7584FDAC" w14:textId="77777777" w:rsidR="00A04226" w:rsidRDefault="00A04226" w:rsidP="00A04226">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0A04A81F" w14:textId="77777777" w:rsidR="00A04226" w:rsidRDefault="00A04226" w:rsidP="00A04226">
      <w:pPr>
        <w:pStyle w:val="Bibliography"/>
      </w:pPr>
      <w:r>
        <w:t xml:space="preserve">McClure, C. J. W., </w:t>
      </w:r>
      <w:proofErr w:type="spellStart"/>
      <w:r>
        <w:t>Westrip</w:t>
      </w:r>
      <w:proofErr w:type="spellEnd"/>
      <w:r>
        <w:t xml:space="preserve">, J. R. S., Johnson, J. A., </w:t>
      </w:r>
      <w:proofErr w:type="spellStart"/>
      <w:r>
        <w:t>Schulwitz</w:t>
      </w:r>
      <w:proofErr w:type="spellEnd"/>
      <w:r>
        <w:t xml:space="preserve">, S. E., Virani, M. Z., Davies, R., Symes, A., Wheatley, H., </w:t>
      </w:r>
      <w:proofErr w:type="spellStart"/>
      <w:r>
        <w:t>Thorstrom</w:t>
      </w:r>
      <w:proofErr w:type="spellEnd"/>
      <w:r>
        <w:t xml:space="preserve">, R., Amar, A., </w:t>
      </w:r>
      <w:proofErr w:type="spellStart"/>
      <w:r>
        <w:t>Buij</w:t>
      </w:r>
      <w:proofErr w:type="spellEnd"/>
      <w:r>
        <w:t xml:space="preserve">, R., Jones, V. R., Williams, N. P., </w:t>
      </w:r>
      <w:proofErr w:type="spellStart"/>
      <w:r>
        <w:t>Buechley</w:t>
      </w:r>
      <w:proofErr w:type="spellEnd"/>
      <w:r>
        <w:t xml:space="preserve">,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6FB271D2" w14:textId="77777777" w:rsidR="00A04226" w:rsidRDefault="00A04226" w:rsidP="00A04226">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2BC566D9" w14:textId="77777777" w:rsidR="00A04226" w:rsidRDefault="00A04226" w:rsidP="00A04226">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4F07597D" w14:textId="77777777" w:rsidR="00A04226" w:rsidRDefault="00A04226" w:rsidP="00A04226">
      <w:pPr>
        <w:pStyle w:val="Bibliography"/>
      </w:pPr>
      <w:r>
        <w:lastRenderedPageBreak/>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6800F543" w14:textId="77777777" w:rsidR="00A04226" w:rsidRPr="00BA29F4" w:rsidRDefault="00A04226" w:rsidP="00A04226">
      <w:pPr>
        <w:pStyle w:val="Bibliography"/>
        <w:rPr>
          <w:lang w:val="es-ES"/>
          <w:rPrChange w:id="349" w:author="sandra cuadros" w:date="2025-06-21T18:18:00Z" w16du:dateUtc="2025-06-22T01:18:00Z">
            <w:rPr/>
          </w:rPrChange>
        </w:rPr>
      </w:pPr>
      <w:r>
        <w:t xml:space="preserve">Mock, D. W., Lamey, T. C., &amp; Thompson, D. B. A. (1988). Falsifiability and the Information Centre Hypothesis. </w:t>
      </w:r>
      <w:proofErr w:type="spellStart"/>
      <w:r w:rsidRPr="00BA29F4">
        <w:rPr>
          <w:i/>
          <w:iCs/>
          <w:lang w:val="es-ES"/>
          <w:rPrChange w:id="350" w:author="sandra cuadros" w:date="2025-06-21T18:18:00Z" w16du:dateUtc="2025-06-22T01:18:00Z">
            <w:rPr>
              <w:i/>
              <w:iCs/>
            </w:rPr>
          </w:rPrChange>
        </w:rPr>
        <w:t>Ornis</w:t>
      </w:r>
      <w:proofErr w:type="spellEnd"/>
      <w:r w:rsidRPr="00BA29F4">
        <w:rPr>
          <w:i/>
          <w:iCs/>
          <w:lang w:val="es-ES"/>
          <w:rPrChange w:id="351" w:author="sandra cuadros" w:date="2025-06-21T18:18:00Z" w16du:dateUtc="2025-06-22T01:18:00Z">
            <w:rPr>
              <w:i/>
              <w:iCs/>
            </w:rPr>
          </w:rPrChange>
        </w:rPr>
        <w:t xml:space="preserve"> </w:t>
      </w:r>
      <w:proofErr w:type="spellStart"/>
      <w:r w:rsidRPr="00BA29F4">
        <w:rPr>
          <w:i/>
          <w:iCs/>
          <w:lang w:val="es-ES"/>
          <w:rPrChange w:id="352" w:author="sandra cuadros" w:date="2025-06-21T18:18:00Z" w16du:dateUtc="2025-06-22T01:18:00Z">
            <w:rPr>
              <w:i/>
              <w:iCs/>
            </w:rPr>
          </w:rPrChange>
        </w:rPr>
        <w:t>Scandinavica</w:t>
      </w:r>
      <w:proofErr w:type="spellEnd"/>
      <w:r w:rsidRPr="00BA29F4">
        <w:rPr>
          <w:lang w:val="es-ES"/>
          <w:rPrChange w:id="353" w:author="sandra cuadros" w:date="2025-06-21T18:18:00Z" w16du:dateUtc="2025-06-22T01:18:00Z">
            <w:rPr/>
          </w:rPrChange>
        </w:rPr>
        <w:t xml:space="preserve">, </w:t>
      </w:r>
      <w:r w:rsidRPr="00BA29F4">
        <w:rPr>
          <w:i/>
          <w:iCs/>
          <w:lang w:val="es-ES"/>
          <w:rPrChange w:id="354" w:author="sandra cuadros" w:date="2025-06-21T18:18:00Z" w16du:dateUtc="2025-06-22T01:18:00Z">
            <w:rPr>
              <w:i/>
              <w:iCs/>
            </w:rPr>
          </w:rPrChange>
        </w:rPr>
        <w:t>19</w:t>
      </w:r>
      <w:r w:rsidRPr="00BA29F4">
        <w:rPr>
          <w:lang w:val="es-ES"/>
          <w:rPrChange w:id="355" w:author="sandra cuadros" w:date="2025-06-21T18:18:00Z" w16du:dateUtc="2025-06-22T01:18:00Z">
            <w:rPr/>
          </w:rPrChange>
        </w:rPr>
        <w:t>(3), 231. https://doi.org/10.2307/3676564</w:t>
      </w:r>
    </w:p>
    <w:p w14:paraId="07CDF7EA" w14:textId="77777777" w:rsidR="00A04226" w:rsidRDefault="00A04226" w:rsidP="00A04226">
      <w:pPr>
        <w:pStyle w:val="Bibliography"/>
      </w:pPr>
      <w:proofErr w:type="spellStart"/>
      <w:r w:rsidRPr="00BA29F4">
        <w:rPr>
          <w:lang w:val="es-ES"/>
          <w:rPrChange w:id="356" w:author="sandra cuadros" w:date="2025-06-21T18:18:00Z" w16du:dateUtc="2025-06-22T01:18:00Z">
            <w:rPr/>
          </w:rPrChange>
        </w:rPr>
        <w:t>Moleón</w:t>
      </w:r>
      <w:proofErr w:type="spellEnd"/>
      <w:r w:rsidRPr="00BA29F4">
        <w:rPr>
          <w:lang w:val="es-ES"/>
          <w:rPrChange w:id="357" w:author="sandra cuadros" w:date="2025-06-21T18:18:00Z" w16du:dateUtc="2025-06-22T01:18:00Z">
            <w:rPr/>
          </w:rPrChange>
        </w:rPr>
        <w:t xml:space="preserve">, M., Bautista, J., &amp; Madero, A. (2011). </w:t>
      </w:r>
      <w:r>
        <w:t xml:space="preserve">Communal Roosting in Young Bonelli’s Eagles (A </w:t>
      </w:r>
      <w:r>
        <w:rPr>
          <w:smallCaps/>
        </w:rPr>
        <w:t xml:space="preserve">quila </w:t>
      </w:r>
      <w:proofErr w:type="spellStart"/>
      <w:proofErr w:type="gramStart"/>
      <w:r>
        <w:rPr>
          <w:smallCaps/>
        </w:rPr>
        <w:t>fasciata</w:t>
      </w:r>
      <w:proofErr w:type="spellEnd"/>
      <w:r>
        <w:t xml:space="preserve"> )</w:t>
      </w:r>
      <w:proofErr w:type="gramEnd"/>
      <w:r>
        <w:t xml:space="preserve">. </w:t>
      </w:r>
      <w:r>
        <w:rPr>
          <w:i/>
          <w:iCs/>
        </w:rPr>
        <w:t>Journal of Raptor Research</w:t>
      </w:r>
      <w:r>
        <w:t xml:space="preserve">, </w:t>
      </w:r>
      <w:r>
        <w:rPr>
          <w:i/>
          <w:iCs/>
        </w:rPr>
        <w:t>45</w:t>
      </w:r>
      <w:r>
        <w:t>(4), 353–356. https://doi.org/10.3356/JRR-11-30.1</w:t>
      </w:r>
    </w:p>
    <w:p w14:paraId="03AC870E" w14:textId="77777777" w:rsidR="00A04226" w:rsidRDefault="00A04226" w:rsidP="00A04226">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0CC5DCA9" w14:textId="77777777" w:rsidR="00A04226" w:rsidRDefault="00A04226" w:rsidP="00A04226">
      <w:pPr>
        <w:pStyle w:val="Bibliography"/>
      </w:pPr>
      <w:r>
        <w:t>Moreno-</w:t>
      </w:r>
      <w:proofErr w:type="spellStart"/>
      <w:r>
        <w:t>Opo</w:t>
      </w:r>
      <w:proofErr w:type="spellEnd"/>
      <w:r>
        <w:t xml:space="preserve">, R., </w:t>
      </w:r>
      <w:proofErr w:type="spellStart"/>
      <w:r>
        <w:t>Trujillano</w:t>
      </w:r>
      <w:proofErr w:type="spellEnd"/>
      <w:r>
        <w:t xml:space="preserve">,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1DAEF831" w14:textId="77777777" w:rsidR="00A04226" w:rsidRDefault="00A04226" w:rsidP="00A04226">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5C743D80" w14:textId="77777777" w:rsidR="00A04226" w:rsidRDefault="00A04226" w:rsidP="00A04226">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72683F33" w14:textId="77777777" w:rsidR="00A04226" w:rsidRDefault="00A04226" w:rsidP="00A04226">
      <w:pPr>
        <w:pStyle w:val="Bibliography"/>
      </w:pPr>
      <w:r>
        <w:t xml:space="preserve">Németh, Z., &amp; Moore, F. R. (2014). </w:t>
      </w:r>
      <w:r w:rsidRPr="00BA29F4">
        <w:rPr>
          <w:lang w:val="fr-FR"/>
          <w:rPrChange w:id="358" w:author="sandra cuadros" w:date="2025-06-21T18:18:00Z" w16du:dateUtc="2025-06-22T01:18:00Z">
            <w:rPr/>
          </w:rPrChange>
        </w:rPr>
        <w:t xml:space="preserve">Information acquisition </w:t>
      </w:r>
      <w:proofErr w:type="spellStart"/>
      <w:r w:rsidRPr="00BA29F4">
        <w:rPr>
          <w:lang w:val="fr-FR"/>
          <w:rPrChange w:id="359" w:author="sandra cuadros" w:date="2025-06-21T18:18:00Z" w16du:dateUtc="2025-06-22T01:18:00Z">
            <w:rPr/>
          </w:rPrChange>
        </w:rPr>
        <w:t>during</w:t>
      </w:r>
      <w:proofErr w:type="spellEnd"/>
      <w:r w:rsidRPr="00BA29F4">
        <w:rPr>
          <w:lang w:val="fr-FR"/>
          <w:rPrChange w:id="360" w:author="sandra cuadros" w:date="2025-06-21T18:18:00Z" w16du:dateUtc="2025-06-22T01:18:00Z">
            <w:rPr/>
          </w:rPrChange>
        </w:rPr>
        <w:t xml:space="preserve"> </w:t>
      </w:r>
      <w:proofErr w:type="gramStart"/>
      <w:r w:rsidRPr="00BA29F4">
        <w:rPr>
          <w:lang w:val="fr-FR"/>
          <w:rPrChange w:id="361" w:author="sandra cuadros" w:date="2025-06-21T18:18:00Z" w16du:dateUtc="2025-06-22T01:18:00Z">
            <w:rPr/>
          </w:rPrChange>
        </w:rPr>
        <w:t>migration:</w:t>
      </w:r>
      <w:proofErr w:type="gramEnd"/>
      <w:r w:rsidRPr="00BA29F4">
        <w:rPr>
          <w:lang w:val="fr-FR"/>
          <w:rPrChange w:id="362" w:author="sandra cuadros" w:date="2025-06-21T18:18:00Z" w16du:dateUtc="2025-06-22T01:18:00Z">
            <w:rPr/>
          </w:rPrChange>
        </w:rPr>
        <w:t xml:space="preserve"> A social perspective. </w:t>
      </w:r>
      <w:r>
        <w:rPr>
          <w:i/>
          <w:iCs/>
        </w:rPr>
        <w:t>The Auk</w:t>
      </w:r>
      <w:r>
        <w:t xml:space="preserve">, </w:t>
      </w:r>
      <w:r>
        <w:rPr>
          <w:i/>
          <w:iCs/>
        </w:rPr>
        <w:t>131</w:t>
      </w:r>
      <w:r>
        <w:t>(2), 186–194. https://doi.org/10.1642/AUK-13-195.1</w:t>
      </w:r>
    </w:p>
    <w:p w14:paraId="244D705B" w14:textId="77777777" w:rsidR="00A04226" w:rsidRDefault="00A04226" w:rsidP="00A04226">
      <w:pPr>
        <w:pStyle w:val="Bibliography"/>
      </w:pPr>
      <w:r>
        <w:t xml:space="preserve">Novaes, W. G., &amp; Cintra, R. (2013). Factors influencing the selection of communal roost sites by the Black Vulture Coragyps atratus (Aves: Cathartidae) in an urban area in Central Amazon. </w:t>
      </w:r>
      <w:proofErr w:type="spellStart"/>
      <w:r>
        <w:rPr>
          <w:i/>
          <w:iCs/>
        </w:rPr>
        <w:t>Zoologia</w:t>
      </w:r>
      <w:proofErr w:type="spellEnd"/>
      <w:r>
        <w:rPr>
          <w:i/>
          <w:iCs/>
        </w:rPr>
        <w:t xml:space="preserve"> (Curitiba)</w:t>
      </w:r>
      <w:r>
        <w:t xml:space="preserve">, </w:t>
      </w:r>
      <w:r>
        <w:rPr>
          <w:i/>
          <w:iCs/>
        </w:rPr>
        <w:t>30</w:t>
      </w:r>
      <w:r>
        <w:t>(6), 607–614. https://doi.org/10.1590/S1984-46702013005000014</w:t>
      </w:r>
    </w:p>
    <w:p w14:paraId="49DC0B08" w14:textId="77777777" w:rsidR="00A04226" w:rsidRDefault="00A04226" w:rsidP="00A04226">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99FFFAF" w14:textId="77777777" w:rsidR="00A04226" w:rsidRDefault="00A04226" w:rsidP="00A04226">
      <w:pPr>
        <w:pStyle w:val="Bibliography"/>
      </w:pPr>
      <w:r>
        <w:lastRenderedPageBreak/>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2A20A4E2" w14:textId="77777777" w:rsidR="00A04226" w:rsidRDefault="00A04226" w:rsidP="00A04226">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41623071" w14:textId="77777777" w:rsidR="00A04226" w:rsidRDefault="00A04226" w:rsidP="00A04226">
      <w:pPr>
        <w:pStyle w:val="Bibliography"/>
      </w:pPr>
      <w:proofErr w:type="spellStart"/>
      <w:r>
        <w:t>Ostfeld</w:t>
      </w:r>
      <w:proofErr w:type="spellEnd"/>
      <w:r>
        <w:t xml:space="preserve">, R. S., &amp; </w:t>
      </w:r>
      <w:proofErr w:type="spellStart"/>
      <w:r>
        <w:t>Keesing</w:t>
      </w:r>
      <w:proofErr w:type="spellEnd"/>
      <w:r>
        <w:t xml:space="preserve">,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6EE93DAF" w14:textId="77777777" w:rsidR="00A04226" w:rsidRDefault="00A04226" w:rsidP="00A04226">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04F04C3A" w14:textId="77777777" w:rsidR="00A04226" w:rsidRDefault="00A04226" w:rsidP="00A04226">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11A9050B" w14:textId="77777777" w:rsidR="00A04226" w:rsidRDefault="00A04226" w:rsidP="00A04226">
      <w:pPr>
        <w:pStyle w:val="Bibliography"/>
      </w:pPr>
      <w:r>
        <w:t xml:space="preserve">Peters, R. H. (1983). </w:t>
      </w:r>
      <w:r>
        <w:rPr>
          <w:i/>
          <w:iCs/>
        </w:rPr>
        <w:t>The Ecological Implications of Body Size</w:t>
      </w:r>
      <w:r>
        <w:t xml:space="preserve"> (1st ed.). Cambridge University Press. https://doi.org/10.1017/CBO9780511608551</w:t>
      </w:r>
    </w:p>
    <w:p w14:paraId="1C3344C6" w14:textId="77777777" w:rsidR="00A04226" w:rsidRDefault="00A04226" w:rsidP="00A04226">
      <w:pPr>
        <w:pStyle w:val="Bibliography"/>
      </w:pPr>
      <w:proofErr w:type="spellStart"/>
      <w:r>
        <w:t>Poessel</w:t>
      </w:r>
      <w:proofErr w:type="spellEnd"/>
      <w:r>
        <w:t xml:space="preserve">,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75E2283C" w14:textId="77777777" w:rsidR="00A04226" w:rsidRDefault="00A04226" w:rsidP="00A04226">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002E6A81" w14:textId="77777777" w:rsidR="00A04226" w:rsidRDefault="00A04226" w:rsidP="00A04226">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0FB88F23" w14:textId="77777777" w:rsidR="00A04226" w:rsidRDefault="00A04226" w:rsidP="00A04226">
      <w:pPr>
        <w:pStyle w:val="Bibliography"/>
      </w:pPr>
      <w:r>
        <w:lastRenderedPageBreak/>
        <w:t xml:space="preserve">Revell, L. J. (2012). </w:t>
      </w:r>
      <w:proofErr w:type="spellStart"/>
      <w:r>
        <w:t>phytools</w:t>
      </w:r>
      <w:proofErr w:type="spellEnd"/>
      <w:r>
        <w:t xml:space="preserve">: An R package for phylogenetic comparative biology (and other things). </w:t>
      </w:r>
      <w:r>
        <w:rPr>
          <w:i/>
          <w:iCs/>
        </w:rPr>
        <w:t>Methods in Ecology and Evolution</w:t>
      </w:r>
      <w:r>
        <w:t xml:space="preserve">, </w:t>
      </w:r>
      <w:r>
        <w:rPr>
          <w:i/>
          <w:iCs/>
        </w:rPr>
        <w:t>3</w:t>
      </w:r>
      <w:r>
        <w:t>(2), 217–223. https://doi.org/10.1111/j.2041-210X.2011.00169.x</w:t>
      </w:r>
    </w:p>
    <w:p w14:paraId="3657F501" w14:textId="77777777" w:rsidR="00A04226" w:rsidRDefault="00A04226" w:rsidP="00A04226">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675EED8D" w14:textId="77777777" w:rsidR="00A04226" w:rsidRDefault="00A04226" w:rsidP="00A04226">
      <w:pPr>
        <w:pStyle w:val="Bibliography"/>
      </w:pPr>
      <w:r>
        <w:t xml:space="preserve">Rosa, S., Encarnação, A. L., </w:t>
      </w:r>
      <w:proofErr w:type="spellStart"/>
      <w:r>
        <w:t>Granadeiro</w:t>
      </w:r>
      <w:proofErr w:type="spellEnd"/>
      <w:r>
        <w:t xml:space="preserve">, J. P., &amp; </w:t>
      </w:r>
      <w:proofErr w:type="spellStart"/>
      <w:r>
        <w:t>Palmeirim</w:t>
      </w:r>
      <w:proofErr w:type="spellEnd"/>
      <w:r>
        <w:t xml:space="preserve">, J. M. (2006). High water roost selection by waders: Maximizing feeding opportunities or avoiding predation? </w:t>
      </w:r>
      <w:r>
        <w:rPr>
          <w:i/>
          <w:iCs/>
        </w:rPr>
        <w:t>Ibis</w:t>
      </w:r>
      <w:r>
        <w:t xml:space="preserve">, </w:t>
      </w:r>
      <w:r>
        <w:rPr>
          <w:i/>
          <w:iCs/>
        </w:rPr>
        <w:t>148</w:t>
      </w:r>
      <w:r>
        <w:t>(1), 88–97. https://doi.org/10.1111/j.1474-919X.2006.00497.x</w:t>
      </w:r>
    </w:p>
    <w:p w14:paraId="3FCC237F" w14:textId="77777777" w:rsidR="00A04226" w:rsidRDefault="00A04226" w:rsidP="00A04226">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157AA0D9" w14:textId="77777777" w:rsidR="00A04226" w:rsidRDefault="00A04226" w:rsidP="00A04226">
      <w:pPr>
        <w:pStyle w:val="Bibliography"/>
      </w:pPr>
      <w:r>
        <w:t xml:space="preserve">Santangeli, A., </w:t>
      </w:r>
      <w:proofErr w:type="spellStart"/>
      <w:r>
        <w:t>Arkumarev</w:t>
      </w:r>
      <w:proofErr w:type="spellEnd"/>
      <w:r>
        <w:t xml:space="preserve">, V., Rust, N., &amp; </w:t>
      </w:r>
      <w:proofErr w:type="spellStart"/>
      <w:r>
        <w:t>Girardello</w:t>
      </w:r>
      <w:proofErr w:type="spellEnd"/>
      <w:r>
        <w:t xml:space="preserve">,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1C7952EA" w14:textId="77777777" w:rsidR="00A04226" w:rsidRDefault="00A04226" w:rsidP="00A04226">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756EA9AE" w14:textId="77777777" w:rsidR="00A04226" w:rsidRDefault="00A04226" w:rsidP="00A04226">
      <w:pPr>
        <w:pStyle w:val="Bibliography"/>
      </w:pPr>
      <w:proofErr w:type="spellStart"/>
      <w:r w:rsidRPr="00BA29F4">
        <w:rPr>
          <w:lang w:val="fr-FR"/>
          <w:rPrChange w:id="363" w:author="sandra cuadros" w:date="2025-06-21T18:18:00Z" w16du:dateUtc="2025-06-22T01:18:00Z">
            <w:rPr/>
          </w:rPrChange>
        </w:rPr>
        <w:t>Savolainen</w:t>
      </w:r>
      <w:proofErr w:type="spellEnd"/>
      <w:r w:rsidRPr="00BA29F4">
        <w:rPr>
          <w:lang w:val="fr-FR"/>
          <w:rPrChange w:id="364" w:author="sandra cuadros" w:date="2025-06-21T18:18:00Z" w16du:dateUtc="2025-06-22T01:18:00Z">
            <w:rPr/>
          </w:rPrChange>
        </w:rPr>
        <w:t xml:space="preserve">, R., </w:t>
      </w:r>
      <w:proofErr w:type="spellStart"/>
      <w:r w:rsidRPr="00BA29F4">
        <w:rPr>
          <w:lang w:val="fr-FR"/>
          <w:rPrChange w:id="365" w:author="sandra cuadros" w:date="2025-06-21T18:18:00Z" w16du:dateUtc="2025-06-22T01:18:00Z">
            <w:rPr/>
          </w:rPrChange>
        </w:rPr>
        <w:t>Vepsäläinen</w:t>
      </w:r>
      <w:proofErr w:type="spellEnd"/>
      <w:r w:rsidRPr="00BA29F4">
        <w:rPr>
          <w:lang w:val="fr-FR"/>
          <w:rPrChange w:id="366" w:author="sandra cuadros" w:date="2025-06-21T18:18:00Z" w16du:dateUtc="2025-06-22T01:18:00Z">
            <w:rPr/>
          </w:rPrChange>
        </w:rPr>
        <w:t xml:space="preserve">, K., &amp; </w:t>
      </w:r>
      <w:proofErr w:type="spellStart"/>
      <w:r w:rsidRPr="00BA29F4">
        <w:rPr>
          <w:lang w:val="fr-FR"/>
          <w:rPrChange w:id="367" w:author="sandra cuadros" w:date="2025-06-21T18:18:00Z" w16du:dateUtc="2025-06-22T01:18:00Z">
            <w:rPr/>
          </w:rPrChange>
        </w:rPr>
        <w:t>Vepsalainen</w:t>
      </w:r>
      <w:proofErr w:type="spellEnd"/>
      <w:r w:rsidRPr="00BA29F4">
        <w:rPr>
          <w:lang w:val="fr-FR"/>
          <w:rPrChange w:id="368" w:author="sandra cuadros" w:date="2025-06-21T18:18:00Z" w16du:dateUtc="2025-06-22T01:18:00Z">
            <w:rPr/>
          </w:rPrChange>
        </w:rPr>
        <w:t xml:space="preserve">,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31706DC6" w14:textId="77777777" w:rsidR="00A04226" w:rsidRDefault="00A04226" w:rsidP="00A04226">
      <w:pPr>
        <w:pStyle w:val="Bibliography"/>
      </w:pPr>
      <w:r>
        <w:t xml:space="preserve">Scacco, M., Flack, A., Duriez, O., </w:t>
      </w:r>
      <w:proofErr w:type="spellStart"/>
      <w:r>
        <w:t>Wikelski</w:t>
      </w:r>
      <w:proofErr w:type="spellEnd"/>
      <w:r>
        <w:t xml:space="preserve">,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41301E9E" w14:textId="77777777" w:rsidR="00A04226" w:rsidRDefault="00A04226" w:rsidP="00A04226">
      <w:pPr>
        <w:pStyle w:val="Bibliography"/>
      </w:pPr>
      <w:r>
        <w:lastRenderedPageBreak/>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E137D7F" w14:textId="77777777" w:rsidR="00A04226" w:rsidRDefault="00A04226" w:rsidP="00A04226">
      <w:pPr>
        <w:pStyle w:val="Bibliography"/>
      </w:pPr>
      <w:r>
        <w:t xml:space="preserve">Seixas, G. H. F., &amp; Mourão, G. (2018). Communal roosts of the Blue-fronted Amazons (Amazona </w:t>
      </w:r>
      <w:proofErr w:type="spellStart"/>
      <w:r>
        <w:t>aestiva</w:t>
      </w:r>
      <w:proofErr w:type="spellEnd"/>
      <w:r>
        <w:t xml:space="preserve">) in a large tropical wetland: Are they of different types? </w:t>
      </w:r>
      <w:r>
        <w:rPr>
          <w:i/>
          <w:iCs/>
        </w:rPr>
        <w:t>PLOS ONE</w:t>
      </w:r>
      <w:r>
        <w:t xml:space="preserve">, </w:t>
      </w:r>
      <w:r>
        <w:rPr>
          <w:i/>
          <w:iCs/>
        </w:rPr>
        <w:t>13</w:t>
      </w:r>
      <w:r>
        <w:t>(10), e0204824. https://doi.org/10.1371/journal.pone.0204824</w:t>
      </w:r>
    </w:p>
    <w:p w14:paraId="7CC252C4" w14:textId="77777777" w:rsidR="00A04226" w:rsidRDefault="00A04226" w:rsidP="00A04226">
      <w:pPr>
        <w:pStyle w:val="Bibliography"/>
      </w:pPr>
      <w:r>
        <w:t xml:space="preserve">Sheard, C., Neate-Clegg, M. H. C., Alioravainen, N., Jones, S. E. I., Vincent, C., MacGregor, H. E. A., Bregman, T. P., </w:t>
      </w:r>
      <w:proofErr w:type="spellStart"/>
      <w:r>
        <w:t>Claramunt</w:t>
      </w:r>
      <w:proofErr w:type="spellEnd"/>
      <w:r>
        <w:t xml:space="preserve">,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5EE1D1E" w14:textId="77777777" w:rsidR="00A04226" w:rsidRDefault="00A04226" w:rsidP="00A04226">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5ADFE1BC" w14:textId="77777777" w:rsidR="00A04226" w:rsidRDefault="00A04226" w:rsidP="00A04226">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9E3E155" w14:textId="77777777" w:rsidR="00A04226" w:rsidRDefault="00A04226" w:rsidP="00A04226">
      <w:pPr>
        <w:pStyle w:val="Bibliography"/>
      </w:pPr>
      <w:proofErr w:type="spellStart"/>
      <w:r>
        <w:t>Thiebault</w:t>
      </w:r>
      <w:proofErr w:type="spellEnd"/>
      <w:r>
        <w:t xml:space="preserve">,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16485345" w14:textId="77777777" w:rsidR="00A04226" w:rsidRDefault="00A04226" w:rsidP="00A04226">
      <w:pPr>
        <w:pStyle w:val="Bibliography"/>
      </w:pPr>
      <w:proofErr w:type="spellStart"/>
      <w:r>
        <w:t>Thiebault</w:t>
      </w:r>
      <w:proofErr w:type="spellEnd"/>
      <w:r>
        <w:t xml:space="preserve">,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6FAF4C4A" w14:textId="77777777" w:rsidR="00A04226" w:rsidRPr="00BA29F4" w:rsidRDefault="00A04226" w:rsidP="00A04226">
      <w:pPr>
        <w:pStyle w:val="Bibliography"/>
        <w:rPr>
          <w:lang w:val="es-ES"/>
          <w:rPrChange w:id="369" w:author="sandra cuadros" w:date="2025-06-21T18:18:00Z" w16du:dateUtc="2025-06-22T01:18:00Z">
            <w:rPr/>
          </w:rPrChange>
        </w:rPr>
      </w:pPr>
      <w:r>
        <w:lastRenderedPageBreak/>
        <w:t xml:space="preserve">Twining, C. W., Brenna, J. T., Lawrence, P., Winkler, D. W., Flecker, A. S., &amp; Hairston, N. G. (2019). Aquatic and terrestrial resources are not nutritionally reciprocal for consumers. </w:t>
      </w:r>
      <w:proofErr w:type="spellStart"/>
      <w:r w:rsidRPr="00BA29F4">
        <w:rPr>
          <w:i/>
          <w:iCs/>
          <w:lang w:val="es-ES"/>
          <w:rPrChange w:id="370" w:author="sandra cuadros" w:date="2025-06-21T18:18:00Z" w16du:dateUtc="2025-06-22T01:18:00Z">
            <w:rPr>
              <w:i/>
              <w:iCs/>
            </w:rPr>
          </w:rPrChange>
        </w:rPr>
        <w:t>Functional</w:t>
      </w:r>
      <w:proofErr w:type="spellEnd"/>
      <w:r w:rsidRPr="00BA29F4">
        <w:rPr>
          <w:i/>
          <w:iCs/>
          <w:lang w:val="es-ES"/>
          <w:rPrChange w:id="371" w:author="sandra cuadros" w:date="2025-06-21T18:18:00Z" w16du:dateUtc="2025-06-22T01:18:00Z">
            <w:rPr>
              <w:i/>
              <w:iCs/>
            </w:rPr>
          </w:rPrChange>
        </w:rPr>
        <w:t xml:space="preserve"> </w:t>
      </w:r>
      <w:proofErr w:type="spellStart"/>
      <w:r w:rsidRPr="00BA29F4">
        <w:rPr>
          <w:i/>
          <w:iCs/>
          <w:lang w:val="es-ES"/>
          <w:rPrChange w:id="372" w:author="sandra cuadros" w:date="2025-06-21T18:18:00Z" w16du:dateUtc="2025-06-22T01:18:00Z">
            <w:rPr>
              <w:i/>
              <w:iCs/>
            </w:rPr>
          </w:rPrChange>
        </w:rPr>
        <w:t>Ecology</w:t>
      </w:r>
      <w:proofErr w:type="spellEnd"/>
      <w:r w:rsidRPr="00BA29F4">
        <w:rPr>
          <w:lang w:val="es-ES"/>
          <w:rPrChange w:id="373" w:author="sandra cuadros" w:date="2025-06-21T18:18:00Z" w16du:dateUtc="2025-06-22T01:18:00Z">
            <w:rPr/>
          </w:rPrChange>
        </w:rPr>
        <w:t xml:space="preserve">, </w:t>
      </w:r>
      <w:r w:rsidRPr="00BA29F4">
        <w:rPr>
          <w:i/>
          <w:iCs/>
          <w:lang w:val="es-ES"/>
          <w:rPrChange w:id="374" w:author="sandra cuadros" w:date="2025-06-21T18:18:00Z" w16du:dateUtc="2025-06-22T01:18:00Z">
            <w:rPr>
              <w:i/>
              <w:iCs/>
            </w:rPr>
          </w:rPrChange>
        </w:rPr>
        <w:t>33</w:t>
      </w:r>
      <w:r w:rsidRPr="00BA29F4">
        <w:rPr>
          <w:lang w:val="es-ES"/>
          <w:rPrChange w:id="375" w:author="sandra cuadros" w:date="2025-06-21T18:18:00Z" w16du:dateUtc="2025-06-22T01:18:00Z">
            <w:rPr/>
          </w:rPrChange>
        </w:rPr>
        <w:t>(10), 2042–2052. https://doi.org/10.1111/1365-2435.13401</w:t>
      </w:r>
    </w:p>
    <w:p w14:paraId="330EA500" w14:textId="77777777" w:rsidR="00A04226" w:rsidRDefault="00A04226" w:rsidP="00A04226">
      <w:pPr>
        <w:pStyle w:val="Bibliography"/>
      </w:pPr>
      <w:r w:rsidRPr="00BA29F4">
        <w:rPr>
          <w:lang w:val="es-ES"/>
          <w:rPrChange w:id="376" w:author="sandra cuadros" w:date="2025-06-21T18:18:00Z" w16du:dateUtc="2025-06-22T01:18:00Z">
            <w:rPr/>
          </w:rPrChange>
        </w:rPr>
        <w:t xml:space="preserve">Van </w:t>
      </w:r>
      <w:proofErr w:type="spellStart"/>
      <w:r w:rsidRPr="00BA29F4">
        <w:rPr>
          <w:lang w:val="es-ES"/>
          <w:rPrChange w:id="377" w:author="sandra cuadros" w:date="2025-06-21T18:18:00Z" w16du:dateUtc="2025-06-22T01:18:00Z">
            <w:rPr/>
          </w:rPrChange>
        </w:rPr>
        <w:t>Overveld</w:t>
      </w:r>
      <w:proofErr w:type="spellEnd"/>
      <w:r w:rsidRPr="00BA29F4">
        <w:rPr>
          <w:lang w:val="es-ES"/>
          <w:rPrChange w:id="378" w:author="sandra cuadros" w:date="2025-06-21T18:18:00Z" w16du:dateUtc="2025-06-22T01:18:00Z">
            <w:rPr/>
          </w:rPrChange>
        </w:rPr>
        <w:t xml:space="preserve">, T., Blanco, G., </w:t>
      </w:r>
      <w:proofErr w:type="spellStart"/>
      <w:r w:rsidRPr="00BA29F4">
        <w:rPr>
          <w:lang w:val="es-ES"/>
          <w:rPrChange w:id="379" w:author="sandra cuadros" w:date="2025-06-21T18:18:00Z" w16du:dateUtc="2025-06-22T01:18:00Z">
            <w:rPr/>
          </w:rPrChange>
        </w:rPr>
        <w:t>Moleón</w:t>
      </w:r>
      <w:proofErr w:type="spellEnd"/>
      <w:r w:rsidRPr="00BA29F4">
        <w:rPr>
          <w:lang w:val="es-ES"/>
          <w:rPrChange w:id="380" w:author="sandra cuadros" w:date="2025-06-21T18:18:00Z" w16du:dateUtc="2025-06-22T01:18:00Z">
            <w:rPr/>
          </w:rPrChange>
        </w:rPr>
        <w:t xml:space="preserve">, M., Margalida, A., Sánchez-Zapata, J. A., De La Riva, M., &amp; </w:t>
      </w:r>
      <w:proofErr w:type="spellStart"/>
      <w:r w:rsidRPr="00BA29F4">
        <w:rPr>
          <w:lang w:val="es-ES"/>
          <w:rPrChange w:id="381" w:author="sandra cuadros" w:date="2025-06-21T18:18:00Z" w16du:dateUtc="2025-06-22T01:18:00Z">
            <w:rPr/>
          </w:rPrChange>
        </w:rPr>
        <w:t>Donázar</w:t>
      </w:r>
      <w:proofErr w:type="spellEnd"/>
      <w:r w:rsidRPr="00BA29F4">
        <w:rPr>
          <w:lang w:val="es-ES"/>
          <w:rPrChange w:id="382" w:author="sandra cuadros" w:date="2025-06-21T18:18:00Z" w16du:dateUtc="2025-06-22T01:18:00Z">
            <w:rPr/>
          </w:rPrChange>
        </w:rPr>
        <w:t xml:space="preserve">, J. A. (2020). </w:t>
      </w:r>
      <w:r>
        <w:t xml:space="preserve">Integrating vulture social behavior into conservation practice. </w:t>
      </w:r>
      <w:r>
        <w:rPr>
          <w:i/>
          <w:iCs/>
        </w:rPr>
        <w:t>The Condor</w:t>
      </w:r>
      <w:r>
        <w:t xml:space="preserve">, </w:t>
      </w:r>
      <w:r>
        <w:rPr>
          <w:i/>
          <w:iCs/>
        </w:rPr>
        <w:t>122</w:t>
      </w:r>
      <w:r>
        <w:t>(4), duaa035. https://doi.org/10.1093/condor/duaa035</w:t>
      </w:r>
    </w:p>
    <w:p w14:paraId="53DCBD0D" w14:textId="77777777" w:rsidR="00A04226" w:rsidRDefault="00A04226" w:rsidP="00A04226">
      <w:pPr>
        <w:pStyle w:val="Bibliography"/>
      </w:pPr>
      <w:r w:rsidRPr="00BA29F4">
        <w:rPr>
          <w:lang w:val="es-ES"/>
          <w:rPrChange w:id="383" w:author="sandra cuadros" w:date="2025-06-21T18:18:00Z" w16du:dateUtc="2025-06-22T01:18:00Z">
            <w:rPr/>
          </w:rPrChange>
        </w:rPr>
        <w:t xml:space="preserve">Van </w:t>
      </w:r>
      <w:proofErr w:type="spellStart"/>
      <w:r w:rsidRPr="00BA29F4">
        <w:rPr>
          <w:lang w:val="es-ES"/>
          <w:rPrChange w:id="384" w:author="sandra cuadros" w:date="2025-06-21T18:18:00Z" w16du:dateUtc="2025-06-22T01:18:00Z">
            <w:rPr/>
          </w:rPrChange>
        </w:rPr>
        <w:t>Overveld</w:t>
      </w:r>
      <w:proofErr w:type="spellEnd"/>
      <w:r w:rsidRPr="00BA29F4">
        <w:rPr>
          <w:lang w:val="es-ES"/>
          <w:rPrChange w:id="385" w:author="sandra cuadros" w:date="2025-06-21T18:18:00Z" w16du:dateUtc="2025-06-22T01:18:00Z">
            <w:rPr/>
          </w:rPrChange>
        </w:rPr>
        <w:t xml:space="preserve">, T., Gangoso, L., García-Alfonso, M., </w:t>
      </w:r>
      <w:proofErr w:type="spellStart"/>
      <w:r w:rsidRPr="00BA29F4">
        <w:rPr>
          <w:lang w:val="es-ES"/>
          <w:rPrChange w:id="386" w:author="sandra cuadros" w:date="2025-06-21T18:18:00Z" w16du:dateUtc="2025-06-22T01:18:00Z">
            <w:rPr/>
          </w:rPrChange>
        </w:rPr>
        <w:t>Bouten</w:t>
      </w:r>
      <w:proofErr w:type="spellEnd"/>
      <w:r w:rsidRPr="00BA29F4">
        <w:rPr>
          <w:lang w:val="es-ES"/>
          <w:rPrChange w:id="387" w:author="sandra cuadros" w:date="2025-06-21T18:18:00Z" w16du:dateUtc="2025-06-22T01:18:00Z">
            <w:rPr/>
          </w:rPrChange>
        </w:rPr>
        <w:t xml:space="preserve">, W., De La Riva, M., &amp; </w:t>
      </w:r>
      <w:proofErr w:type="spellStart"/>
      <w:r w:rsidRPr="00BA29F4">
        <w:rPr>
          <w:lang w:val="es-ES"/>
          <w:rPrChange w:id="388" w:author="sandra cuadros" w:date="2025-06-21T18:18:00Z" w16du:dateUtc="2025-06-22T01:18:00Z">
            <w:rPr/>
          </w:rPrChange>
        </w:rPr>
        <w:t>Donázar</w:t>
      </w:r>
      <w:proofErr w:type="spellEnd"/>
      <w:r w:rsidRPr="00BA29F4">
        <w:rPr>
          <w:lang w:val="es-ES"/>
          <w:rPrChange w:id="389" w:author="sandra cuadros" w:date="2025-06-21T18:18:00Z" w16du:dateUtc="2025-06-22T01:18:00Z">
            <w:rPr/>
          </w:rPrChange>
        </w:rPr>
        <w:t xml:space="preserve">,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564D8392" w14:textId="77777777" w:rsidR="00A04226" w:rsidRDefault="00A04226" w:rsidP="00A04226">
      <w:pPr>
        <w:pStyle w:val="Bibliography"/>
      </w:pPr>
      <w:r>
        <w:t xml:space="preserve">Van Overveld, T., Sol, D., Blanco, G., Margalida, A., De La Riva, M., &amp; </w:t>
      </w:r>
      <w:proofErr w:type="spellStart"/>
      <w:r>
        <w:t>Donázar</w:t>
      </w:r>
      <w:proofErr w:type="spellEnd"/>
      <w:r>
        <w:t xml:space="preserve">, J. A. (2022). Vultures as an overlooked model in cognitive ecology. </w:t>
      </w:r>
      <w:r>
        <w:rPr>
          <w:i/>
          <w:iCs/>
        </w:rPr>
        <w:t>Animal Cognition</w:t>
      </w:r>
      <w:r>
        <w:t xml:space="preserve">, </w:t>
      </w:r>
      <w:r>
        <w:rPr>
          <w:i/>
          <w:iCs/>
        </w:rPr>
        <w:t>25</w:t>
      </w:r>
      <w:r>
        <w:t>(3), 495–507. https://doi.org/10.1007/s10071-021-01585-2</w:t>
      </w:r>
    </w:p>
    <w:p w14:paraId="76BD6ECC" w14:textId="77777777" w:rsidR="00A04226" w:rsidRDefault="00A04226" w:rsidP="00A04226">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5C50847D" w14:textId="77777777" w:rsidR="00A04226" w:rsidRDefault="00A04226" w:rsidP="00A04226">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17F79D55" w14:textId="77777777" w:rsidR="00A04226" w:rsidRDefault="00A04226" w:rsidP="00A04226">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115B8B44" w14:textId="77777777" w:rsidR="00A04226" w:rsidRDefault="00A04226" w:rsidP="00A04226">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7FFA6AD1" w14:textId="77777777" w:rsidR="00A04226" w:rsidRPr="00BA29F4" w:rsidRDefault="00A04226" w:rsidP="00A04226">
      <w:pPr>
        <w:pStyle w:val="Bibliography"/>
        <w:rPr>
          <w:lang w:val="es-ES"/>
          <w:rPrChange w:id="390" w:author="sandra cuadros" w:date="2025-06-21T18:18:00Z" w16du:dateUtc="2025-06-22T01:18:00Z">
            <w:rPr/>
          </w:rPrChange>
        </w:rPr>
      </w:pPr>
      <w:r>
        <w:lastRenderedPageBreak/>
        <w:t xml:space="preserve">Weimerskirch, H., Bertrand, S., Silva, J., Marques, J. C., &amp; Goya, E. (2010). Use of Social Information in Seabirds: Compass Rafts Indicate the Heading of Food Patches. </w:t>
      </w:r>
      <w:proofErr w:type="spellStart"/>
      <w:r w:rsidRPr="00BA29F4">
        <w:rPr>
          <w:i/>
          <w:iCs/>
          <w:lang w:val="es-ES"/>
          <w:rPrChange w:id="391" w:author="sandra cuadros" w:date="2025-06-21T18:18:00Z" w16du:dateUtc="2025-06-22T01:18:00Z">
            <w:rPr>
              <w:i/>
              <w:iCs/>
            </w:rPr>
          </w:rPrChange>
        </w:rPr>
        <w:t>PLoS</w:t>
      </w:r>
      <w:proofErr w:type="spellEnd"/>
      <w:r w:rsidRPr="00BA29F4">
        <w:rPr>
          <w:i/>
          <w:iCs/>
          <w:lang w:val="es-ES"/>
          <w:rPrChange w:id="392" w:author="sandra cuadros" w:date="2025-06-21T18:18:00Z" w16du:dateUtc="2025-06-22T01:18:00Z">
            <w:rPr>
              <w:i/>
              <w:iCs/>
            </w:rPr>
          </w:rPrChange>
        </w:rPr>
        <w:t xml:space="preserve"> ONE</w:t>
      </w:r>
      <w:r w:rsidRPr="00BA29F4">
        <w:rPr>
          <w:lang w:val="es-ES"/>
          <w:rPrChange w:id="393" w:author="sandra cuadros" w:date="2025-06-21T18:18:00Z" w16du:dateUtc="2025-06-22T01:18:00Z">
            <w:rPr/>
          </w:rPrChange>
        </w:rPr>
        <w:t xml:space="preserve">, </w:t>
      </w:r>
      <w:r w:rsidRPr="00BA29F4">
        <w:rPr>
          <w:i/>
          <w:iCs/>
          <w:lang w:val="es-ES"/>
          <w:rPrChange w:id="394" w:author="sandra cuadros" w:date="2025-06-21T18:18:00Z" w16du:dateUtc="2025-06-22T01:18:00Z">
            <w:rPr>
              <w:i/>
              <w:iCs/>
            </w:rPr>
          </w:rPrChange>
        </w:rPr>
        <w:t>5</w:t>
      </w:r>
      <w:r w:rsidRPr="00BA29F4">
        <w:rPr>
          <w:lang w:val="es-ES"/>
          <w:rPrChange w:id="395" w:author="sandra cuadros" w:date="2025-06-21T18:18:00Z" w16du:dateUtc="2025-06-22T01:18:00Z">
            <w:rPr/>
          </w:rPrChange>
        </w:rPr>
        <w:t>(3), e9928. https://doi.org/10.1371/journal.pone.0009928</w:t>
      </w:r>
    </w:p>
    <w:p w14:paraId="44E0E031" w14:textId="77777777" w:rsidR="00A04226" w:rsidRDefault="00A04226" w:rsidP="00A04226">
      <w:pPr>
        <w:pStyle w:val="Bibliography"/>
      </w:pPr>
      <w:r w:rsidRPr="00BA29F4">
        <w:rPr>
          <w:lang w:val="es-ES"/>
          <w:rPrChange w:id="396" w:author="sandra cuadros" w:date="2025-06-21T18:18:00Z" w16du:dateUtc="2025-06-22T01:18:00Z">
            <w:rPr/>
          </w:rPrChange>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020592D8" w14:textId="77777777" w:rsidR="00A04226" w:rsidRDefault="00A04226" w:rsidP="00A04226">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2ADF102F" w14:textId="77777777" w:rsidR="00A04226" w:rsidRDefault="00A04226" w:rsidP="00A04226">
      <w:pPr>
        <w:pStyle w:val="Bibliography"/>
      </w:pPr>
      <w:r>
        <w:t xml:space="preserve">Williams, H. J., Shepard, E. L. C., Holton, M. D., Alarcón, P. A. E., Wilson, R. P., &amp; </w:t>
      </w:r>
      <w:proofErr w:type="spellStart"/>
      <w:r>
        <w:t>Lambertucci</w:t>
      </w:r>
      <w:proofErr w:type="spellEnd"/>
      <w:r>
        <w:t xml:space="preserve">,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4A7C98E4" w14:textId="77777777" w:rsidR="00A04226" w:rsidRDefault="00A04226" w:rsidP="00A04226">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9024E0D" w14:textId="77777777" w:rsidR="00A04226" w:rsidRDefault="00A04226" w:rsidP="00A04226">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58791FCA" w14:textId="77777777" w:rsidR="00A04226" w:rsidRDefault="00A04226" w:rsidP="00A04226">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39C564C5" w14:textId="77777777" w:rsidR="00A04226" w:rsidRDefault="00A04226" w:rsidP="00A04226">
      <w:pPr>
        <w:pStyle w:val="Bibliography"/>
      </w:pPr>
      <w:r>
        <w:t xml:space="preserve">Youcefi, A., </w:t>
      </w:r>
      <w:proofErr w:type="spellStart"/>
      <w:r>
        <w:t>Baaloudj</w:t>
      </w:r>
      <w:proofErr w:type="spellEnd"/>
      <w:r>
        <w:t xml:space="preserve">, A., </w:t>
      </w:r>
      <w:proofErr w:type="spellStart"/>
      <w:r>
        <w:t>Zebsa</w:t>
      </w:r>
      <w:proofErr w:type="spellEnd"/>
      <w:r>
        <w:t xml:space="preserve">, R., Mahdjoub, H., </w:t>
      </w:r>
      <w:proofErr w:type="spellStart"/>
      <w:r>
        <w:t>Bensakhri</w:t>
      </w:r>
      <w:proofErr w:type="spellEnd"/>
      <w:r>
        <w:t xml:space="preserve">, Z., </w:t>
      </w:r>
      <w:proofErr w:type="spellStart"/>
      <w:r>
        <w:t>Bensouilah</w:t>
      </w:r>
      <w:proofErr w:type="spellEnd"/>
      <w:r>
        <w:t xml:space="preserve">, S., Amari, H., Si Bachir, A., &amp; Khelifa, R. (2019). Weather conditions affect the collective roosting behaviour of the Cattle Egret </w:t>
      </w:r>
      <w:proofErr w:type="spellStart"/>
      <w:r>
        <w:rPr>
          <w:i/>
          <w:iCs/>
        </w:rPr>
        <w:t>Bubulcus</w:t>
      </w:r>
      <w:proofErr w:type="spellEnd"/>
      <w:r>
        <w:rPr>
          <w:i/>
          <w:iCs/>
        </w:rPr>
        <w:t xml:space="preserve"> ibis</w:t>
      </w:r>
      <w:r>
        <w:t xml:space="preserve">. </w:t>
      </w:r>
      <w:r>
        <w:rPr>
          <w:i/>
          <w:iCs/>
        </w:rPr>
        <w:t>Bird Study</w:t>
      </w:r>
      <w:r>
        <w:t xml:space="preserve">, </w:t>
      </w:r>
      <w:r>
        <w:rPr>
          <w:i/>
          <w:iCs/>
        </w:rPr>
        <w:t>66</w:t>
      </w:r>
      <w:r>
        <w:t>(3), 413–419. https://doi.org/10.1080/00063657.2019.1694487</w:t>
      </w:r>
    </w:p>
    <w:p w14:paraId="70E9E71C" w14:textId="7633D0E8"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cMillen, R. E., </w:t>
      </w:r>
      <w:proofErr w:type="spellStart"/>
      <w:r w:rsidRPr="00AD0CC1">
        <w:rPr>
          <w:rFonts w:ascii="Times New Roman" w:hAnsi="Times New Roman" w:cs="Times New Roman"/>
          <w:sz w:val="24"/>
          <w:szCs w:val="24"/>
        </w:rPr>
        <w:t>Whittow</w:t>
      </w:r>
      <w:proofErr w:type="spellEnd"/>
      <w:r w:rsidRPr="00AD0CC1">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1990). Brain size in birds: 4. Passeriformes.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2003). Brain size and </w:t>
      </w:r>
      <w:proofErr w:type="spellStart"/>
      <w:r w:rsidRPr="00AD0CC1">
        <w:rPr>
          <w:rFonts w:ascii="Times New Roman" w:hAnsi="Times New Roman" w:cs="Times New Roman"/>
          <w:sz w:val="24"/>
          <w:szCs w:val="24"/>
        </w:rPr>
        <w:t>forearmen</w:t>
      </w:r>
      <w:proofErr w:type="spellEnd"/>
      <w:r w:rsidRPr="00AD0CC1">
        <w:rPr>
          <w:rFonts w:ascii="Times New Roman" w:hAnsi="Times New Roman" w:cs="Times New Roman"/>
          <w:sz w:val="24"/>
          <w:szCs w:val="24"/>
        </w:rPr>
        <w:t xml:space="preserve"> magnum area in crows and allies (Aves: Corvidae).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Volume 99, Issue 3, July 1982, Pages 424–430, </w:t>
      </w:r>
      <w:hyperlink r:id="rId23"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4"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397" w:name="_Toc196397433"/>
      <w:r w:rsidRPr="00AD0CC1">
        <w:rPr>
          <w:rFonts w:ascii="Times New Roman" w:hAnsi="Times New Roman" w:cs="Times New Roman"/>
          <w:b/>
          <w:bCs/>
          <w:color w:val="auto"/>
          <w:sz w:val="28"/>
          <w:szCs w:val="28"/>
        </w:rPr>
        <w:lastRenderedPageBreak/>
        <w:t>Appendices</w:t>
      </w:r>
      <w:bookmarkEnd w:id="397"/>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398" w:name="_Toc196397434"/>
      <w:r w:rsidRPr="00AD0CC1">
        <w:rPr>
          <w:rFonts w:ascii="Times New Roman" w:hAnsi="Times New Roman" w:cs="Times New Roman"/>
          <w:b/>
          <w:bCs/>
          <w:color w:val="auto"/>
          <w:sz w:val="28"/>
          <w:szCs w:val="28"/>
        </w:rPr>
        <w:t xml:space="preserve">Appendix 1: </w:t>
      </w:r>
      <w:bookmarkEnd w:id="398"/>
      <w:r w:rsidR="002F79AD" w:rsidRPr="00AD0CC1">
        <w:rPr>
          <w:rFonts w:ascii="Times New Roman" w:hAnsi="Times New Roman" w:cs="Times New Roman"/>
          <w:b/>
          <w:bCs/>
          <w:color w:val="auto"/>
          <w:sz w:val="28"/>
          <w:szCs w:val="28"/>
        </w:rPr>
        <w:t>Supplementary figures</w:t>
      </w:r>
    </w:p>
    <w:p w14:paraId="4D63C0D0" w14:textId="209FE1A1" w:rsidR="00145D72" w:rsidRPr="00AD0CC1" w:rsidRDefault="00A8293F" w:rsidP="00294ABB">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7E0EDB14" wp14:editId="4E7DA173">
                <wp:simplePos x="0" y="0"/>
                <wp:positionH relativeFrom="margin">
                  <wp:posOffset>584200</wp:posOffset>
                </wp:positionH>
                <wp:positionV relativeFrom="paragraph">
                  <wp:posOffset>165100</wp:posOffset>
                </wp:positionV>
                <wp:extent cx="4343400" cy="6521450"/>
                <wp:effectExtent l="0" t="0" r="0" b="0"/>
                <wp:wrapTight wrapText="bothSides">
                  <wp:wrapPolygon edited="0">
                    <wp:start x="0" y="0"/>
                    <wp:lineTo x="0" y="11294"/>
                    <wp:lineTo x="1137" y="12115"/>
                    <wp:lineTo x="1137" y="21516"/>
                    <wp:lineTo x="20179" y="21516"/>
                    <wp:lineTo x="20179" y="12115"/>
                    <wp:lineTo x="21505" y="11294"/>
                    <wp:lineTo x="21505"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343400" cy="6521450"/>
                          <a:chOff x="0" y="0"/>
                          <a:chExt cx="4775200" cy="7289800"/>
                        </a:xfrm>
                      </wpg:grpSpPr>
                      <pic:pic xmlns:pic="http://schemas.openxmlformats.org/drawingml/2006/picture">
                        <pic:nvPicPr>
                          <pic:cNvPr id="1626439814"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CAF977" id="Group 9" o:spid="_x0000_s1026" style="position:absolute;margin-left:46pt;margin-top:13pt;width:342pt;height:513.5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AKCedEO2LNj06AAA1JNuyJYFmx4dAIB60g3ZsmDTowMAUE+6IVsWbHp0&#10;AADqSTdky4JNjw4AQD3phmxZsOnRAQCoJ92QLQs2PToAAPWkG7JlwaZHBwCgnnRDtizY9OgAANST&#10;bsiWBZseHQCAetIN2bJg06MDAFBP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e9wJAAB13XTAa4lixd10XwMA3D43nfAaolZxN93WAAC3z00nvI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TSjbFFiGObAOU2AZpsAyTIFlmAPrsAeqC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7"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8" o:title=""/>
                </v:shape>
                <w10:wrap type="tight" anchorx="margin"/>
              </v:group>
            </w:pict>
          </mc:Fallback>
        </mc:AlternateContent>
      </w:r>
    </w:p>
    <w:p w14:paraId="06E8D67D" w14:textId="37CF23DF"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30023207" w14:textId="77777777" w:rsidR="00A8293F" w:rsidRPr="00A601BD" w:rsidRDefault="00A8293F" w:rsidP="00A601BD">
      <w:pPr>
        <w:rPr>
          <w:iCs/>
        </w:rPr>
      </w:pPr>
    </w:p>
    <w:p w14:paraId="4548BE84" w14:textId="04ABF556"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399"/>
      <w:commentRangeStart w:id="400"/>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proofErr w:type="gramStart"/>
      <w:r w:rsidRPr="00AD0CC1">
        <w:rPr>
          <w:i/>
          <w:iCs w:val="0"/>
          <w:sz w:val="22"/>
          <w:szCs w:val="20"/>
        </w:rPr>
        <w:t>show</w:t>
      </w:r>
      <w:proofErr w:type="gramEnd"/>
      <w:r w:rsidRPr="00AD0CC1">
        <w:rPr>
          <w:i/>
          <w:iCs w:val="0"/>
          <w:sz w:val="22"/>
          <w:szCs w:val="20"/>
        </w:rPr>
        <w:t xml:space="preserve"> the sane as above including trophic levels.</w:t>
      </w:r>
      <w:commentRangeEnd w:id="399"/>
      <w:r w:rsidRPr="00AD0CC1">
        <w:rPr>
          <w:rStyle w:val="CommentReference"/>
          <w:rFonts w:asciiTheme="minorHAnsi" w:eastAsiaTheme="minorHAnsi" w:hAnsiTheme="minorHAnsi" w:cstheme="minorBidi"/>
          <w:iCs w:val="0"/>
          <w:color w:val="auto"/>
          <w:lang w:eastAsia="en-US"/>
        </w:rPr>
        <w:commentReference w:id="399"/>
      </w:r>
      <w:commentRangeEnd w:id="400"/>
      <w:r w:rsidR="000A200F" w:rsidRPr="00AD0CC1">
        <w:rPr>
          <w:rStyle w:val="CommentReference"/>
          <w:rFonts w:asciiTheme="minorHAnsi" w:eastAsiaTheme="minorHAnsi" w:hAnsiTheme="minorHAnsi" w:cstheme="minorBidi"/>
          <w:iCs w:val="0"/>
          <w:color w:val="auto"/>
          <w:lang w:eastAsia="en-US"/>
        </w:rPr>
        <w:commentReference w:id="400"/>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1"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2"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77777777" w:rsidR="00145D72" w:rsidRPr="00AD0CC1" w:rsidRDefault="00145D72" w:rsidP="00145D72">
      <w:pPr>
        <w:pStyle w:val="Caption"/>
        <w:rPr>
          <w:i/>
          <w:iCs w:val="0"/>
          <w:sz w:val="22"/>
          <w:szCs w:val="20"/>
        </w:rPr>
      </w:pPr>
      <w:commentRangeStart w:id="401"/>
      <w:r w:rsidRPr="000E4017">
        <w:rPr>
          <w:noProof/>
          <w:sz w:val="24"/>
          <w:szCs w:val="24"/>
        </w:rPr>
        <w:drawing>
          <wp:anchor distT="0" distB="0" distL="114300" distR="114300" simplePos="0" relativeHeight="251667456" behindDoc="1" locked="0" layoutInCell="1" allowOverlap="1" wp14:anchorId="60A9F33E" wp14:editId="72E58ECD">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412390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AD0CC1">
        <w:rPr>
          <w:b/>
          <w:bCs/>
          <w:i/>
          <w:iCs w:val="0"/>
          <w:sz w:val="22"/>
          <w:szCs w:val="20"/>
        </w:rPr>
        <w:t>Figure 2.5</w:t>
      </w:r>
      <w:r w:rsidRPr="00AD0CC1">
        <w:rPr>
          <w:i/>
          <w:iCs w:val="0"/>
          <w:sz w:val="22"/>
          <w:szCs w:val="20"/>
        </w:rPr>
        <w:t xml:space="preserve"> </w:t>
      </w:r>
      <w:commentRangeEnd w:id="401"/>
      <w:r w:rsidRPr="00AD0CC1">
        <w:rPr>
          <w:rStyle w:val="CommentReference"/>
          <w:rFonts w:asciiTheme="minorHAnsi" w:eastAsiaTheme="minorHAnsi" w:hAnsiTheme="minorHAnsi" w:cstheme="minorBidi"/>
          <w:iCs w:val="0"/>
          <w:color w:val="auto"/>
          <w:lang w:eastAsia="en-US"/>
        </w:rPr>
        <w:commentReference w:id="401"/>
      </w:r>
      <w:r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Default="00145D72" w:rsidP="00F37D7B"/>
    <w:p w14:paraId="063452F1" w14:textId="77777777" w:rsidR="00036D29" w:rsidRDefault="00036D29" w:rsidP="00F37D7B"/>
    <w:p w14:paraId="53B3217B" w14:textId="1A13BB33" w:rsidR="00036D29" w:rsidRPr="00AD0CC1" w:rsidRDefault="00335002" w:rsidP="00F37D7B">
      <w:r>
        <w:rPr>
          <w:noProof/>
        </w:rPr>
        <w:lastRenderedPageBreak/>
        <w:drawing>
          <wp:inline distT="0" distB="0" distL="0" distR="0" wp14:anchorId="441CA239" wp14:editId="4045628A">
            <wp:extent cx="6861024" cy="3879850"/>
            <wp:effectExtent l="0" t="0" r="0" b="6350"/>
            <wp:docPr id="47104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8102" name="Picture 47104810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65790" cy="3882545"/>
                    </a:xfrm>
                    <a:prstGeom prst="rect">
                      <a:avLst/>
                    </a:prstGeom>
                  </pic:spPr>
                </pic:pic>
              </a:graphicData>
            </a:graphic>
          </wp:inline>
        </w:drawing>
      </w:r>
      <w:r>
        <w:rPr>
          <w:noProof/>
        </w:rPr>
        <w:drawing>
          <wp:inline distT="0" distB="0" distL="0" distR="0" wp14:anchorId="02014E20" wp14:editId="4E3E1F58">
            <wp:extent cx="6939627" cy="3924300"/>
            <wp:effectExtent l="0" t="0" r="0" b="0"/>
            <wp:docPr id="198392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2674" name="Picture 19839267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950701" cy="3930562"/>
                    </a:xfrm>
                    <a:prstGeom prst="rect">
                      <a:avLst/>
                    </a:prstGeom>
                  </pic:spPr>
                </pic:pic>
              </a:graphicData>
            </a:graphic>
          </wp:inline>
        </w:drawing>
      </w:r>
    </w:p>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6"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7"/>
      <w:footerReference w:type="default" r:id="rId38"/>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6"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7"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proofErr w:type="gramStart"/>
      <w:r w:rsidRPr="00AD0CC1">
        <w:t>THIS ONE FITS</w:t>
      </w:r>
      <w:proofErr w:type="gramEnd"/>
      <w:r w:rsidRPr="00AD0CC1">
        <w:t xml:space="preserve"> BETTER IN THE PARAGRAPH ABOVE</w:t>
      </w:r>
    </w:p>
  </w:comment>
  <w:comment w:id="18"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19"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0"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2"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1"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3"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5"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4"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6"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7"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8"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29"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0"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31"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xml:space="preserve">, which is highly contentious, </w:t>
      </w:r>
      <w:proofErr w:type="gramStart"/>
      <w:r w:rsidRPr="00AD0CC1">
        <w:t>and  isn’t</w:t>
      </w:r>
      <w:proofErr w:type="gramEnd"/>
      <w:r w:rsidRPr="00AD0CC1">
        <w:t xml:space="preserve"> required by the ICH. It could be</w:t>
      </w:r>
      <w:r w:rsidRPr="00AD0CC1">
        <w:rPr>
          <w:b/>
          <w:bCs/>
        </w:rPr>
        <w:t xml:space="preserve"> </w:t>
      </w:r>
      <w:r w:rsidRPr="00AD0CC1">
        <w:rPr>
          <w:rStyle w:val="Strong"/>
          <w:b w:val="0"/>
          <w:bCs w:val="0"/>
        </w:rPr>
        <w:t>inadvertent social learning</w:t>
      </w:r>
      <w:r w:rsidRPr="00AD0CC1">
        <w:rPr>
          <w:b/>
          <w:bCs/>
        </w:rPr>
        <w:t>.</w:t>
      </w:r>
    </w:p>
  </w:comment>
  <w:comment w:id="32"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33"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4"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 xml:space="preserve">Also, some birds do have the capacity to overeat and store food in crops or fat, so without more details, it </w:t>
      </w:r>
      <w:proofErr w:type="gramStart"/>
      <w:r w:rsidRPr="00AD0CC1">
        <w:t>come</w:t>
      </w:r>
      <w:proofErr w:type="gramEnd"/>
      <w:r w:rsidRPr="00AD0CC1">
        <w:t xml:space="preserve"> across as if you have a poor understanding of avian physiology. You need to tighten up your arguments throughout. It would be much stronger if you clarified (with evidence) the physiological trade-offs birds face regarding food intake and flight.</w:t>
      </w:r>
    </w:p>
  </w:comment>
  <w:comment w:id="35"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6"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52" w:author="Noonan, Michael" w:date="2025-05-29T18:55:00Z" w:initials=" ">
    <w:p w14:paraId="2CFE7685" w14:textId="77777777" w:rsidR="00D624C2" w:rsidRPr="00AD0CC1" w:rsidRDefault="00D624C2" w:rsidP="00D624C2">
      <w:pPr>
        <w:pStyle w:val="CommentText"/>
      </w:pPr>
      <w:r w:rsidRPr="00AD0CC1">
        <w:rPr>
          <w:rStyle w:val="CommentReference"/>
        </w:rPr>
        <w:annotationRef/>
      </w:r>
      <w:r w:rsidRPr="00AD0CC1">
        <w:t>You can stick to birds from here on as you’ve already made a case for birds.</w:t>
      </w:r>
    </w:p>
  </w:comment>
  <w:comment w:id="83" w:author="Noonan, Michael" w:date="2025-05-29T12:42:00Z" w:initials=" ">
    <w:p w14:paraId="3915851D" w14:textId="77777777" w:rsidR="00D624C2" w:rsidRPr="00AD0CC1" w:rsidRDefault="00D624C2" w:rsidP="00D624C2">
      <w:pPr>
        <w:pStyle w:val="CommentText"/>
      </w:pPr>
      <w:r w:rsidRPr="00AD0CC1">
        <w:t xml:space="preserve">There’s a </w:t>
      </w:r>
      <w:r w:rsidRPr="00AD0CC1">
        <w:rPr>
          <w:rStyle w:val="CommentReference"/>
        </w:rPr>
        <w:annotationRef/>
      </w:r>
      <w:r w:rsidRPr="00AD0CC1">
        <w:t>missing word(s) here.</w:t>
      </w:r>
    </w:p>
  </w:comment>
  <w:comment w:id="104" w:author="Noonan, Michael" w:date="2025-05-29T18:55:00Z" w:initials=" ">
    <w:p w14:paraId="45378E99" w14:textId="77777777" w:rsidR="00D95FFA" w:rsidRPr="00AD0CC1" w:rsidRDefault="00D95FFA" w:rsidP="00D95FFA">
      <w:pPr>
        <w:pStyle w:val="CommentText"/>
      </w:pPr>
      <w:r w:rsidRPr="00AD0CC1">
        <w:rPr>
          <w:rStyle w:val="CommentReference"/>
        </w:rPr>
        <w:annotationRef/>
      </w:r>
      <w:r w:rsidRPr="00AD0CC1">
        <w:t>You can stick to birds from here on as you’ve already made a case for birds.</w:t>
      </w:r>
    </w:p>
  </w:comment>
  <w:comment w:id="118" w:author="Noonan, Michael" w:date="2025-05-29T12:42:00Z" w:initials=" ">
    <w:p w14:paraId="7F665B65" w14:textId="77777777" w:rsidR="00D95FFA" w:rsidRPr="00AD0CC1" w:rsidRDefault="00D95FFA" w:rsidP="00D95FFA">
      <w:pPr>
        <w:pStyle w:val="CommentText"/>
      </w:pPr>
      <w:r w:rsidRPr="00AD0CC1">
        <w:t xml:space="preserve">There’s a </w:t>
      </w:r>
      <w:r w:rsidRPr="00AD0CC1">
        <w:rPr>
          <w:rStyle w:val="CommentReference"/>
        </w:rPr>
        <w:annotationRef/>
      </w:r>
      <w:r w:rsidRPr="00AD0CC1">
        <w:t>missing word(s) here.</w:t>
      </w:r>
    </w:p>
  </w:comment>
  <w:comment w:id="130"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132"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 xml:space="preserve">I doubt this is correct. Humans are almost certainly more studied. This also ignores all of the research on model species like drosophila, or Arabidopsis, or </w:t>
      </w:r>
      <w:proofErr w:type="spellStart"/>
      <w:r w:rsidRPr="00AD0CC1">
        <w:t>mus</w:t>
      </w:r>
      <w:proofErr w:type="spellEnd"/>
      <w:r w:rsidRPr="00AD0CC1">
        <w:t xml:space="preserve"> </w:t>
      </w:r>
      <w:proofErr w:type="spellStart"/>
      <w:r w:rsidRPr="00AD0CC1">
        <w:t>muscus</w:t>
      </w:r>
      <w:proofErr w:type="spellEnd"/>
      <w:r w:rsidRPr="00AD0CC1">
        <w:t xml:space="preserve">. These kinds of statements don’t help you much, especially when they are not supported by any </w:t>
      </w:r>
      <w:proofErr w:type="gramStart"/>
      <w:r w:rsidRPr="00AD0CC1">
        <w:t>references..</w:t>
      </w:r>
      <w:proofErr w:type="gramEnd"/>
    </w:p>
  </w:comment>
  <w:comment w:id="133"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 xml:space="preserve">Again, this isn’t quite right as you’re </w:t>
      </w:r>
      <w:proofErr w:type="gramStart"/>
      <w:r w:rsidRPr="00AD0CC1">
        <w:t>effectively  repeating</w:t>
      </w:r>
      <w:proofErr w:type="gramEnd"/>
      <w:r w:rsidRPr="00AD0CC1">
        <w:t xml:space="preserve"> the work by Boudreau.</w:t>
      </w:r>
    </w:p>
  </w:comment>
  <w:comment w:id="134"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135"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137"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138"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142"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44" w:author="Noonan, Michael" w:date="2025-05-29T19:51:00Z" w:initials=" ">
    <w:p w14:paraId="70D7DC90" w14:textId="6D92D190" w:rsidR="000464D5" w:rsidRPr="00AD0CC1" w:rsidRDefault="000464D5">
      <w:pPr>
        <w:pStyle w:val="CommentText"/>
      </w:pPr>
      <w:r w:rsidRPr="00AD0CC1">
        <w:rPr>
          <w:rStyle w:val="CommentReference"/>
        </w:rPr>
        <w:annotationRef/>
      </w:r>
      <w:r w:rsidRPr="00AD0CC1">
        <w:t>This statement is vague and doesn’t serve any purpose.</w:t>
      </w:r>
    </w:p>
  </w:comment>
  <w:comment w:id="145" w:author="Noonan, Michael" w:date="2025-05-29T19:52:00Z" w:initials=" ">
    <w:p w14:paraId="7E0B87B4" w14:textId="4B15A203" w:rsidR="000464D5" w:rsidRPr="00AD0CC1" w:rsidRDefault="000464D5">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143" w:author="Noonan, Michael" w:date="2025-05-29T19:53:00Z" w:initials=" ">
    <w:p w14:paraId="427CA8F9" w14:textId="285609BE" w:rsidR="000464D5" w:rsidRPr="00AD0CC1" w:rsidRDefault="000464D5">
      <w:pPr>
        <w:pStyle w:val="CommentText"/>
      </w:pPr>
      <w:r w:rsidRPr="00AD0CC1">
        <w:rPr>
          <w:rStyle w:val="CommentReference"/>
        </w:rPr>
        <w:annotationRef/>
      </w:r>
      <w:r w:rsidRPr="00AD0CC1">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rsidRPr="00AD0CC1">
        <w:t>timescales</w:t>
      </w:r>
      <w:proofErr w:type="gramEnd"/>
      <w:r w:rsidRPr="00AD0CC1">
        <w:t xml:space="preserve"> it implies that the benefits likely outweigh the costs.</w:t>
      </w:r>
    </w:p>
  </w:comment>
  <w:comment w:id="147" w:author="Noonan, Michael" w:date="2025-05-08T11:38:00Z" w:initials="MN">
    <w:p w14:paraId="4DE10D6A" w14:textId="77777777" w:rsidR="00F7140F" w:rsidRPr="00AD0CC1" w:rsidRDefault="00F7140F" w:rsidP="00F7140F">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148" w:author="Noonan, Michael" w:date="2025-05-08T11:42:00Z" w:initials="MN">
    <w:p w14:paraId="4DCC7BCA" w14:textId="77777777" w:rsidR="00F7140F" w:rsidRPr="00AD0CC1" w:rsidRDefault="00F7140F" w:rsidP="00F7140F">
      <w:pPr>
        <w:pStyle w:val="CommentText"/>
      </w:pPr>
      <w:r w:rsidRPr="00AD0CC1">
        <w:rPr>
          <w:rStyle w:val="CommentReference"/>
        </w:rPr>
        <w:annotationRef/>
      </w:r>
      <w:r w:rsidRPr="00AD0CC1">
        <w:t>You need to stick to a consistent spelling. It switches between American and British throughout. I recommend British or Canadian spelling.</w:t>
      </w:r>
    </w:p>
  </w:comment>
  <w:comment w:id="146" w:author="Noonan, Michael" w:date="2025-05-29T19:57:00Z" w:initials=" ">
    <w:p w14:paraId="0237C849" w14:textId="6C6773B8" w:rsidR="007312AF" w:rsidRPr="00AD0CC1" w:rsidRDefault="007312AF">
      <w:pPr>
        <w:pStyle w:val="CommentText"/>
      </w:pPr>
      <w:r w:rsidRPr="00AD0CC1">
        <w:rPr>
          <w:rStyle w:val="CommentReference"/>
        </w:rPr>
        <w:annotationRef/>
      </w:r>
      <w:r w:rsidRPr="00AD0CC1">
        <w:t>Ok, this paragraph is one of the few in which you directly get to the points you’re trying to make. More need to be structured in this way. However, it is still a little thin, the paradox is only hinted at. You need to make a stronger case as to why communal roosting specifically is an apparent paradox.</w:t>
      </w:r>
    </w:p>
  </w:comment>
  <w:comment w:id="149" w:author="Noonan, Michael" w:date="2025-05-29T20:04:00Z" w:initials=" ">
    <w:p w14:paraId="3990FB9C" w14:textId="7634E0BA" w:rsidR="00AC4FD6" w:rsidRPr="00AD0CC1" w:rsidRDefault="00AC4FD6">
      <w:pPr>
        <w:pStyle w:val="CommentText"/>
      </w:pPr>
      <w:r w:rsidRPr="00AD0CC1">
        <w:rPr>
          <w:rStyle w:val="CommentReference"/>
        </w:rPr>
        <w:annotationRef/>
      </w:r>
      <w:r w:rsidRPr="00AD0CC1">
        <w:t>What is actually observed? More in the tropics? Uniform? You need to follow-up this point by describing what is actually observed.</w:t>
      </w:r>
    </w:p>
  </w:comment>
  <w:comment w:id="150" w:author="Noonan, Michael" w:date="2025-05-29T20:03:00Z" w:initials=" ">
    <w:p w14:paraId="3F65D21B" w14:textId="7644F6C7" w:rsidR="00AC4FD6" w:rsidRPr="00AD0CC1" w:rsidRDefault="00AC4FD6">
      <w:pPr>
        <w:pStyle w:val="CommentText"/>
      </w:pPr>
      <w:r w:rsidRPr="00AD0CC1">
        <w:rPr>
          <w:rStyle w:val="CommentReference"/>
        </w:rPr>
        <w:annotationRef/>
      </w:r>
      <w:r w:rsidRPr="00AD0CC1">
        <w:t>If you’re going to use the acronym, use it consistently.</w:t>
      </w:r>
    </w:p>
  </w:comment>
  <w:comment w:id="151" w:author="Noonan, Michael" w:date="2025-05-08T13:59:00Z" w:initials="MN">
    <w:p w14:paraId="38B5DDE2" w14:textId="77777777" w:rsidR="00F7140F" w:rsidRPr="00AD0CC1" w:rsidRDefault="00F7140F" w:rsidP="00F7140F">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152" w:author="Noonan, Michael" w:date="2025-05-08T14:09:00Z" w:initials="MN">
    <w:p w14:paraId="340DF75A" w14:textId="77777777" w:rsidR="00F7140F" w:rsidRPr="00AD0CC1" w:rsidRDefault="00F7140F" w:rsidP="00F7140F">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153" w:author="Noonan, Michael" w:date="2025-05-29T20:08:00Z" w:initials=" ">
    <w:p w14:paraId="13B68ADF" w14:textId="4F40C4E8" w:rsidR="0016238E" w:rsidRPr="00AD0CC1" w:rsidRDefault="0016238E">
      <w:pPr>
        <w:pStyle w:val="CommentText"/>
      </w:pPr>
      <w:r w:rsidRPr="00AD0CC1">
        <w:rPr>
          <w:rStyle w:val="CommentReference"/>
        </w:rPr>
        <w:annotationRef/>
      </w:r>
      <w:r w:rsidRPr="00AD0CC1">
        <w:t>Which variables?</w:t>
      </w:r>
    </w:p>
  </w:comment>
  <w:comment w:id="155" w:author="Noonan, Michael" w:date="2025-05-29T20:11:00Z" w:initials=" ">
    <w:p w14:paraId="68B30342" w14:textId="28A7DAE7" w:rsidR="00AB3390" w:rsidRPr="00AD0CC1" w:rsidRDefault="00AB3390">
      <w:pPr>
        <w:pStyle w:val="CommentText"/>
      </w:pPr>
      <w:r w:rsidRPr="00AD0CC1">
        <w:rPr>
          <w:rStyle w:val="CommentReference"/>
        </w:rPr>
        <w:annotationRef/>
      </w:r>
      <w:r w:rsidRPr="00AD0CC1">
        <w:t>The correct model structure can handle this.</w:t>
      </w:r>
    </w:p>
  </w:comment>
  <w:comment w:id="156" w:author="Noonan, Michael" w:date="2025-05-08T14:01:00Z" w:initials="MN">
    <w:p w14:paraId="16D6FFC7" w14:textId="77777777" w:rsidR="00F7140F" w:rsidRPr="00AD0CC1" w:rsidRDefault="00F7140F" w:rsidP="00F7140F">
      <w:pPr>
        <w:pStyle w:val="CommentText"/>
      </w:pPr>
      <w:r w:rsidRPr="00AD0CC1">
        <w:rPr>
          <w:rStyle w:val="CommentReference"/>
        </w:rPr>
        <w:annotationRef/>
      </w:r>
      <w:r w:rsidRPr="00AD0CC1">
        <w:t>This study is on the evolution of communal roosting behaviour. The intro doesn’t set this up that way, so from the intro, it wasn’t immediately clear to me why you would be using the comparative method here.</w:t>
      </w:r>
    </w:p>
  </w:comment>
  <w:comment w:id="157" w:author="Noonan, Michael" w:date="2025-05-08T11:30:00Z" w:initials="MN">
    <w:p w14:paraId="511F4517" w14:textId="77777777" w:rsidR="00F7140F" w:rsidRPr="00AD0CC1" w:rsidRDefault="00F7140F" w:rsidP="00F7140F">
      <w:pPr>
        <w:pStyle w:val="CommentText"/>
      </w:pPr>
      <w:r w:rsidRPr="00AD0CC1">
        <w:rPr>
          <w:rStyle w:val="CommentReference"/>
        </w:rPr>
        <w:annotationRef/>
      </w:r>
      <w:r w:rsidRPr="00AD0CC1">
        <w:t>The research question is quite vague and doesn’t connect back to any specific hypothesis or conceptual framework. You need to make a stronger case for the specific variables you are working with.</w:t>
      </w:r>
    </w:p>
  </w:comment>
  <w:comment w:id="154" w:author="Noonan, Michael" w:date="2025-05-29T20:13:00Z" w:initials=" ">
    <w:p w14:paraId="7D0C15B5" w14:textId="520D1E67" w:rsidR="00A00D1E" w:rsidRPr="00AD0CC1" w:rsidRDefault="00A00D1E">
      <w:pPr>
        <w:pStyle w:val="CommentText"/>
      </w:pPr>
      <w:r w:rsidRPr="00AD0CC1">
        <w:rPr>
          <w:rStyle w:val="CommentReference"/>
        </w:rPr>
        <w:annotationRef/>
      </w:r>
      <w:r w:rsidRPr="00AD0CC1">
        <w:t>This feels more like thesis intro material (</w:t>
      </w:r>
      <w:proofErr w:type="spellStart"/>
      <w:r w:rsidRPr="00AD0CC1">
        <w:t>i.e</w:t>
      </w:r>
      <w:proofErr w:type="spellEnd"/>
      <w:r w:rsidRPr="00AD0CC1">
        <w:t>, chapter 1), than research paper intro. I’d recommend keeping only the most relevant elements here and moving this up to chapter 1.</w:t>
      </w:r>
    </w:p>
  </w:comment>
  <w:comment w:id="159"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160"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161"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162"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163"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164"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165"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167"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168"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169"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 xml:space="preserve">There’s a publication for this. Cite the peer </w:t>
      </w:r>
      <w:proofErr w:type="spellStart"/>
      <w:r w:rsidRPr="00AD0CC1">
        <w:t>reviwed</w:t>
      </w:r>
      <w:proofErr w:type="spellEnd"/>
      <w:r w:rsidRPr="00AD0CC1">
        <w:t xml:space="preserve"> study, not the website.</w:t>
      </w:r>
    </w:p>
  </w:comment>
  <w:comment w:id="170"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171"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173"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174"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175"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176"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177"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178"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179"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180"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181"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183"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185"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186"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187" w:author="Noonan, Michael" w:date="2025-05-29T20:24:00Z" w:initials=" ">
    <w:p w14:paraId="7F7789AB" w14:textId="730824FA" w:rsidR="00372A39" w:rsidRPr="00AD0CC1" w:rsidRDefault="00372A39">
      <w:pPr>
        <w:pStyle w:val="CommentText"/>
      </w:pPr>
      <w:r w:rsidRPr="00AD0CC1">
        <w:rPr>
          <w:rStyle w:val="CommentReference"/>
        </w:rPr>
        <w:annotationRef/>
      </w:r>
      <w:r w:rsidRPr="00AD0CC1">
        <w:t>All of the figures need much large font sizes for the axis labels.</w:t>
      </w:r>
    </w:p>
  </w:comment>
  <w:comment w:id="190" w:author="Noonan, Michael" w:date="2025-05-08T14:48:00Z" w:initials="MN">
    <w:p w14:paraId="31B8EB0B" w14:textId="77777777" w:rsidR="00F7140F" w:rsidRPr="00AD0CC1" w:rsidRDefault="00F7140F" w:rsidP="00F7140F">
      <w:pPr>
        <w:pStyle w:val="CommentText"/>
      </w:pPr>
      <w:r w:rsidRPr="00AD0CC1">
        <w:rPr>
          <w:rStyle w:val="CommentReference"/>
        </w:rPr>
        <w:annotationRef/>
      </w:r>
      <w:r w:rsidRPr="00AD0CC1">
        <w:t>What is this number?</w:t>
      </w:r>
    </w:p>
  </w:comment>
  <w:comment w:id="191" w:author="Noonan, Michael" w:date="2025-05-08T14:51:00Z" w:initials="MN">
    <w:p w14:paraId="7B7EDA77" w14:textId="77777777" w:rsidR="00F7140F" w:rsidRPr="00AD0CC1" w:rsidRDefault="00F7140F" w:rsidP="00F7140F">
      <w:pPr>
        <w:pStyle w:val="CommentText"/>
      </w:pPr>
      <w:r w:rsidRPr="00AD0CC1">
        <w:rPr>
          <w:rStyle w:val="CommentReference"/>
        </w:rPr>
        <w:annotationRef/>
      </w:r>
      <w:r w:rsidRPr="00AD0CC1">
        <w:t>I don’t know what I’m looking at here.</w:t>
      </w:r>
    </w:p>
  </w:comment>
  <w:comment w:id="192" w:author="Noonan, Michael" w:date="2025-05-08T14:49:00Z" w:initials="MN">
    <w:p w14:paraId="4C90002A" w14:textId="77777777" w:rsidR="00F7140F" w:rsidRPr="00AD0CC1" w:rsidRDefault="00F7140F" w:rsidP="00F7140F">
      <w:pPr>
        <w:pStyle w:val="CommentText"/>
      </w:pPr>
      <w:r w:rsidRPr="00AD0CC1">
        <w:rPr>
          <w:rStyle w:val="CommentReference"/>
        </w:rPr>
        <w:annotationRef/>
      </w:r>
      <w:r w:rsidRPr="00AD0CC1">
        <w:t>You’ll want a proper table here, not a screenshot.</w:t>
      </w:r>
    </w:p>
  </w:comment>
  <w:comment w:id="194"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95" w:author="Noonan, Michael" w:date="2025-05-08T14:47:00Z" w:initials="MN">
    <w:p w14:paraId="0E33179D" w14:textId="77777777" w:rsidR="009450D8" w:rsidRPr="00AD0CC1" w:rsidRDefault="009450D8" w:rsidP="009450D8">
      <w:pPr>
        <w:pStyle w:val="CommentText"/>
      </w:pPr>
      <w:r w:rsidRPr="00AD0CC1">
        <w:rPr>
          <w:rStyle w:val="CommentReference"/>
        </w:rPr>
        <w:annotationRef/>
      </w:r>
      <w:r w:rsidRPr="00AD0CC1">
        <w:t>This is speculative. No speculation in the results, that should be saved for the discussion.</w:t>
      </w:r>
    </w:p>
  </w:comment>
  <w:comment w:id="201" w:author="sandra cuadros" w:date="2025-06-01T20:08:00Z" w:initials="sc">
    <w:p w14:paraId="221A70C1" w14:textId="215C0AEE" w:rsidR="00F4077F" w:rsidRPr="00AD0CC1" w:rsidRDefault="00F4077F">
      <w:pPr>
        <w:pStyle w:val="CommentText"/>
      </w:pPr>
      <w:r w:rsidRPr="00AD0CC1">
        <w:rPr>
          <w:rStyle w:val="CommentReference"/>
        </w:rPr>
        <w:annotationRef/>
      </w:r>
      <w:r w:rsidRPr="00AD0CC1">
        <w:t>BROUGHT FROM INTRO, REARRANGE</w:t>
      </w:r>
    </w:p>
  </w:comment>
  <w:comment w:id="202" w:author="Noonan, Michael" w:date="2025-05-29T18:56:00Z" w:initials=" ">
    <w:p w14:paraId="337DB261" w14:textId="77777777" w:rsidR="00F4077F" w:rsidRPr="00AD0CC1" w:rsidRDefault="00F4077F" w:rsidP="00F4077F">
      <w:pPr>
        <w:pStyle w:val="CommentText"/>
      </w:pPr>
      <w:r w:rsidRPr="00AD0CC1">
        <w:rPr>
          <w:rStyle w:val="CommentReference"/>
        </w:rPr>
        <w:annotationRef/>
      </w:r>
      <w:r w:rsidRPr="00AD0CC1">
        <w:t xml:space="preserve">This is too short to be a </w:t>
      </w:r>
      <w:proofErr w:type="gramStart"/>
      <w:r w:rsidRPr="00AD0CC1">
        <w:t>stand alone</w:t>
      </w:r>
      <w:proofErr w:type="gramEnd"/>
      <w:r w:rsidRPr="00AD0CC1">
        <w:t xml:space="preserve"> section. I’m also unclear as to what any of this means with respect to the evolution of communal roosting behaviour.</w:t>
      </w:r>
    </w:p>
  </w:comment>
  <w:comment w:id="203" w:author="Noonan, Michael" w:date="2025-05-29T18:56:00Z" w:initials=" ">
    <w:p w14:paraId="78310A4D" w14:textId="77777777" w:rsidR="00F4077F" w:rsidRPr="00AD0CC1" w:rsidRDefault="00F4077F" w:rsidP="00F4077F">
      <w:pPr>
        <w:pStyle w:val="CommentText"/>
      </w:pPr>
      <w:r w:rsidRPr="00AD0CC1">
        <w:rPr>
          <w:rStyle w:val="CommentReference"/>
        </w:rPr>
        <w:annotationRef/>
      </w:r>
      <w:r w:rsidRPr="00AD0CC1">
        <w:t>The intro is all over the place. You’ve now moved into territorial defense, which is completely disconnected from anything that the above material was leading towards. You need to work on flow throughout.</w:t>
      </w:r>
    </w:p>
  </w:comment>
  <w:comment w:id="204" w:author="Noonan, Michael" w:date="2025-05-29T18:58:00Z" w:initials=" ">
    <w:p w14:paraId="0C652EBA" w14:textId="77777777" w:rsidR="00F4077F" w:rsidRPr="00AD0CC1" w:rsidRDefault="00F4077F" w:rsidP="00F4077F">
      <w:pPr>
        <w:pStyle w:val="CommentText"/>
      </w:pPr>
      <w:r w:rsidRPr="00AD0CC1">
        <w:rPr>
          <w:rStyle w:val="CommentReference"/>
        </w:rPr>
        <w:annotationRef/>
      </w:r>
      <w:r w:rsidRPr="00AD0CC1">
        <w:t xml:space="preserve">I don’t know where you’re getting this prediction from. Defensibility is tied to </w:t>
      </w:r>
      <w:proofErr w:type="spellStart"/>
      <w:r w:rsidRPr="00AD0CC1">
        <w:t>spatio</w:t>
      </w:r>
      <w:proofErr w:type="spellEnd"/>
      <w:r w:rsidRPr="00AD0CC1">
        <w:t>-temporal predictability, which can occur at any trophic level. Many insectivorous or seed eating birds will defend territories.</w:t>
      </w:r>
    </w:p>
  </w:comment>
  <w:comment w:id="205" w:author="Noonan, Michael" w:date="2025-05-29T19:00:00Z" w:initials=" ">
    <w:p w14:paraId="20BE47B3" w14:textId="77777777" w:rsidR="00F4077F" w:rsidRPr="00AD0CC1" w:rsidRDefault="00F4077F" w:rsidP="00F4077F">
      <w:pPr>
        <w:pStyle w:val="CommentText"/>
      </w:pPr>
      <w:r w:rsidRPr="00AD0CC1">
        <w:rPr>
          <w:rStyle w:val="CommentReference"/>
        </w:rPr>
        <w:annotationRef/>
      </w:r>
      <w:r w:rsidRPr="00AD0CC1">
        <w:t>Again, I’m not sure where this prediction is coming from. If resources are scarce and not clumped in space/time, they are likely not economical to defend, so the opposite is actually expected. It’s also unclear what any of this has to do with communal roosting.</w:t>
      </w:r>
    </w:p>
  </w:comment>
  <w:comment w:id="206" w:author="Noonan, Michael" w:date="2025-05-29T19:02:00Z" w:initials=" ">
    <w:p w14:paraId="3ED1655C" w14:textId="77777777" w:rsidR="00F4077F" w:rsidRPr="00AD0CC1" w:rsidRDefault="00F4077F" w:rsidP="00F4077F">
      <w:pPr>
        <w:pStyle w:val="CommentText"/>
      </w:pPr>
      <w:r w:rsidRPr="00AD0CC1">
        <w:rPr>
          <w:rStyle w:val="CommentReference"/>
        </w:rPr>
        <w:annotationRef/>
      </w:r>
      <w:r w:rsidRPr="00AD0CC1">
        <w:t>Individuals will defend territories for reasons beyond food, so this section ignores large swaths of species’ ecologies.</w:t>
      </w:r>
    </w:p>
  </w:comment>
  <w:comment w:id="207" w:author="Noonan, Michael" w:date="2025-05-29T19:03:00Z" w:initials=" ">
    <w:p w14:paraId="022A5145" w14:textId="77777777" w:rsidR="00F4077F" w:rsidRPr="00AD0CC1" w:rsidRDefault="00F4077F" w:rsidP="00F4077F">
      <w:pPr>
        <w:pStyle w:val="CommentText"/>
      </w:pPr>
      <w:r w:rsidRPr="00AD0CC1">
        <w:rPr>
          <w:rStyle w:val="CommentReference"/>
        </w:rPr>
        <w:annotationRef/>
      </w:r>
      <w:r w:rsidRPr="00AD0CC1">
        <w:t>Ok, but this doesn’t follow from any of the points you raised above. I’m struggling to understand what the aim of this section is.</w:t>
      </w:r>
    </w:p>
  </w:comment>
  <w:comment w:id="214" w:author="sandra cuadros" w:date="2025-06-01T20:21:00Z" w:initials="sc">
    <w:p w14:paraId="4F5D958A" w14:textId="5F210D6C" w:rsidR="00C13CCF" w:rsidRPr="00AD0CC1" w:rsidRDefault="00C13CCF">
      <w:pPr>
        <w:pStyle w:val="CommentText"/>
      </w:pPr>
      <w:r w:rsidRPr="00AD0CC1">
        <w:rPr>
          <w:rStyle w:val="CommentReference"/>
        </w:rPr>
        <w:annotationRef/>
      </w:r>
      <w:r w:rsidRPr="00AD0CC1">
        <w:t>From CH1</w:t>
      </w:r>
    </w:p>
  </w:comment>
  <w:comment w:id="217" w:author="Noonan, Michael" w:date="2025-05-29T19:52:00Z" w:initials=" ">
    <w:p w14:paraId="39FEB1C1" w14:textId="77777777" w:rsidR="00D96559" w:rsidRPr="00AD0CC1" w:rsidRDefault="00D96559" w:rsidP="00D96559">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218" w:author="Noonan, Michael" w:date="2025-05-29T19:53:00Z" w:initials=" ">
    <w:p w14:paraId="7AF61353" w14:textId="77777777" w:rsidR="00D96559" w:rsidRPr="00AD0CC1" w:rsidRDefault="00D96559" w:rsidP="00D96559">
      <w:pPr>
        <w:pStyle w:val="CommentText"/>
      </w:pPr>
      <w:r w:rsidRPr="00AD0CC1">
        <w:rPr>
          <w:rStyle w:val="CommentReference"/>
        </w:rPr>
        <w:annotationRef/>
      </w:r>
      <w:r w:rsidRPr="00AD0CC1">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rsidRPr="00AD0CC1">
        <w:t>timescales</w:t>
      </w:r>
      <w:proofErr w:type="gramEnd"/>
      <w:r w:rsidRPr="00AD0CC1">
        <w:t xml:space="preserve"> it implies that the benefits likely outweigh the costs.</w:t>
      </w:r>
    </w:p>
  </w:comment>
  <w:comment w:id="399"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400" w:author="sandra cuadros" w:date="2025-05-30T10:33:00Z" w:initials="sc">
    <w:p w14:paraId="3A285747" w14:textId="560EC357" w:rsidR="000A200F" w:rsidRPr="00AD0CC1" w:rsidRDefault="000A200F">
      <w:pPr>
        <w:pStyle w:val="CommentText"/>
      </w:pPr>
      <w:r w:rsidRPr="00AD0CC1">
        <w:rPr>
          <w:rStyle w:val="CommentReference"/>
        </w:rPr>
        <w:annotationRef/>
      </w:r>
      <w:r w:rsidRPr="00AD0CC1">
        <w:t xml:space="preserve">Make sure </w:t>
      </w:r>
      <w:proofErr w:type="spellStart"/>
      <w:r w:rsidRPr="00AD0CC1">
        <w:t>axisa</w:t>
      </w:r>
      <w:proofErr w:type="spellEnd"/>
      <w:r w:rsidRPr="00AD0CC1">
        <w:t xml:space="preserve"> is right </w:t>
      </w:r>
      <w:proofErr w:type="spellStart"/>
      <w:r w:rsidRPr="00AD0CC1">
        <w:t>scasle</w:t>
      </w:r>
      <w:proofErr w:type="spellEnd"/>
    </w:p>
  </w:comment>
  <w:comment w:id="401"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69F18FC0" w15:done="1"/>
  <w15:commentEx w15:paraId="20BADF72" w15:done="1"/>
  <w15:commentEx w15:paraId="1C45DE12" w15:done="1"/>
  <w15:commentEx w15:paraId="3E6355FD" w15:done="1"/>
  <w15:commentEx w15:paraId="402C7D8E" w15:done="1"/>
  <w15:commentEx w15:paraId="32A85A3D" w15:done="1"/>
  <w15:commentEx w15:paraId="7947AD26" w15:done="1"/>
  <w15:commentEx w15:paraId="5B5CC32B" w15:done="1"/>
  <w15:commentEx w15:paraId="2CFE7685" w15:done="1"/>
  <w15:commentEx w15:paraId="3915851D" w15:done="1"/>
  <w15:commentEx w15:paraId="45378E99" w15:done="1"/>
  <w15:commentEx w15:paraId="7F665B65"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70D7DC90" w15:done="1"/>
  <w15:commentEx w15:paraId="7E0B87B4" w15:done="1"/>
  <w15:commentEx w15:paraId="427CA8F9" w15:done="0"/>
  <w15:commentEx w15:paraId="4DE10D6A" w15:done="1"/>
  <w15:commentEx w15:paraId="4DCC7BCA" w15:done="1"/>
  <w15:commentEx w15:paraId="0237C849" w15:done="0"/>
  <w15:commentEx w15:paraId="3990FB9C" w15:done="0"/>
  <w15:commentEx w15:paraId="3F65D21B" w15:done="0"/>
  <w15:commentEx w15:paraId="38B5DDE2" w15:done="1"/>
  <w15:commentEx w15:paraId="340DF75A" w15:done="1"/>
  <w15:commentEx w15:paraId="13B68ADF" w15:done="0"/>
  <w15:commentEx w15:paraId="68B30342" w15:done="1"/>
  <w15:commentEx w15:paraId="16D6FFC7" w15:done="1"/>
  <w15:commentEx w15:paraId="511F4517" w15:done="1"/>
  <w15:commentEx w15:paraId="7D0C15B5" w15:done="0"/>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1"/>
  <w15:commentEx w15:paraId="326E7E03" w15:done="1"/>
  <w15:commentEx w15:paraId="53E4F5B5" w15:done="1"/>
  <w15:commentEx w15:paraId="11B2F893" w15:done="1"/>
  <w15:commentEx w15:paraId="19F6CE63" w15:done="1"/>
  <w15:commentEx w15:paraId="2C585B2C" w15:done="1"/>
  <w15:commentEx w15:paraId="54AE6B18" w15:done="1"/>
  <w15:commentEx w15:paraId="7C46180B" w15:done="1"/>
  <w15:commentEx w15:paraId="3EB6C3FA" w15:done="1"/>
  <w15:commentEx w15:paraId="0489106F" w15:done="1"/>
  <w15:commentEx w15:paraId="7F7789AB" w15:done="0"/>
  <w15:commentEx w15:paraId="31B8EB0B" w15:done="0"/>
  <w15:commentEx w15:paraId="7B7EDA77" w15:done="1"/>
  <w15:commentEx w15:paraId="4C90002A" w15:done="1"/>
  <w15:commentEx w15:paraId="4B632BB1" w15:done="0"/>
  <w15:commentEx w15:paraId="0E33179D" w15:done="1"/>
  <w15:commentEx w15:paraId="221A70C1" w15:done="0"/>
  <w15:commentEx w15:paraId="337DB261" w15:done="1"/>
  <w15:commentEx w15:paraId="78310A4D" w15:done="1"/>
  <w15:commentEx w15:paraId="0C652EBA" w15:done="0"/>
  <w15:commentEx w15:paraId="20BE47B3" w15:done="0"/>
  <w15:commentEx w15:paraId="3ED1655C" w15:done="0"/>
  <w15:commentEx w15:paraId="022A5145" w15:done="1"/>
  <w15:commentEx w15:paraId="4F5D958A" w15:done="0"/>
  <w15:commentEx w15:paraId="39FEB1C1" w15:done="1"/>
  <w15:commentEx w15:paraId="7AF61353" w15:done="1"/>
  <w15:commentEx w15:paraId="6BA44349" w15:done="1"/>
  <w15:commentEx w15:paraId="3A285747" w15:done="0"/>
  <w15:commentEx w15:paraId="17B628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3B4FF4CE" w16cex:dateUtc="2025-05-30T01:55:00Z"/>
  <w16cex:commentExtensible w16cex:durableId="25E707CA" w16cex:dateUtc="2025-05-29T19:42:00Z"/>
  <w16cex:commentExtensible w16cex:durableId="7669DF49" w16cex:dateUtc="2025-05-30T01:55:00Z"/>
  <w16cex:commentExtensible w16cex:durableId="420229E0" w16cex:dateUtc="2025-05-29T19:4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1115A5CD" w16cex:dateUtc="2025-05-30T02:51:00Z"/>
  <w16cex:commentExtensible w16cex:durableId="3DB4D0B3" w16cex:dateUtc="2025-05-30T02:52:00Z"/>
  <w16cex:commentExtensible w16cex:durableId="5C1BB207" w16cex:dateUtc="2025-05-30T02:53:00Z"/>
  <w16cex:commentExtensible w16cex:durableId="7B9F109B" w16cex:dateUtc="2025-05-08T18:38:00Z"/>
  <w16cex:commentExtensible w16cex:durableId="7F5610C5" w16cex:dateUtc="2025-05-08T18:42:00Z"/>
  <w16cex:commentExtensible w16cex:durableId="7D46611A" w16cex:dateUtc="2025-05-30T02:57:00Z"/>
  <w16cex:commentExtensible w16cex:durableId="365ACDC0" w16cex:dateUtc="2025-05-30T03:04:00Z"/>
  <w16cex:commentExtensible w16cex:durableId="48EBD293" w16cex:dateUtc="2025-05-30T03:03:00Z"/>
  <w16cex:commentExtensible w16cex:durableId="4B5EC553" w16cex:dateUtc="2025-05-08T20:59:00Z"/>
  <w16cex:commentExtensible w16cex:durableId="537A74CE" w16cex:dateUtc="2025-05-08T21:09:00Z"/>
  <w16cex:commentExtensible w16cex:durableId="10E49804" w16cex:dateUtc="2025-05-30T03:08:00Z"/>
  <w16cex:commentExtensible w16cex:durableId="15427F46" w16cex:dateUtc="2025-05-30T03:11:00Z"/>
  <w16cex:commentExtensible w16cex:durableId="2AC36BB2" w16cex:dateUtc="2025-05-08T21:01:00Z"/>
  <w16cex:commentExtensible w16cex:durableId="5BDBB769" w16cex:dateUtc="2025-05-08T18:30:00Z"/>
  <w16cex:commentExtensible w16cex:durableId="176E6637" w16cex:dateUtc="2025-05-30T03:13: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755756C5" w16cex:dateUtc="2025-05-30T03:24:00Z"/>
  <w16cex:commentExtensible w16cex:durableId="2D23C3AC" w16cex:dateUtc="2025-05-08T21:48: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4B794128" w16cex:dateUtc="2025-06-02T03:08:00Z"/>
  <w16cex:commentExtensible w16cex:durableId="1A8C4F57" w16cex:dateUtc="2025-05-30T01:56:00Z"/>
  <w16cex:commentExtensible w16cex:durableId="3464B501" w16cex:dateUtc="2025-05-30T01:56:00Z"/>
  <w16cex:commentExtensible w16cex:durableId="1C0AF97E" w16cex:dateUtc="2025-05-30T01:58:00Z"/>
  <w16cex:commentExtensible w16cex:durableId="0A0E21ED" w16cex:dateUtc="2025-05-30T02:00:00Z"/>
  <w16cex:commentExtensible w16cex:durableId="15F9552A" w16cex:dateUtc="2025-05-30T02:02:00Z"/>
  <w16cex:commentExtensible w16cex:durableId="6F362BE9" w16cex:dateUtc="2025-05-30T02:03:00Z"/>
  <w16cex:commentExtensible w16cex:durableId="510A0EC1" w16cex:dateUtc="2025-06-02T03:21:00Z"/>
  <w16cex:commentExtensible w16cex:durableId="4A2D739A" w16cex:dateUtc="2025-05-30T02:52:00Z"/>
  <w16cex:commentExtensible w16cex:durableId="5166753F" w16cex:dateUtc="2025-05-30T02:53:00Z"/>
  <w16cex:commentExtensible w16cex:durableId="39DACDDF" w16cex:dateUtc="2025-05-30T03:26:00Z"/>
  <w16cex:commentExtensible w16cex:durableId="1FB917B3" w16cex:dateUtc="2025-05-30T17:33: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2CFE7685" w16cid:durableId="3B4FF4CE"/>
  <w16cid:commentId w16cid:paraId="3915851D" w16cid:durableId="25E707CA"/>
  <w16cid:commentId w16cid:paraId="45378E99" w16cid:durableId="7669DF49"/>
  <w16cid:commentId w16cid:paraId="7F665B65" w16cid:durableId="420229E0"/>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70D7DC90" w16cid:durableId="1115A5CD"/>
  <w16cid:commentId w16cid:paraId="7E0B87B4" w16cid:durableId="3DB4D0B3"/>
  <w16cid:commentId w16cid:paraId="427CA8F9" w16cid:durableId="5C1BB207"/>
  <w16cid:commentId w16cid:paraId="4DE10D6A" w16cid:durableId="7B9F109B"/>
  <w16cid:commentId w16cid:paraId="4DCC7BCA" w16cid:durableId="7F5610C5"/>
  <w16cid:commentId w16cid:paraId="0237C849" w16cid:durableId="7D46611A"/>
  <w16cid:commentId w16cid:paraId="3990FB9C" w16cid:durableId="365ACDC0"/>
  <w16cid:commentId w16cid:paraId="3F65D21B" w16cid:durableId="48EBD293"/>
  <w16cid:commentId w16cid:paraId="38B5DDE2" w16cid:durableId="4B5EC553"/>
  <w16cid:commentId w16cid:paraId="340DF75A" w16cid:durableId="537A74CE"/>
  <w16cid:commentId w16cid:paraId="13B68ADF" w16cid:durableId="10E49804"/>
  <w16cid:commentId w16cid:paraId="68B30342" w16cid:durableId="15427F46"/>
  <w16cid:commentId w16cid:paraId="16D6FFC7" w16cid:durableId="2AC36BB2"/>
  <w16cid:commentId w16cid:paraId="511F4517" w16cid:durableId="5BDBB769"/>
  <w16cid:commentId w16cid:paraId="7D0C15B5" w16cid:durableId="176E6637"/>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7F7789AB" w16cid:durableId="755756C5"/>
  <w16cid:commentId w16cid:paraId="31B8EB0B" w16cid:durableId="2D23C3AC"/>
  <w16cid:commentId w16cid:paraId="7B7EDA77" w16cid:durableId="3812F925"/>
  <w16cid:commentId w16cid:paraId="4C90002A" w16cid:durableId="081FBC92"/>
  <w16cid:commentId w16cid:paraId="4B632BB1" w16cid:durableId="0E230D23"/>
  <w16cid:commentId w16cid:paraId="0E33179D" w16cid:durableId="4D7412C4"/>
  <w16cid:commentId w16cid:paraId="221A70C1" w16cid:durableId="4B794128"/>
  <w16cid:commentId w16cid:paraId="337DB261" w16cid:durableId="1A8C4F57"/>
  <w16cid:commentId w16cid:paraId="78310A4D" w16cid:durableId="3464B501"/>
  <w16cid:commentId w16cid:paraId="0C652EBA" w16cid:durableId="1C0AF97E"/>
  <w16cid:commentId w16cid:paraId="20BE47B3" w16cid:durableId="0A0E21ED"/>
  <w16cid:commentId w16cid:paraId="3ED1655C" w16cid:durableId="15F9552A"/>
  <w16cid:commentId w16cid:paraId="022A5145" w16cid:durableId="6F362BE9"/>
  <w16cid:commentId w16cid:paraId="4F5D958A" w16cid:durableId="510A0EC1"/>
  <w16cid:commentId w16cid:paraId="39FEB1C1" w16cid:durableId="4A2D739A"/>
  <w16cid:commentId w16cid:paraId="7AF61353" w16cid:durableId="5166753F"/>
  <w16cid:commentId w16cid:paraId="6BA44349" w16cid:durableId="39DACDDF"/>
  <w16cid:commentId w16cid:paraId="3A285747" w16cid:durableId="1FB917B3"/>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3FF62A" w14:textId="77777777" w:rsidR="00EC5F0B" w:rsidRPr="00AD0CC1" w:rsidRDefault="00EC5F0B" w:rsidP="00EA1FBE">
      <w:pPr>
        <w:spacing w:after="0" w:line="240" w:lineRule="auto"/>
      </w:pPr>
      <w:r w:rsidRPr="00AD0CC1">
        <w:separator/>
      </w:r>
    </w:p>
  </w:endnote>
  <w:endnote w:type="continuationSeparator" w:id="0">
    <w:p w14:paraId="5A857662" w14:textId="77777777" w:rsidR="00EC5F0B" w:rsidRPr="00AD0CC1" w:rsidRDefault="00EC5F0B"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148609" w14:textId="77777777" w:rsidR="00EC5F0B" w:rsidRPr="00AD0CC1" w:rsidRDefault="00EC5F0B" w:rsidP="00EA1FBE">
      <w:pPr>
        <w:spacing w:after="0" w:line="240" w:lineRule="auto"/>
      </w:pPr>
      <w:r w:rsidRPr="00AD0CC1">
        <w:separator/>
      </w:r>
    </w:p>
  </w:footnote>
  <w:footnote w:type="continuationSeparator" w:id="0">
    <w:p w14:paraId="41802DB4" w14:textId="77777777" w:rsidR="00EC5F0B" w:rsidRPr="00AD0CC1" w:rsidRDefault="00EC5F0B"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1D4"/>
    <w:rsid w:val="0000529A"/>
    <w:rsid w:val="00005A0D"/>
    <w:rsid w:val="00005E26"/>
    <w:rsid w:val="0000683A"/>
    <w:rsid w:val="00006D16"/>
    <w:rsid w:val="0000708D"/>
    <w:rsid w:val="0000778D"/>
    <w:rsid w:val="00010128"/>
    <w:rsid w:val="00010501"/>
    <w:rsid w:val="00010F92"/>
    <w:rsid w:val="00011DBF"/>
    <w:rsid w:val="00011E4B"/>
    <w:rsid w:val="00012C1B"/>
    <w:rsid w:val="000136F8"/>
    <w:rsid w:val="00013FA1"/>
    <w:rsid w:val="000143C6"/>
    <w:rsid w:val="0001487D"/>
    <w:rsid w:val="00014D11"/>
    <w:rsid w:val="00014F4C"/>
    <w:rsid w:val="0001543F"/>
    <w:rsid w:val="00015649"/>
    <w:rsid w:val="00015B61"/>
    <w:rsid w:val="000167AB"/>
    <w:rsid w:val="00016A96"/>
    <w:rsid w:val="00016E6A"/>
    <w:rsid w:val="000241B0"/>
    <w:rsid w:val="00024442"/>
    <w:rsid w:val="00026E03"/>
    <w:rsid w:val="000307EC"/>
    <w:rsid w:val="00030DB5"/>
    <w:rsid w:val="00030FA5"/>
    <w:rsid w:val="0003108F"/>
    <w:rsid w:val="00031231"/>
    <w:rsid w:val="000316F1"/>
    <w:rsid w:val="00031758"/>
    <w:rsid w:val="00032BF4"/>
    <w:rsid w:val="0003366D"/>
    <w:rsid w:val="0003411E"/>
    <w:rsid w:val="00034A15"/>
    <w:rsid w:val="0003571A"/>
    <w:rsid w:val="00035BCA"/>
    <w:rsid w:val="00036D29"/>
    <w:rsid w:val="00036F07"/>
    <w:rsid w:val="00037020"/>
    <w:rsid w:val="00037916"/>
    <w:rsid w:val="00040F1B"/>
    <w:rsid w:val="000413EC"/>
    <w:rsid w:val="00041E07"/>
    <w:rsid w:val="00042016"/>
    <w:rsid w:val="000436B2"/>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4CD"/>
    <w:rsid w:val="00064E9E"/>
    <w:rsid w:val="00065944"/>
    <w:rsid w:val="00065BF6"/>
    <w:rsid w:val="000664F4"/>
    <w:rsid w:val="00066B8E"/>
    <w:rsid w:val="00066FDD"/>
    <w:rsid w:val="00066FFD"/>
    <w:rsid w:val="000676C2"/>
    <w:rsid w:val="00070209"/>
    <w:rsid w:val="0007159A"/>
    <w:rsid w:val="00072032"/>
    <w:rsid w:val="000729DB"/>
    <w:rsid w:val="00072C0C"/>
    <w:rsid w:val="00072EAD"/>
    <w:rsid w:val="00073463"/>
    <w:rsid w:val="000752D5"/>
    <w:rsid w:val="00075324"/>
    <w:rsid w:val="0007551B"/>
    <w:rsid w:val="00075A56"/>
    <w:rsid w:val="00075B29"/>
    <w:rsid w:val="000764E8"/>
    <w:rsid w:val="000767B4"/>
    <w:rsid w:val="00077861"/>
    <w:rsid w:val="00077CBF"/>
    <w:rsid w:val="00077CCA"/>
    <w:rsid w:val="00077D29"/>
    <w:rsid w:val="000802C7"/>
    <w:rsid w:val="00080555"/>
    <w:rsid w:val="000839D6"/>
    <w:rsid w:val="00084056"/>
    <w:rsid w:val="00084648"/>
    <w:rsid w:val="00084AEF"/>
    <w:rsid w:val="00084B7F"/>
    <w:rsid w:val="00085505"/>
    <w:rsid w:val="00085890"/>
    <w:rsid w:val="000860A7"/>
    <w:rsid w:val="000864AE"/>
    <w:rsid w:val="000868B4"/>
    <w:rsid w:val="00086AFD"/>
    <w:rsid w:val="00086B39"/>
    <w:rsid w:val="00086C33"/>
    <w:rsid w:val="000873E9"/>
    <w:rsid w:val="0009006F"/>
    <w:rsid w:val="0009017F"/>
    <w:rsid w:val="000911A2"/>
    <w:rsid w:val="000914C3"/>
    <w:rsid w:val="00091AD5"/>
    <w:rsid w:val="00091F06"/>
    <w:rsid w:val="000920C4"/>
    <w:rsid w:val="00092521"/>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B0F3A"/>
    <w:rsid w:val="000B1B84"/>
    <w:rsid w:val="000B254F"/>
    <w:rsid w:val="000B2CC2"/>
    <w:rsid w:val="000B312C"/>
    <w:rsid w:val="000B36B6"/>
    <w:rsid w:val="000B4757"/>
    <w:rsid w:val="000B4E55"/>
    <w:rsid w:val="000B4EF1"/>
    <w:rsid w:val="000B5467"/>
    <w:rsid w:val="000B5D96"/>
    <w:rsid w:val="000B6115"/>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CD3"/>
    <w:rsid w:val="000F4F6F"/>
    <w:rsid w:val="000F5915"/>
    <w:rsid w:val="000F62C7"/>
    <w:rsid w:val="000F776F"/>
    <w:rsid w:val="000F7B2A"/>
    <w:rsid w:val="00100894"/>
    <w:rsid w:val="00100F20"/>
    <w:rsid w:val="0010114A"/>
    <w:rsid w:val="00101420"/>
    <w:rsid w:val="00101E41"/>
    <w:rsid w:val="001022D0"/>
    <w:rsid w:val="001024EC"/>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2D06"/>
    <w:rsid w:val="001138B6"/>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0B9A"/>
    <w:rsid w:val="00131C79"/>
    <w:rsid w:val="001322F6"/>
    <w:rsid w:val="00132B2D"/>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624D"/>
    <w:rsid w:val="0016670D"/>
    <w:rsid w:val="00167BD3"/>
    <w:rsid w:val="00167EFA"/>
    <w:rsid w:val="001700BB"/>
    <w:rsid w:val="00170348"/>
    <w:rsid w:val="00170D90"/>
    <w:rsid w:val="00170E73"/>
    <w:rsid w:val="00171242"/>
    <w:rsid w:val="001716FD"/>
    <w:rsid w:val="00171D55"/>
    <w:rsid w:val="00171E41"/>
    <w:rsid w:val="001727D1"/>
    <w:rsid w:val="00173341"/>
    <w:rsid w:val="00173680"/>
    <w:rsid w:val="0017409F"/>
    <w:rsid w:val="00174607"/>
    <w:rsid w:val="001748BC"/>
    <w:rsid w:val="00174D69"/>
    <w:rsid w:val="001771AC"/>
    <w:rsid w:val="0017764A"/>
    <w:rsid w:val="00181323"/>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0B5"/>
    <w:rsid w:val="001A44A1"/>
    <w:rsid w:val="001A4B0A"/>
    <w:rsid w:val="001A5352"/>
    <w:rsid w:val="001A54B6"/>
    <w:rsid w:val="001A5C8D"/>
    <w:rsid w:val="001A5EB7"/>
    <w:rsid w:val="001A5F0B"/>
    <w:rsid w:val="001A6C5F"/>
    <w:rsid w:val="001A6C71"/>
    <w:rsid w:val="001A710D"/>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D7E70"/>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AE"/>
    <w:rsid w:val="001F3EFD"/>
    <w:rsid w:val="001F51C4"/>
    <w:rsid w:val="001F6021"/>
    <w:rsid w:val="001F63E9"/>
    <w:rsid w:val="001F7F9B"/>
    <w:rsid w:val="002012C8"/>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3C35"/>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32A"/>
    <w:rsid w:val="00244522"/>
    <w:rsid w:val="00244F72"/>
    <w:rsid w:val="00245348"/>
    <w:rsid w:val="00245B5E"/>
    <w:rsid w:val="00245FC8"/>
    <w:rsid w:val="00246473"/>
    <w:rsid w:val="002464B9"/>
    <w:rsid w:val="002470A0"/>
    <w:rsid w:val="00247A66"/>
    <w:rsid w:val="002504DC"/>
    <w:rsid w:val="00250645"/>
    <w:rsid w:val="00250A72"/>
    <w:rsid w:val="00250B9A"/>
    <w:rsid w:val="00250D76"/>
    <w:rsid w:val="0025125F"/>
    <w:rsid w:val="00251D00"/>
    <w:rsid w:val="0025259D"/>
    <w:rsid w:val="002529C3"/>
    <w:rsid w:val="00253A2C"/>
    <w:rsid w:val="00253B9B"/>
    <w:rsid w:val="00254804"/>
    <w:rsid w:val="00254AA8"/>
    <w:rsid w:val="0025520E"/>
    <w:rsid w:val="00255B52"/>
    <w:rsid w:val="00256940"/>
    <w:rsid w:val="00257B3A"/>
    <w:rsid w:val="0026081A"/>
    <w:rsid w:val="00260C5C"/>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D2D"/>
    <w:rsid w:val="00273FF0"/>
    <w:rsid w:val="002741E8"/>
    <w:rsid w:val="00274D17"/>
    <w:rsid w:val="00275FCC"/>
    <w:rsid w:val="002761C1"/>
    <w:rsid w:val="0027660F"/>
    <w:rsid w:val="00277A6E"/>
    <w:rsid w:val="00281288"/>
    <w:rsid w:val="00281806"/>
    <w:rsid w:val="00282935"/>
    <w:rsid w:val="00282AE5"/>
    <w:rsid w:val="00282E1E"/>
    <w:rsid w:val="00283191"/>
    <w:rsid w:val="00283FE2"/>
    <w:rsid w:val="00284717"/>
    <w:rsid w:val="00285190"/>
    <w:rsid w:val="0028650D"/>
    <w:rsid w:val="002866FC"/>
    <w:rsid w:val="00286964"/>
    <w:rsid w:val="00287A46"/>
    <w:rsid w:val="00290727"/>
    <w:rsid w:val="002912CA"/>
    <w:rsid w:val="00291812"/>
    <w:rsid w:val="002918E9"/>
    <w:rsid w:val="002928DD"/>
    <w:rsid w:val="00292B19"/>
    <w:rsid w:val="00292E90"/>
    <w:rsid w:val="00292F8A"/>
    <w:rsid w:val="002944FE"/>
    <w:rsid w:val="00294571"/>
    <w:rsid w:val="00294ABB"/>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41B7"/>
    <w:rsid w:val="002B55D0"/>
    <w:rsid w:val="002B57D0"/>
    <w:rsid w:val="002B57E4"/>
    <w:rsid w:val="002B5BB8"/>
    <w:rsid w:val="002B6DE0"/>
    <w:rsid w:val="002B78F2"/>
    <w:rsid w:val="002C05D2"/>
    <w:rsid w:val="002C2DC9"/>
    <w:rsid w:val="002C36A6"/>
    <w:rsid w:val="002C3DB5"/>
    <w:rsid w:val="002C4151"/>
    <w:rsid w:val="002C43C2"/>
    <w:rsid w:val="002C4534"/>
    <w:rsid w:val="002C46A8"/>
    <w:rsid w:val="002C4FE5"/>
    <w:rsid w:val="002C5941"/>
    <w:rsid w:val="002C7BE9"/>
    <w:rsid w:val="002C7CD2"/>
    <w:rsid w:val="002D0D12"/>
    <w:rsid w:val="002D1087"/>
    <w:rsid w:val="002D10F6"/>
    <w:rsid w:val="002D1141"/>
    <w:rsid w:val="002D123F"/>
    <w:rsid w:val="002D16C6"/>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52F"/>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B51"/>
    <w:rsid w:val="00315F16"/>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2C0A"/>
    <w:rsid w:val="0033311E"/>
    <w:rsid w:val="003345FF"/>
    <w:rsid w:val="00335002"/>
    <w:rsid w:val="003351B3"/>
    <w:rsid w:val="00335356"/>
    <w:rsid w:val="0033707B"/>
    <w:rsid w:val="00340497"/>
    <w:rsid w:val="003405C5"/>
    <w:rsid w:val="003427E3"/>
    <w:rsid w:val="00343A87"/>
    <w:rsid w:val="003453FB"/>
    <w:rsid w:val="00345C48"/>
    <w:rsid w:val="003462FD"/>
    <w:rsid w:val="003472AD"/>
    <w:rsid w:val="00347423"/>
    <w:rsid w:val="0034763C"/>
    <w:rsid w:val="003477B0"/>
    <w:rsid w:val="00350398"/>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0A1B"/>
    <w:rsid w:val="0038108D"/>
    <w:rsid w:val="0038155D"/>
    <w:rsid w:val="00381716"/>
    <w:rsid w:val="003817D5"/>
    <w:rsid w:val="003818B6"/>
    <w:rsid w:val="00381AF5"/>
    <w:rsid w:val="00382226"/>
    <w:rsid w:val="00382777"/>
    <w:rsid w:val="003828EB"/>
    <w:rsid w:val="00382992"/>
    <w:rsid w:val="00383565"/>
    <w:rsid w:val="0038430C"/>
    <w:rsid w:val="003853FF"/>
    <w:rsid w:val="0038599F"/>
    <w:rsid w:val="00386421"/>
    <w:rsid w:val="00386646"/>
    <w:rsid w:val="00387284"/>
    <w:rsid w:val="00390270"/>
    <w:rsid w:val="00390D66"/>
    <w:rsid w:val="00393123"/>
    <w:rsid w:val="003937C0"/>
    <w:rsid w:val="003941E5"/>
    <w:rsid w:val="003947ED"/>
    <w:rsid w:val="00394BAE"/>
    <w:rsid w:val="00395676"/>
    <w:rsid w:val="00396001"/>
    <w:rsid w:val="00397BFA"/>
    <w:rsid w:val="0039BFCE"/>
    <w:rsid w:val="003A0D5C"/>
    <w:rsid w:val="003A141E"/>
    <w:rsid w:val="003A1C2C"/>
    <w:rsid w:val="003A1F04"/>
    <w:rsid w:val="003A254A"/>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44EB"/>
    <w:rsid w:val="003B55C9"/>
    <w:rsid w:val="003B5F6A"/>
    <w:rsid w:val="003B62E3"/>
    <w:rsid w:val="003B6370"/>
    <w:rsid w:val="003B7374"/>
    <w:rsid w:val="003B74D7"/>
    <w:rsid w:val="003B792C"/>
    <w:rsid w:val="003C02F1"/>
    <w:rsid w:val="003C07AD"/>
    <w:rsid w:val="003C0BD3"/>
    <w:rsid w:val="003C11C5"/>
    <w:rsid w:val="003C2D53"/>
    <w:rsid w:val="003C32D8"/>
    <w:rsid w:val="003C358D"/>
    <w:rsid w:val="003C4E71"/>
    <w:rsid w:val="003C522E"/>
    <w:rsid w:val="003C5249"/>
    <w:rsid w:val="003C6246"/>
    <w:rsid w:val="003C6516"/>
    <w:rsid w:val="003C6976"/>
    <w:rsid w:val="003C6D9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0CA1"/>
    <w:rsid w:val="003F0D7B"/>
    <w:rsid w:val="003F2382"/>
    <w:rsid w:val="003F28DC"/>
    <w:rsid w:val="003F2CCE"/>
    <w:rsid w:val="003F3207"/>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94"/>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28A8"/>
    <w:rsid w:val="00452FEB"/>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63D"/>
    <w:rsid w:val="00476E34"/>
    <w:rsid w:val="00477C54"/>
    <w:rsid w:val="00477D34"/>
    <w:rsid w:val="004801EF"/>
    <w:rsid w:val="004805CB"/>
    <w:rsid w:val="00480BCA"/>
    <w:rsid w:val="00481222"/>
    <w:rsid w:val="004816C7"/>
    <w:rsid w:val="00483897"/>
    <w:rsid w:val="00483C11"/>
    <w:rsid w:val="00483CB7"/>
    <w:rsid w:val="004840C1"/>
    <w:rsid w:val="004842BE"/>
    <w:rsid w:val="004844B0"/>
    <w:rsid w:val="00484A9C"/>
    <w:rsid w:val="00484EE9"/>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09D"/>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B07"/>
    <w:rsid w:val="00501DE8"/>
    <w:rsid w:val="00502F2A"/>
    <w:rsid w:val="005033B4"/>
    <w:rsid w:val="00503579"/>
    <w:rsid w:val="00503D9F"/>
    <w:rsid w:val="00503E81"/>
    <w:rsid w:val="0050532B"/>
    <w:rsid w:val="00505333"/>
    <w:rsid w:val="0050565F"/>
    <w:rsid w:val="00505B42"/>
    <w:rsid w:val="005063C4"/>
    <w:rsid w:val="0050660E"/>
    <w:rsid w:val="00506A84"/>
    <w:rsid w:val="0050778C"/>
    <w:rsid w:val="005106A1"/>
    <w:rsid w:val="00510A23"/>
    <w:rsid w:val="005114C8"/>
    <w:rsid w:val="0051152D"/>
    <w:rsid w:val="005121E1"/>
    <w:rsid w:val="00513DA9"/>
    <w:rsid w:val="00513F46"/>
    <w:rsid w:val="00514B50"/>
    <w:rsid w:val="005151CE"/>
    <w:rsid w:val="00515C1E"/>
    <w:rsid w:val="00515F52"/>
    <w:rsid w:val="00516674"/>
    <w:rsid w:val="00517616"/>
    <w:rsid w:val="00517A5B"/>
    <w:rsid w:val="00517FAE"/>
    <w:rsid w:val="005205EA"/>
    <w:rsid w:val="00521B11"/>
    <w:rsid w:val="00521CDB"/>
    <w:rsid w:val="00522B5F"/>
    <w:rsid w:val="00522C4F"/>
    <w:rsid w:val="005247A3"/>
    <w:rsid w:val="00525215"/>
    <w:rsid w:val="005256E2"/>
    <w:rsid w:val="00525B78"/>
    <w:rsid w:val="00525C0F"/>
    <w:rsid w:val="00525D95"/>
    <w:rsid w:val="005265AB"/>
    <w:rsid w:val="00527846"/>
    <w:rsid w:val="00530793"/>
    <w:rsid w:val="00530897"/>
    <w:rsid w:val="00530D41"/>
    <w:rsid w:val="00531443"/>
    <w:rsid w:val="00532104"/>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3568"/>
    <w:rsid w:val="00544C1F"/>
    <w:rsid w:val="0054687B"/>
    <w:rsid w:val="00551B3D"/>
    <w:rsid w:val="005522EE"/>
    <w:rsid w:val="00554322"/>
    <w:rsid w:val="00554F18"/>
    <w:rsid w:val="00555401"/>
    <w:rsid w:val="0055566F"/>
    <w:rsid w:val="00555A0B"/>
    <w:rsid w:val="00555C61"/>
    <w:rsid w:val="00555DF0"/>
    <w:rsid w:val="005572C2"/>
    <w:rsid w:val="00557CC5"/>
    <w:rsid w:val="00560A9B"/>
    <w:rsid w:val="00561CD8"/>
    <w:rsid w:val="00562542"/>
    <w:rsid w:val="0056366D"/>
    <w:rsid w:val="0056379A"/>
    <w:rsid w:val="0056389C"/>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5C1E"/>
    <w:rsid w:val="005762E5"/>
    <w:rsid w:val="00576544"/>
    <w:rsid w:val="00576EE4"/>
    <w:rsid w:val="00577909"/>
    <w:rsid w:val="00577A8D"/>
    <w:rsid w:val="00580DBB"/>
    <w:rsid w:val="00580F6F"/>
    <w:rsid w:val="005812AE"/>
    <w:rsid w:val="00581B13"/>
    <w:rsid w:val="00581B34"/>
    <w:rsid w:val="00581F04"/>
    <w:rsid w:val="005825EC"/>
    <w:rsid w:val="005826A6"/>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02C"/>
    <w:rsid w:val="0059520F"/>
    <w:rsid w:val="00595619"/>
    <w:rsid w:val="00596026"/>
    <w:rsid w:val="0059652A"/>
    <w:rsid w:val="00596707"/>
    <w:rsid w:val="005A0025"/>
    <w:rsid w:val="005A02F2"/>
    <w:rsid w:val="005A035C"/>
    <w:rsid w:val="005A0664"/>
    <w:rsid w:val="005A084F"/>
    <w:rsid w:val="005A3BED"/>
    <w:rsid w:val="005A40FC"/>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195"/>
    <w:rsid w:val="005D15C6"/>
    <w:rsid w:val="005D1E59"/>
    <w:rsid w:val="005D21A4"/>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4B5"/>
    <w:rsid w:val="005E2E6B"/>
    <w:rsid w:val="005E3EED"/>
    <w:rsid w:val="005E452D"/>
    <w:rsid w:val="005E4C1B"/>
    <w:rsid w:val="005E4E0D"/>
    <w:rsid w:val="005E4E1F"/>
    <w:rsid w:val="005E6124"/>
    <w:rsid w:val="005E6226"/>
    <w:rsid w:val="005E6426"/>
    <w:rsid w:val="005E6AE1"/>
    <w:rsid w:val="005E6C93"/>
    <w:rsid w:val="005E7092"/>
    <w:rsid w:val="005E70C7"/>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3AC"/>
    <w:rsid w:val="005F6910"/>
    <w:rsid w:val="006008C0"/>
    <w:rsid w:val="006021EC"/>
    <w:rsid w:val="00602566"/>
    <w:rsid w:val="006033C7"/>
    <w:rsid w:val="00604B38"/>
    <w:rsid w:val="00605F6F"/>
    <w:rsid w:val="00606407"/>
    <w:rsid w:val="00606954"/>
    <w:rsid w:val="006101A9"/>
    <w:rsid w:val="006105CE"/>
    <w:rsid w:val="00611638"/>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8B"/>
    <w:rsid w:val="00660BB2"/>
    <w:rsid w:val="006614CD"/>
    <w:rsid w:val="006614F3"/>
    <w:rsid w:val="0066189B"/>
    <w:rsid w:val="00662A01"/>
    <w:rsid w:val="00662A0E"/>
    <w:rsid w:val="00662BCF"/>
    <w:rsid w:val="00663AC0"/>
    <w:rsid w:val="00663B39"/>
    <w:rsid w:val="00664437"/>
    <w:rsid w:val="00664B3B"/>
    <w:rsid w:val="00664D0A"/>
    <w:rsid w:val="0066539E"/>
    <w:rsid w:val="006656A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1B6F"/>
    <w:rsid w:val="00682257"/>
    <w:rsid w:val="00682326"/>
    <w:rsid w:val="0068300A"/>
    <w:rsid w:val="00683E21"/>
    <w:rsid w:val="00685DE8"/>
    <w:rsid w:val="00685E9B"/>
    <w:rsid w:val="006863AD"/>
    <w:rsid w:val="0068717E"/>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3DA"/>
    <w:rsid w:val="006A6546"/>
    <w:rsid w:val="006A6CF3"/>
    <w:rsid w:val="006A7DDF"/>
    <w:rsid w:val="006A7EEA"/>
    <w:rsid w:val="006B017C"/>
    <w:rsid w:val="006B0B13"/>
    <w:rsid w:val="006B2240"/>
    <w:rsid w:val="006B291F"/>
    <w:rsid w:val="006B2D42"/>
    <w:rsid w:val="006B3078"/>
    <w:rsid w:val="006B4207"/>
    <w:rsid w:val="006B4449"/>
    <w:rsid w:val="006B4F45"/>
    <w:rsid w:val="006B5CB4"/>
    <w:rsid w:val="006B60A7"/>
    <w:rsid w:val="006B6B5B"/>
    <w:rsid w:val="006B6C34"/>
    <w:rsid w:val="006B6C80"/>
    <w:rsid w:val="006B768C"/>
    <w:rsid w:val="006C00DD"/>
    <w:rsid w:val="006C14AC"/>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A3F"/>
    <w:rsid w:val="00720EB3"/>
    <w:rsid w:val="00721203"/>
    <w:rsid w:val="00721D26"/>
    <w:rsid w:val="00721F35"/>
    <w:rsid w:val="007222F0"/>
    <w:rsid w:val="00722D9C"/>
    <w:rsid w:val="0072301D"/>
    <w:rsid w:val="00723BA0"/>
    <w:rsid w:val="0072485E"/>
    <w:rsid w:val="00725E30"/>
    <w:rsid w:val="00725F9F"/>
    <w:rsid w:val="0072686F"/>
    <w:rsid w:val="00726F9E"/>
    <w:rsid w:val="00730581"/>
    <w:rsid w:val="00730A68"/>
    <w:rsid w:val="007312AF"/>
    <w:rsid w:val="00731B62"/>
    <w:rsid w:val="00732706"/>
    <w:rsid w:val="00733A13"/>
    <w:rsid w:val="00733AEE"/>
    <w:rsid w:val="00733BDE"/>
    <w:rsid w:val="00733C93"/>
    <w:rsid w:val="00733FFE"/>
    <w:rsid w:val="00734D20"/>
    <w:rsid w:val="00735679"/>
    <w:rsid w:val="00735867"/>
    <w:rsid w:val="00735A75"/>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2340"/>
    <w:rsid w:val="007824AE"/>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441F"/>
    <w:rsid w:val="007C53B5"/>
    <w:rsid w:val="007C5495"/>
    <w:rsid w:val="007C5818"/>
    <w:rsid w:val="007C69EE"/>
    <w:rsid w:val="007C726E"/>
    <w:rsid w:val="007C75B8"/>
    <w:rsid w:val="007D0ED2"/>
    <w:rsid w:val="007D1FB5"/>
    <w:rsid w:val="007D2C91"/>
    <w:rsid w:val="007D2CE8"/>
    <w:rsid w:val="007D30B4"/>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7AD"/>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3CE6"/>
    <w:rsid w:val="008149EF"/>
    <w:rsid w:val="0081520F"/>
    <w:rsid w:val="00815854"/>
    <w:rsid w:val="00816AE2"/>
    <w:rsid w:val="00816CDE"/>
    <w:rsid w:val="0081798F"/>
    <w:rsid w:val="00820A2A"/>
    <w:rsid w:val="00821C4A"/>
    <w:rsid w:val="00822059"/>
    <w:rsid w:val="00822065"/>
    <w:rsid w:val="008221BE"/>
    <w:rsid w:val="00822C82"/>
    <w:rsid w:val="00822E4E"/>
    <w:rsid w:val="008230D3"/>
    <w:rsid w:val="008239B3"/>
    <w:rsid w:val="00824852"/>
    <w:rsid w:val="00824AB1"/>
    <w:rsid w:val="00825045"/>
    <w:rsid w:val="00825E3B"/>
    <w:rsid w:val="0083039A"/>
    <w:rsid w:val="00830875"/>
    <w:rsid w:val="0083096E"/>
    <w:rsid w:val="00831104"/>
    <w:rsid w:val="00831203"/>
    <w:rsid w:val="008324ED"/>
    <w:rsid w:val="00833658"/>
    <w:rsid w:val="00834397"/>
    <w:rsid w:val="0083476D"/>
    <w:rsid w:val="00835AC0"/>
    <w:rsid w:val="0083627A"/>
    <w:rsid w:val="0083666F"/>
    <w:rsid w:val="008402A3"/>
    <w:rsid w:val="008402A9"/>
    <w:rsid w:val="0084088D"/>
    <w:rsid w:val="00841004"/>
    <w:rsid w:val="008411FC"/>
    <w:rsid w:val="00841809"/>
    <w:rsid w:val="0084308B"/>
    <w:rsid w:val="00843290"/>
    <w:rsid w:val="00843632"/>
    <w:rsid w:val="008438F0"/>
    <w:rsid w:val="00843B83"/>
    <w:rsid w:val="00843EC3"/>
    <w:rsid w:val="008448FA"/>
    <w:rsid w:val="008463AA"/>
    <w:rsid w:val="00846AFF"/>
    <w:rsid w:val="0084719E"/>
    <w:rsid w:val="008472A2"/>
    <w:rsid w:val="008512A8"/>
    <w:rsid w:val="00852A25"/>
    <w:rsid w:val="00852CAE"/>
    <w:rsid w:val="00852CE8"/>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9FB"/>
    <w:rsid w:val="00864E55"/>
    <w:rsid w:val="008654C9"/>
    <w:rsid w:val="00865630"/>
    <w:rsid w:val="0086645E"/>
    <w:rsid w:val="0086669D"/>
    <w:rsid w:val="00866865"/>
    <w:rsid w:val="00867B7F"/>
    <w:rsid w:val="0087113C"/>
    <w:rsid w:val="008713C6"/>
    <w:rsid w:val="00871957"/>
    <w:rsid w:val="00871ED3"/>
    <w:rsid w:val="0087204D"/>
    <w:rsid w:val="0087262A"/>
    <w:rsid w:val="008728F6"/>
    <w:rsid w:val="00872AF0"/>
    <w:rsid w:val="00872BF3"/>
    <w:rsid w:val="00872E45"/>
    <w:rsid w:val="00872EEA"/>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7278"/>
    <w:rsid w:val="00887463"/>
    <w:rsid w:val="00887C20"/>
    <w:rsid w:val="00887CA1"/>
    <w:rsid w:val="0089064A"/>
    <w:rsid w:val="008915D3"/>
    <w:rsid w:val="00891824"/>
    <w:rsid w:val="0089192F"/>
    <w:rsid w:val="00891A17"/>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A7039"/>
    <w:rsid w:val="008B02C0"/>
    <w:rsid w:val="008B151C"/>
    <w:rsid w:val="008B1D87"/>
    <w:rsid w:val="008B207F"/>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231"/>
    <w:rsid w:val="008C79D7"/>
    <w:rsid w:val="008C7C7B"/>
    <w:rsid w:val="008D0279"/>
    <w:rsid w:val="008D0C6C"/>
    <w:rsid w:val="008D1042"/>
    <w:rsid w:val="008D176D"/>
    <w:rsid w:val="008D203C"/>
    <w:rsid w:val="008D25B4"/>
    <w:rsid w:val="008D2940"/>
    <w:rsid w:val="008D2D0A"/>
    <w:rsid w:val="008D33FF"/>
    <w:rsid w:val="008D3810"/>
    <w:rsid w:val="008D391C"/>
    <w:rsid w:val="008D4183"/>
    <w:rsid w:val="008D428A"/>
    <w:rsid w:val="008D4408"/>
    <w:rsid w:val="008E1440"/>
    <w:rsid w:val="008E1CCB"/>
    <w:rsid w:val="008E2E6E"/>
    <w:rsid w:val="008E3095"/>
    <w:rsid w:val="008E39B9"/>
    <w:rsid w:val="008E4AFD"/>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459F"/>
    <w:rsid w:val="008F4B2E"/>
    <w:rsid w:val="008F60A4"/>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FDD"/>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90F"/>
    <w:rsid w:val="00996E27"/>
    <w:rsid w:val="009A04D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D31"/>
    <w:rsid w:val="009D1327"/>
    <w:rsid w:val="009D1904"/>
    <w:rsid w:val="009D1FBC"/>
    <w:rsid w:val="009D24E1"/>
    <w:rsid w:val="009D269D"/>
    <w:rsid w:val="009D2F52"/>
    <w:rsid w:val="009D3ADC"/>
    <w:rsid w:val="009D4F9C"/>
    <w:rsid w:val="009D55A6"/>
    <w:rsid w:val="009D5A14"/>
    <w:rsid w:val="009D5A88"/>
    <w:rsid w:val="009D5AAD"/>
    <w:rsid w:val="009D67DC"/>
    <w:rsid w:val="009D6D2E"/>
    <w:rsid w:val="009D6D60"/>
    <w:rsid w:val="009D7AAE"/>
    <w:rsid w:val="009E07F5"/>
    <w:rsid w:val="009E1291"/>
    <w:rsid w:val="009E1890"/>
    <w:rsid w:val="009E1C21"/>
    <w:rsid w:val="009E2398"/>
    <w:rsid w:val="009E2574"/>
    <w:rsid w:val="009E2616"/>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321F"/>
    <w:rsid w:val="00A04226"/>
    <w:rsid w:val="00A04AF6"/>
    <w:rsid w:val="00A04C49"/>
    <w:rsid w:val="00A05346"/>
    <w:rsid w:val="00A06995"/>
    <w:rsid w:val="00A0707B"/>
    <w:rsid w:val="00A071AB"/>
    <w:rsid w:val="00A07314"/>
    <w:rsid w:val="00A073DB"/>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23A9"/>
    <w:rsid w:val="00A325D3"/>
    <w:rsid w:val="00A33004"/>
    <w:rsid w:val="00A33120"/>
    <w:rsid w:val="00A33F13"/>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6623"/>
    <w:rsid w:val="00A5002A"/>
    <w:rsid w:val="00A502C5"/>
    <w:rsid w:val="00A507B4"/>
    <w:rsid w:val="00A512D2"/>
    <w:rsid w:val="00A51318"/>
    <w:rsid w:val="00A518C2"/>
    <w:rsid w:val="00A53A7F"/>
    <w:rsid w:val="00A548B8"/>
    <w:rsid w:val="00A57219"/>
    <w:rsid w:val="00A579B0"/>
    <w:rsid w:val="00A57B5E"/>
    <w:rsid w:val="00A600B3"/>
    <w:rsid w:val="00A601BD"/>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1D01"/>
    <w:rsid w:val="00A72DEA"/>
    <w:rsid w:val="00A734D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5FF"/>
    <w:rsid w:val="00A8293F"/>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A7BA4"/>
    <w:rsid w:val="00AB0CC5"/>
    <w:rsid w:val="00AB125F"/>
    <w:rsid w:val="00AB19A3"/>
    <w:rsid w:val="00AB23C4"/>
    <w:rsid w:val="00AB2634"/>
    <w:rsid w:val="00AB3390"/>
    <w:rsid w:val="00AB3EE7"/>
    <w:rsid w:val="00AB4D94"/>
    <w:rsid w:val="00AB5794"/>
    <w:rsid w:val="00AB5A10"/>
    <w:rsid w:val="00AB6EEC"/>
    <w:rsid w:val="00AB7DCF"/>
    <w:rsid w:val="00AC04C7"/>
    <w:rsid w:val="00AC05D7"/>
    <w:rsid w:val="00AC0792"/>
    <w:rsid w:val="00AC0A90"/>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3EB7"/>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3A19"/>
    <w:rsid w:val="00AE40D0"/>
    <w:rsid w:val="00AE4D18"/>
    <w:rsid w:val="00AE522C"/>
    <w:rsid w:val="00AE6403"/>
    <w:rsid w:val="00AE71F0"/>
    <w:rsid w:val="00AE7C52"/>
    <w:rsid w:val="00AF11EF"/>
    <w:rsid w:val="00AF19F5"/>
    <w:rsid w:val="00AF201C"/>
    <w:rsid w:val="00AF2578"/>
    <w:rsid w:val="00AF2ED3"/>
    <w:rsid w:val="00AF32B0"/>
    <w:rsid w:val="00AF4F00"/>
    <w:rsid w:val="00AF5C0E"/>
    <w:rsid w:val="00AF695C"/>
    <w:rsid w:val="00AF6C84"/>
    <w:rsid w:val="00AF6FE7"/>
    <w:rsid w:val="00AF74BB"/>
    <w:rsid w:val="00AF7815"/>
    <w:rsid w:val="00AF7C8B"/>
    <w:rsid w:val="00B0132A"/>
    <w:rsid w:val="00B01B07"/>
    <w:rsid w:val="00B028BA"/>
    <w:rsid w:val="00B03510"/>
    <w:rsid w:val="00B03A70"/>
    <w:rsid w:val="00B04903"/>
    <w:rsid w:val="00B05684"/>
    <w:rsid w:val="00B05DA0"/>
    <w:rsid w:val="00B0602B"/>
    <w:rsid w:val="00B068DF"/>
    <w:rsid w:val="00B0709F"/>
    <w:rsid w:val="00B0756E"/>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21C4C"/>
    <w:rsid w:val="00B22433"/>
    <w:rsid w:val="00B22820"/>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6C1"/>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67FF0"/>
    <w:rsid w:val="00B7048B"/>
    <w:rsid w:val="00B707FD"/>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0A"/>
    <w:rsid w:val="00B97D15"/>
    <w:rsid w:val="00B97DB3"/>
    <w:rsid w:val="00BA119D"/>
    <w:rsid w:val="00BA1FFA"/>
    <w:rsid w:val="00BA29F4"/>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6FD"/>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AB5"/>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AB3"/>
    <w:rsid w:val="00BE7F12"/>
    <w:rsid w:val="00BF028F"/>
    <w:rsid w:val="00BF03ED"/>
    <w:rsid w:val="00BF0FC0"/>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29D2"/>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5B7C"/>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238"/>
    <w:rsid w:val="00C47871"/>
    <w:rsid w:val="00C50315"/>
    <w:rsid w:val="00C5051C"/>
    <w:rsid w:val="00C50DF2"/>
    <w:rsid w:val="00C5116D"/>
    <w:rsid w:val="00C514D8"/>
    <w:rsid w:val="00C521BB"/>
    <w:rsid w:val="00C53C88"/>
    <w:rsid w:val="00C53DB7"/>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4FB1"/>
    <w:rsid w:val="00C65307"/>
    <w:rsid w:val="00C65525"/>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81346"/>
    <w:rsid w:val="00C81554"/>
    <w:rsid w:val="00C815EB"/>
    <w:rsid w:val="00C8290E"/>
    <w:rsid w:val="00C82B38"/>
    <w:rsid w:val="00C82B93"/>
    <w:rsid w:val="00C83569"/>
    <w:rsid w:val="00C83F8F"/>
    <w:rsid w:val="00C84825"/>
    <w:rsid w:val="00C85552"/>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89C"/>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0484"/>
    <w:rsid w:val="00CD138B"/>
    <w:rsid w:val="00CD155F"/>
    <w:rsid w:val="00CD1A29"/>
    <w:rsid w:val="00CD1B74"/>
    <w:rsid w:val="00CD3833"/>
    <w:rsid w:val="00CD3E29"/>
    <w:rsid w:val="00CD456C"/>
    <w:rsid w:val="00CD4EF0"/>
    <w:rsid w:val="00CD4F16"/>
    <w:rsid w:val="00CD535D"/>
    <w:rsid w:val="00CD6EAD"/>
    <w:rsid w:val="00CD7205"/>
    <w:rsid w:val="00CE008B"/>
    <w:rsid w:val="00CE0705"/>
    <w:rsid w:val="00CE0ACD"/>
    <w:rsid w:val="00CE1B8C"/>
    <w:rsid w:val="00CE1CA0"/>
    <w:rsid w:val="00CE42D1"/>
    <w:rsid w:val="00CE4631"/>
    <w:rsid w:val="00CE5C1C"/>
    <w:rsid w:val="00CE6BE5"/>
    <w:rsid w:val="00CE7006"/>
    <w:rsid w:val="00CE7015"/>
    <w:rsid w:val="00CE7083"/>
    <w:rsid w:val="00CF11A9"/>
    <w:rsid w:val="00CF1560"/>
    <w:rsid w:val="00CF1F41"/>
    <w:rsid w:val="00CF2E56"/>
    <w:rsid w:val="00CF2FDA"/>
    <w:rsid w:val="00CF34A8"/>
    <w:rsid w:val="00CF3511"/>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24C2"/>
    <w:rsid w:val="00D628B9"/>
    <w:rsid w:val="00D63855"/>
    <w:rsid w:val="00D6416E"/>
    <w:rsid w:val="00D6523B"/>
    <w:rsid w:val="00D6532B"/>
    <w:rsid w:val="00D6573A"/>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249D"/>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5FFA"/>
    <w:rsid w:val="00D96559"/>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5B01"/>
    <w:rsid w:val="00DA6273"/>
    <w:rsid w:val="00DA66E4"/>
    <w:rsid w:val="00DA6F95"/>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7F8"/>
    <w:rsid w:val="00DC1A7A"/>
    <w:rsid w:val="00DC1F33"/>
    <w:rsid w:val="00DC3970"/>
    <w:rsid w:val="00DC3D8F"/>
    <w:rsid w:val="00DC4276"/>
    <w:rsid w:val="00DC54C9"/>
    <w:rsid w:val="00DC5F02"/>
    <w:rsid w:val="00DC60AE"/>
    <w:rsid w:val="00DD027D"/>
    <w:rsid w:val="00DD09AD"/>
    <w:rsid w:val="00DD0D6C"/>
    <w:rsid w:val="00DD1489"/>
    <w:rsid w:val="00DD149E"/>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C99"/>
    <w:rsid w:val="00DE3960"/>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215"/>
    <w:rsid w:val="00DF7CB8"/>
    <w:rsid w:val="00DF7EEA"/>
    <w:rsid w:val="00E0081C"/>
    <w:rsid w:val="00E00B5B"/>
    <w:rsid w:val="00E01131"/>
    <w:rsid w:val="00E01A3F"/>
    <w:rsid w:val="00E02013"/>
    <w:rsid w:val="00E02479"/>
    <w:rsid w:val="00E02ED6"/>
    <w:rsid w:val="00E03462"/>
    <w:rsid w:val="00E043E4"/>
    <w:rsid w:val="00E047A5"/>
    <w:rsid w:val="00E04DB3"/>
    <w:rsid w:val="00E0545D"/>
    <w:rsid w:val="00E05916"/>
    <w:rsid w:val="00E05B45"/>
    <w:rsid w:val="00E0639B"/>
    <w:rsid w:val="00E07EC9"/>
    <w:rsid w:val="00E10120"/>
    <w:rsid w:val="00E11206"/>
    <w:rsid w:val="00E11413"/>
    <w:rsid w:val="00E129EF"/>
    <w:rsid w:val="00E12B14"/>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83E"/>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9D8"/>
    <w:rsid w:val="00E46CDC"/>
    <w:rsid w:val="00E47407"/>
    <w:rsid w:val="00E47B2A"/>
    <w:rsid w:val="00E47BE5"/>
    <w:rsid w:val="00E5037C"/>
    <w:rsid w:val="00E50AA6"/>
    <w:rsid w:val="00E5135D"/>
    <w:rsid w:val="00E5171E"/>
    <w:rsid w:val="00E52651"/>
    <w:rsid w:val="00E526E2"/>
    <w:rsid w:val="00E528AB"/>
    <w:rsid w:val="00E52B61"/>
    <w:rsid w:val="00E531F7"/>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13A"/>
    <w:rsid w:val="00E63738"/>
    <w:rsid w:val="00E63D43"/>
    <w:rsid w:val="00E65A9D"/>
    <w:rsid w:val="00E660BC"/>
    <w:rsid w:val="00E66817"/>
    <w:rsid w:val="00E6777F"/>
    <w:rsid w:val="00E67F9E"/>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77E8D"/>
    <w:rsid w:val="00E802DE"/>
    <w:rsid w:val="00E80F09"/>
    <w:rsid w:val="00E80FA0"/>
    <w:rsid w:val="00E82082"/>
    <w:rsid w:val="00E82403"/>
    <w:rsid w:val="00E82975"/>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31D4"/>
    <w:rsid w:val="00EA4204"/>
    <w:rsid w:val="00EA42AC"/>
    <w:rsid w:val="00EA5102"/>
    <w:rsid w:val="00EA5258"/>
    <w:rsid w:val="00EA53B8"/>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5F0B"/>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037"/>
    <w:rsid w:val="00EE37D5"/>
    <w:rsid w:val="00EE46AE"/>
    <w:rsid w:val="00EE5140"/>
    <w:rsid w:val="00EE531F"/>
    <w:rsid w:val="00EE54C1"/>
    <w:rsid w:val="00EE61EB"/>
    <w:rsid w:val="00EE636D"/>
    <w:rsid w:val="00EE6B90"/>
    <w:rsid w:val="00EE6E4C"/>
    <w:rsid w:val="00EE7900"/>
    <w:rsid w:val="00EF05E5"/>
    <w:rsid w:val="00EF07F2"/>
    <w:rsid w:val="00EF1424"/>
    <w:rsid w:val="00EF291C"/>
    <w:rsid w:val="00EF3D1A"/>
    <w:rsid w:val="00EF532C"/>
    <w:rsid w:val="00EF54A1"/>
    <w:rsid w:val="00EF5BE5"/>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5A7"/>
    <w:rsid w:val="00F27EF4"/>
    <w:rsid w:val="00F309E3"/>
    <w:rsid w:val="00F31003"/>
    <w:rsid w:val="00F32933"/>
    <w:rsid w:val="00F32AEF"/>
    <w:rsid w:val="00F32AFF"/>
    <w:rsid w:val="00F32E43"/>
    <w:rsid w:val="00F34B23"/>
    <w:rsid w:val="00F3541A"/>
    <w:rsid w:val="00F35CD8"/>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66AD"/>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B26"/>
    <w:rsid w:val="00F81EAE"/>
    <w:rsid w:val="00F82F57"/>
    <w:rsid w:val="00F848B5"/>
    <w:rsid w:val="00F85CCB"/>
    <w:rsid w:val="00F862A8"/>
    <w:rsid w:val="00F864EC"/>
    <w:rsid w:val="00F86C20"/>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323"/>
    <w:rsid w:val="00FB3A77"/>
    <w:rsid w:val="00FB49EE"/>
    <w:rsid w:val="00FB57C0"/>
    <w:rsid w:val="00FB57E6"/>
    <w:rsid w:val="00FB60A7"/>
    <w:rsid w:val="00FB60E3"/>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8E5"/>
    <w:rsid w:val="00FD29D5"/>
    <w:rsid w:val="00FD2CCD"/>
    <w:rsid w:val="00FD2DF6"/>
    <w:rsid w:val="00FD32E4"/>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hyperlink" Target="https://www.sciencedirect.com/science/article/pii/S0169204604001288" TargetMode="External"/><Relationship Id="rId26" Type="http://schemas.openxmlformats.org/officeDocument/2006/relationships/image" Target="media/image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3819/CCBR.2018.130008" TargetMode="External"/><Relationship Id="rId34" Type="http://schemas.openxmlformats.org/officeDocument/2006/relationships/image" Target="media/image13.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meridian.allenpress.com/rapt/article/52/4/407/429769/Evolution-of-Communal-Roosting-A-Social-Refuge"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73/pnas.1505913113" TargetMode="External"/><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muse.jhu.edu/book/34368" TargetMode="External"/><Relationship Id="rId32" Type="http://schemas.openxmlformats.org/officeDocument/2006/relationships/image" Target="media/image11.png"/><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93/auk/99.3.424" TargetMode="External"/><Relationship Id="rId28" Type="http://schemas.openxmlformats.org/officeDocument/2006/relationships/image" Target="media/image7.png"/><Relationship Id="rId36" Type="http://schemas.openxmlformats.org/officeDocument/2006/relationships/hyperlink" Target="https://github.com/QuantitativeEcologyLab/MSc.-Communal-roosting-behav" TargetMode="External"/><Relationship Id="rId10" Type="http://schemas.openxmlformats.org/officeDocument/2006/relationships/comments" Target="comments.xml"/><Relationship Id="rId19" Type="http://schemas.openxmlformats.org/officeDocument/2006/relationships/hyperlink" Target="https://onlinelibrary.wiley.com/doi/full/10.1111/brv.13089"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doi.org/10.1126/sciadv.abe2101"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20</TotalTime>
  <Pages>95</Pages>
  <Words>72466</Words>
  <Characters>413060</Characters>
  <Application>Microsoft Office Word</Application>
  <DocSecurity>0</DocSecurity>
  <Lines>3442</Lines>
  <Paragraphs>9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148</cp:revision>
  <dcterms:created xsi:type="dcterms:W3CDTF">2025-05-26T23:06:00Z</dcterms:created>
  <dcterms:modified xsi:type="dcterms:W3CDTF">2025-06-22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aJEuLT6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